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367A1" w14:textId="79A3B7F5" w:rsidR="000C6E67" w:rsidRPr="00423F14" w:rsidRDefault="000C6E67" w:rsidP="00DA61AD">
      <w:pPr>
        <w:jc w:val="center"/>
        <w:rPr>
          <w:b/>
        </w:rPr>
      </w:pPr>
      <w:bookmarkStart w:id="0" w:name="_GoBack"/>
      <w:bookmarkEnd w:id="0"/>
      <w:r w:rsidRPr="00423F14">
        <w:rPr>
          <w:b/>
        </w:rPr>
        <w:t>Biallelic loss</w:t>
      </w:r>
      <w:r w:rsidR="008019BE" w:rsidRPr="00423F14">
        <w:rPr>
          <w:b/>
        </w:rPr>
        <w:t xml:space="preserve"> </w:t>
      </w:r>
      <w:r w:rsidRPr="00423F14">
        <w:rPr>
          <w:b/>
        </w:rPr>
        <w:t>of</w:t>
      </w:r>
      <w:r w:rsidR="008019BE" w:rsidRPr="00423F14">
        <w:rPr>
          <w:b/>
        </w:rPr>
        <w:t xml:space="preserve"> </w:t>
      </w:r>
      <w:r w:rsidRPr="00423F14">
        <w:rPr>
          <w:b/>
        </w:rPr>
        <w:t>function</w:t>
      </w:r>
      <w:r w:rsidR="00164F3B" w:rsidRPr="00423F14">
        <w:rPr>
          <w:b/>
        </w:rPr>
        <w:t xml:space="preserve"> </w:t>
      </w:r>
      <w:r w:rsidR="008019BE" w:rsidRPr="00423F14">
        <w:rPr>
          <w:b/>
        </w:rPr>
        <w:t>variant</w:t>
      </w:r>
      <w:r w:rsidRPr="00423F14">
        <w:rPr>
          <w:b/>
        </w:rPr>
        <w:t xml:space="preserve">s in </w:t>
      </w:r>
      <w:r w:rsidRPr="00423F14">
        <w:rPr>
          <w:b/>
          <w:i/>
        </w:rPr>
        <w:t>SYT2</w:t>
      </w:r>
      <w:r w:rsidR="002602A0" w:rsidRPr="00423F14">
        <w:rPr>
          <w:b/>
          <w:iCs/>
        </w:rPr>
        <w:t xml:space="preserve"> </w:t>
      </w:r>
      <w:r w:rsidRPr="00423F14">
        <w:rPr>
          <w:b/>
        </w:rPr>
        <w:t xml:space="preserve">cause a </w:t>
      </w:r>
      <w:r w:rsidR="00233F51" w:rsidRPr="00423F14">
        <w:rPr>
          <w:b/>
        </w:rPr>
        <w:t xml:space="preserve">treatable </w:t>
      </w:r>
      <w:r w:rsidRPr="00423F14">
        <w:rPr>
          <w:b/>
        </w:rPr>
        <w:t>congenital onset presynaptic myasthenic syndrome</w:t>
      </w:r>
    </w:p>
    <w:p w14:paraId="7814CA50" w14:textId="48760BD8" w:rsidR="00E257F4" w:rsidRPr="00423F14" w:rsidRDefault="00E257F4" w:rsidP="00E257F4">
      <w:r w:rsidRPr="00423F14">
        <w:rPr>
          <w:iCs/>
          <w:color w:val="000000"/>
        </w:rPr>
        <w:t>S</w:t>
      </w:r>
      <w:r w:rsidR="00455BC7" w:rsidRPr="00423F14">
        <w:rPr>
          <w:iCs/>
          <w:color w:val="000000"/>
        </w:rPr>
        <w:t>andra</w:t>
      </w:r>
      <w:r w:rsidRPr="00423F14">
        <w:rPr>
          <w:iCs/>
          <w:color w:val="000000"/>
        </w:rPr>
        <w:t xml:space="preserve"> Donkervoort</w:t>
      </w:r>
      <w:r w:rsidRPr="00423F14">
        <w:rPr>
          <w:iCs/>
          <w:color w:val="000000"/>
          <w:vertAlign w:val="superscript"/>
        </w:rPr>
        <w:t>1</w:t>
      </w:r>
      <w:r w:rsidRPr="00423F14">
        <w:rPr>
          <w:iCs/>
          <w:color w:val="000000"/>
        </w:rPr>
        <w:t>, P</w:t>
      </w:r>
      <w:r w:rsidR="00455BC7" w:rsidRPr="00423F14">
        <w:rPr>
          <w:iCs/>
          <w:color w:val="000000"/>
        </w:rPr>
        <w:t>ayam</w:t>
      </w:r>
      <w:r w:rsidRPr="00423F14">
        <w:rPr>
          <w:iCs/>
          <w:color w:val="000000"/>
        </w:rPr>
        <w:t xml:space="preserve"> Mohassel</w:t>
      </w:r>
      <w:r w:rsidRPr="00423F14">
        <w:rPr>
          <w:iCs/>
          <w:color w:val="000000"/>
          <w:vertAlign w:val="superscript"/>
        </w:rPr>
        <w:t>1</w:t>
      </w:r>
      <w:r w:rsidRPr="00423F14">
        <w:rPr>
          <w:iCs/>
          <w:color w:val="000000"/>
        </w:rPr>
        <w:t xml:space="preserve">, </w:t>
      </w:r>
      <w:r w:rsidRPr="00423F14">
        <w:t>L</w:t>
      </w:r>
      <w:r w:rsidR="00D55B5C" w:rsidRPr="00423F14">
        <w:t xml:space="preserve">ucia </w:t>
      </w:r>
      <w:r w:rsidRPr="00423F14">
        <w:t>Laugwitz</w:t>
      </w:r>
      <w:r w:rsidRPr="00423F14">
        <w:rPr>
          <w:iCs/>
          <w:color w:val="000000"/>
          <w:vertAlign w:val="superscript"/>
        </w:rPr>
        <w:t>2</w:t>
      </w:r>
      <w:r w:rsidR="00DC20CE" w:rsidRPr="00423F14">
        <w:rPr>
          <w:iCs/>
          <w:color w:val="000000"/>
          <w:vertAlign w:val="superscript"/>
        </w:rPr>
        <w:t xml:space="preserve">, </w:t>
      </w:r>
      <w:r w:rsidR="005F5F4A" w:rsidRPr="00423F14">
        <w:rPr>
          <w:iCs/>
          <w:color w:val="000000"/>
          <w:vertAlign w:val="superscript"/>
        </w:rPr>
        <w:t>3</w:t>
      </w:r>
      <w:r w:rsidRPr="00423F14">
        <w:t xml:space="preserve">, </w:t>
      </w:r>
      <w:proofErr w:type="spellStart"/>
      <w:r w:rsidR="007B1CEF" w:rsidRPr="00423F14">
        <w:rPr>
          <w:color w:val="000000" w:themeColor="text1"/>
        </w:rPr>
        <w:t>Maha</w:t>
      </w:r>
      <w:proofErr w:type="spellEnd"/>
      <w:r w:rsidR="007B1CEF" w:rsidRPr="00423F14">
        <w:rPr>
          <w:color w:val="000000" w:themeColor="text1"/>
        </w:rPr>
        <w:t xml:space="preserve"> S. Zaki</w:t>
      </w:r>
      <w:r w:rsidR="005F5F4A" w:rsidRPr="00423F14">
        <w:rPr>
          <w:iCs/>
          <w:color w:val="000000"/>
          <w:vertAlign w:val="superscript"/>
        </w:rPr>
        <w:t>4</w:t>
      </w:r>
      <w:r w:rsidR="007B1CEF" w:rsidRPr="00423F14">
        <w:t xml:space="preserve">, </w:t>
      </w:r>
      <w:r w:rsidRPr="00423F14">
        <w:t>E</w:t>
      </w:r>
      <w:r w:rsidR="00D55B5C" w:rsidRPr="00423F14">
        <w:t>rik-</w:t>
      </w:r>
      <w:r w:rsidRPr="00423F14">
        <w:t>J</w:t>
      </w:r>
      <w:r w:rsidR="00D55B5C" w:rsidRPr="00423F14">
        <w:t>an</w:t>
      </w:r>
      <w:r w:rsidRPr="00423F14">
        <w:t xml:space="preserve"> Kamsteeg</w:t>
      </w:r>
      <w:r w:rsidR="005F5F4A" w:rsidRPr="00423F14">
        <w:rPr>
          <w:iCs/>
          <w:color w:val="000000"/>
          <w:vertAlign w:val="superscript"/>
        </w:rPr>
        <w:t>5</w:t>
      </w:r>
      <w:r w:rsidRPr="00423F14">
        <w:t xml:space="preserve">, </w:t>
      </w:r>
      <w:r w:rsidR="007C711C" w:rsidRPr="00423F14">
        <w:rPr>
          <w:color w:val="000000" w:themeColor="text1"/>
        </w:rPr>
        <w:t>Reza Maroofian</w:t>
      </w:r>
      <w:r w:rsidR="005F5F4A" w:rsidRPr="00423F14">
        <w:rPr>
          <w:color w:val="000000" w:themeColor="text1"/>
          <w:vertAlign w:val="superscript"/>
          <w:lang w:val="de-DE"/>
        </w:rPr>
        <w:t>6</w:t>
      </w:r>
      <w:r w:rsidR="00B02DA3" w:rsidRPr="00423F14">
        <w:rPr>
          <w:color w:val="000000" w:themeColor="text1"/>
          <w:lang w:val="de-DE"/>
        </w:rPr>
        <w:t>,</w:t>
      </w:r>
      <w:r w:rsidR="00B02DA3" w:rsidRPr="00423F14">
        <w:rPr>
          <w:color w:val="000000" w:themeColor="text1"/>
          <w:vertAlign w:val="superscript"/>
          <w:lang w:val="de-DE"/>
        </w:rPr>
        <w:t xml:space="preserve"> </w:t>
      </w:r>
      <w:r w:rsidRPr="00423F14">
        <w:t>K</w:t>
      </w:r>
      <w:r w:rsidR="00D55B5C" w:rsidRPr="00423F14">
        <w:t xml:space="preserve">atherine </w:t>
      </w:r>
      <w:r w:rsidRPr="00423F14">
        <w:t>R. Chao</w:t>
      </w:r>
      <w:r w:rsidR="005F5F4A" w:rsidRPr="00423F14">
        <w:rPr>
          <w:color w:val="000000" w:themeColor="text1"/>
          <w:vertAlign w:val="superscript"/>
          <w:lang w:val="de-DE"/>
        </w:rPr>
        <w:t>7</w:t>
      </w:r>
      <w:r w:rsidRPr="00423F14">
        <w:t xml:space="preserve">, </w:t>
      </w:r>
      <w:proofErr w:type="spellStart"/>
      <w:r w:rsidRPr="00423F14">
        <w:t>C</w:t>
      </w:r>
      <w:r w:rsidR="00D55B5C" w:rsidRPr="00423F14">
        <w:t>orien</w:t>
      </w:r>
      <w:proofErr w:type="spellEnd"/>
      <w:r w:rsidR="00D55B5C" w:rsidRPr="00423F14">
        <w:t xml:space="preserve"> </w:t>
      </w:r>
      <w:r w:rsidRPr="00423F14">
        <w:t>C. Verschuuren-Bemelmans</w:t>
      </w:r>
      <w:r w:rsidR="005F5F4A" w:rsidRPr="00423F14">
        <w:rPr>
          <w:iCs/>
          <w:color w:val="000000"/>
          <w:vertAlign w:val="superscript"/>
        </w:rPr>
        <w:t>8</w:t>
      </w:r>
      <w:r w:rsidRPr="00423F14">
        <w:t xml:space="preserve">, </w:t>
      </w:r>
      <w:proofErr w:type="spellStart"/>
      <w:r w:rsidRPr="00423F14">
        <w:t>V</w:t>
      </w:r>
      <w:r w:rsidR="00D55B5C" w:rsidRPr="00423F14">
        <w:t>eronka</w:t>
      </w:r>
      <w:proofErr w:type="spellEnd"/>
      <w:r w:rsidRPr="00423F14">
        <w:t xml:space="preserve"> Horber</w:t>
      </w:r>
      <w:r w:rsidR="005F5F4A" w:rsidRPr="00423F14">
        <w:rPr>
          <w:iCs/>
          <w:color w:val="000000"/>
          <w:vertAlign w:val="superscript"/>
        </w:rPr>
        <w:t>3</w:t>
      </w:r>
      <w:r w:rsidRPr="00423F14">
        <w:t xml:space="preserve">, </w:t>
      </w:r>
      <w:r w:rsidR="00D55B5C" w:rsidRPr="00423F14">
        <w:t xml:space="preserve">Annemarie </w:t>
      </w:r>
      <w:r w:rsidRPr="00423F14">
        <w:t>JM. Fock</w:t>
      </w:r>
      <w:r w:rsidR="007B1CEF" w:rsidRPr="00423F14">
        <w:rPr>
          <w:iCs/>
          <w:color w:val="000000"/>
          <w:vertAlign w:val="superscript"/>
        </w:rPr>
        <w:t>9</w:t>
      </w:r>
      <w:r w:rsidRPr="00423F14">
        <w:t xml:space="preserve">, </w:t>
      </w:r>
      <w:r w:rsidR="002D5056" w:rsidRPr="00423F14">
        <w:t>Riley M. McCarty</w:t>
      </w:r>
      <w:r w:rsidR="002D5056" w:rsidRPr="00423F14">
        <w:rPr>
          <w:iCs/>
          <w:color w:val="000000"/>
          <w:vertAlign w:val="superscript"/>
        </w:rPr>
        <w:t>1</w:t>
      </w:r>
      <w:r w:rsidR="002D5056" w:rsidRPr="00423F14">
        <w:t xml:space="preserve">, </w:t>
      </w:r>
      <w:proofErr w:type="spellStart"/>
      <w:r w:rsidR="002D5056" w:rsidRPr="00423F14">
        <w:t>Mina</w:t>
      </w:r>
      <w:r w:rsidR="00246CAC" w:rsidRPr="00423F14">
        <w:t>l</w:t>
      </w:r>
      <w:proofErr w:type="spellEnd"/>
      <w:r w:rsidR="002D5056" w:rsidRPr="00423F14">
        <w:t xml:space="preserve"> S. Jain</w:t>
      </w:r>
      <w:r w:rsidR="002D5056" w:rsidRPr="00423F14">
        <w:rPr>
          <w:iCs/>
          <w:color w:val="000000"/>
          <w:vertAlign w:val="superscript"/>
        </w:rPr>
        <w:t>1</w:t>
      </w:r>
      <w:r w:rsidR="00B96631" w:rsidRPr="00423F14">
        <w:rPr>
          <w:iCs/>
          <w:color w:val="000000"/>
          <w:vertAlign w:val="superscript"/>
        </w:rPr>
        <w:t>0</w:t>
      </w:r>
      <w:r w:rsidR="002D5056" w:rsidRPr="00423F14">
        <w:t>, Victoria Biancavilla</w:t>
      </w:r>
      <w:r w:rsidR="002D5056" w:rsidRPr="00423F14">
        <w:rPr>
          <w:iCs/>
          <w:color w:val="000000"/>
          <w:vertAlign w:val="superscript"/>
        </w:rPr>
        <w:t>1</w:t>
      </w:r>
      <w:r w:rsidR="00B96631" w:rsidRPr="00423F14">
        <w:rPr>
          <w:iCs/>
          <w:color w:val="000000"/>
          <w:vertAlign w:val="superscript"/>
        </w:rPr>
        <w:t>0</w:t>
      </w:r>
      <w:r w:rsidR="002D5056" w:rsidRPr="00423F14">
        <w:t>,</w:t>
      </w:r>
      <w:r w:rsidR="00F774D9" w:rsidRPr="00423F14">
        <w:t xml:space="preserve"> </w:t>
      </w:r>
      <w:r w:rsidR="007C711C" w:rsidRPr="00423F14">
        <w:rPr>
          <w:color w:val="000000"/>
        </w:rPr>
        <w:t>Grace McMacken</w:t>
      </w:r>
      <w:r w:rsidR="007C711C" w:rsidRPr="00423F14">
        <w:rPr>
          <w:iCs/>
          <w:color w:val="000000"/>
          <w:vertAlign w:val="superscript"/>
        </w:rPr>
        <w:t>1</w:t>
      </w:r>
      <w:r w:rsidR="00B96631" w:rsidRPr="00423F14">
        <w:rPr>
          <w:iCs/>
          <w:color w:val="000000"/>
          <w:vertAlign w:val="superscript"/>
        </w:rPr>
        <w:t>1</w:t>
      </w:r>
      <w:r w:rsidR="007C711C" w:rsidRPr="00423F14">
        <w:rPr>
          <w:color w:val="000000"/>
        </w:rPr>
        <w:t>,</w:t>
      </w:r>
      <w:r w:rsidR="00B02DA3" w:rsidRPr="00423F14">
        <w:rPr>
          <w:color w:val="000000"/>
        </w:rPr>
        <w:t xml:space="preserve"> </w:t>
      </w:r>
      <w:r w:rsidR="00F774D9" w:rsidRPr="00423F14">
        <w:t>Matthew Nalls</w:t>
      </w:r>
      <w:r w:rsidR="00F774D9" w:rsidRPr="00423F14">
        <w:rPr>
          <w:iCs/>
          <w:color w:val="000000"/>
          <w:vertAlign w:val="superscript"/>
        </w:rPr>
        <w:t>1</w:t>
      </w:r>
      <w:r w:rsidR="00F774D9" w:rsidRPr="00423F14">
        <w:t xml:space="preserve">, </w:t>
      </w:r>
      <w:r w:rsidRPr="00423F14">
        <w:t>N</w:t>
      </w:r>
      <w:r w:rsidR="00D55B5C" w:rsidRPr="00423F14">
        <w:t xml:space="preserve">icol C. </w:t>
      </w:r>
      <w:r w:rsidRPr="00423F14">
        <w:t>Voermans</w:t>
      </w:r>
      <w:r w:rsidR="002D5056" w:rsidRPr="00423F14">
        <w:rPr>
          <w:iCs/>
          <w:color w:val="000000"/>
          <w:vertAlign w:val="superscript"/>
        </w:rPr>
        <w:t>1</w:t>
      </w:r>
      <w:r w:rsidR="00B96631" w:rsidRPr="00423F14">
        <w:rPr>
          <w:iCs/>
          <w:color w:val="000000"/>
          <w:vertAlign w:val="superscript"/>
        </w:rPr>
        <w:t>2</w:t>
      </w:r>
      <w:r w:rsidRPr="00423F14">
        <w:t>,</w:t>
      </w:r>
      <w:r w:rsidR="00374FD4" w:rsidRPr="00423F14">
        <w:t xml:space="preserve"> </w:t>
      </w:r>
      <w:proofErr w:type="spellStart"/>
      <w:r w:rsidR="001B7CAC" w:rsidRPr="00423F14">
        <w:rPr>
          <w:color w:val="000000"/>
        </w:rPr>
        <w:t>Hasnaa</w:t>
      </w:r>
      <w:proofErr w:type="spellEnd"/>
      <w:r w:rsidR="001B7CAC" w:rsidRPr="00423F14">
        <w:rPr>
          <w:color w:val="000000"/>
        </w:rPr>
        <w:t xml:space="preserve"> M Elbendary</w:t>
      </w:r>
      <w:r w:rsidR="001B7CAC" w:rsidRPr="00423F14">
        <w:rPr>
          <w:iCs/>
          <w:color w:val="000000"/>
          <w:vertAlign w:val="superscript"/>
        </w:rPr>
        <w:t>4</w:t>
      </w:r>
      <w:r w:rsidR="001B7CAC" w:rsidRPr="00423F14">
        <w:rPr>
          <w:color w:val="000000"/>
        </w:rPr>
        <w:t xml:space="preserve">, </w:t>
      </w:r>
      <w:r w:rsidR="001B7CAC" w:rsidRPr="00423F14">
        <w:t xml:space="preserve"> </w:t>
      </w:r>
      <w:r w:rsidRPr="00423F14">
        <w:t>M</w:t>
      </w:r>
      <w:r w:rsidR="00D55B5C" w:rsidRPr="00423F14">
        <w:t>olly</w:t>
      </w:r>
      <w:r w:rsidRPr="00423F14">
        <w:t xml:space="preserve"> Snyder</w:t>
      </w:r>
      <w:r w:rsidR="00233F51" w:rsidRPr="00423F14">
        <w:rPr>
          <w:iCs/>
          <w:color w:val="000000"/>
          <w:vertAlign w:val="superscript"/>
        </w:rPr>
        <w:t>1</w:t>
      </w:r>
      <w:r w:rsidR="00B96631" w:rsidRPr="00423F14">
        <w:rPr>
          <w:iCs/>
          <w:color w:val="000000"/>
          <w:vertAlign w:val="superscript"/>
        </w:rPr>
        <w:t>3</w:t>
      </w:r>
      <w:r w:rsidRPr="00423F14">
        <w:t xml:space="preserve">, </w:t>
      </w:r>
      <w:proofErr w:type="spellStart"/>
      <w:r w:rsidR="0089332A" w:rsidRPr="00423F14">
        <w:rPr>
          <w:color w:val="000000"/>
        </w:rPr>
        <w:t>Chunyu</w:t>
      </w:r>
      <w:proofErr w:type="spellEnd"/>
      <w:r w:rsidR="0089332A" w:rsidRPr="00423F14">
        <w:rPr>
          <w:color w:val="000000"/>
        </w:rPr>
        <w:t xml:space="preserve"> Cai</w:t>
      </w:r>
      <w:r w:rsidR="00750013" w:rsidRPr="00423F14">
        <w:rPr>
          <w:vertAlign w:val="superscript"/>
        </w:rPr>
        <w:t>14</w:t>
      </w:r>
      <w:r w:rsidR="0064716E" w:rsidRPr="00423F14">
        <w:t xml:space="preserve">, </w:t>
      </w:r>
      <w:r w:rsidR="00FC0C89" w:rsidRPr="00423F14">
        <w:t>Tanya Lehky</w:t>
      </w:r>
      <w:r w:rsidR="00FC0C89" w:rsidRPr="00423F14">
        <w:rPr>
          <w:vertAlign w:val="superscript"/>
        </w:rPr>
        <w:t>1</w:t>
      </w:r>
      <w:r w:rsidR="0064716E" w:rsidRPr="00423F14">
        <w:rPr>
          <w:vertAlign w:val="superscript"/>
        </w:rPr>
        <w:t>5</w:t>
      </w:r>
      <w:r w:rsidR="00FC0C89" w:rsidRPr="00423F14">
        <w:t xml:space="preserve"> </w:t>
      </w:r>
      <w:r w:rsidR="00377E09" w:rsidRPr="00423F14">
        <w:t>, Valentina Stanley</w:t>
      </w:r>
      <w:r w:rsidR="00377E09" w:rsidRPr="00423F14">
        <w:rPr>
          <w:iCs/>
          <w:color w:val="000000"/>
          <w:vertAlign w:val="superscript"/>
        </w:rPr>
        <w:t>16, 17</w:t>
      </w:r>
      <w:r w:rsidR="00377E09" w:rsidRPr="00423F14">
        <w:t xml:space="preserve">, </w:t>
      </w:r>
      <w:r w:rsidRPr="00423F14">
        <w:t>S</w:t>
      </w:r>
      <w:r w:rsidR="00D55B5C" w:rsidRPr="00423F14">
        <w:t xml:space="preserve">usan </w:t>
      </w:r>
      <w:r w:rsidRPr="00423F14">
        <w:t>T. Iannaccone</w:t>
      </w:r>
      <w:r w:rsidRPr="00423F14">
        <w:rPr>
          <w:iCs/>
          <w:color w:val="000000"/>
          <w:vertAlign w:val="superscript"/>
        </w:rPr>
        <w:t>1</w:t>
      </w:r>
      <w:r w:rsidR="00377E09" w:rsidRPr="00423F14">
        <w:rPr>
          <w:iCs/>
          <w:color w:val="000000"/>
          <w:vertAlign w:val="superscript"/>
        </w:rPr>
        <w:t>8</w:t>
      </w:r>
      <w:r w:rsidRPr="00423F14">
        <w:t xml:space="preserve">, </w:t>
      </w:r>
      <w:r w:rsidR="002D5056" w:rsidRPr="00423F14">
        <w:t>A</w:t>
      </w:r>
      <w:r w:rsidR="00C420BF" w:rsidRPr="00423F14">
        <w:t xml:space="preserve">. </w:t>
      </w:r>
      <w:proofErr w:type="spellStart"/>
      <w:r w:rsidR="002D5056" w:rsidRPr="00423F14">
        <w:rPr>
          <w:iCs/>
          <w:color w:val="000000"/>
        </w:rPr>
        <w:t>R</w:t>
      </w:r>
      <w:r w:rsidR="00C420BF" w:rsidRPr="00423F14">
        <w:rPr>
          <w:iCs/>
          <w:color w:val="000000"/>
        </w:rPr>
        <w:t>eghan</w:t>
      </w:r>
      <w:proofErr w:type="spellEnd"/>
      <w:r w:rsidR="002D5056" w:rsidRPr="00423F14">
        <w:rPr>
          <w:iCs/>
          <w:color w:val="000000"/>
        </w:rPr>
        <w:t xml:space="preserve"> Foley</w:t>
      </w:r>
      <w:r w:rsidR="002D5056" w:rsidRPr="00423F14">
        <w:rPr>
          <w:iCs/>
          <w:color w:val="000000"/>
          <w:vertAlign w:val="superscript"/>
        </w:rPr>
        <w:t>1</w:t>
      </w:r>
      <w:r w:rsidR="002D5056" w:rsidRPr="00423F14">
        <w:t xml:space="preserve">, </w:t>
      </w:r>
      <w:proofErr w:type="spellStart"/>
      <w:r w:rsidRPr="00423F14">
        <w:t>H</w:t>
      </w:r>
      <w:r w:rsidR="00455BC7" w:rsidRPr="00423F14">
        <w:t>a</w:t>
      </w:r>
      <w:r w:rsidR="0093389C" w:rsidRPr="00423F14">
        <w:t>n</w:t>
      </w:r>
      <w:r w:rsidR="00455BC7" w:rsidRPr="00423F14">
        <w:t>ns</w:t>
      </w:r>
      <w:proofErr w:type="spellEnd"/>
      <w:r w:rsidRPr="00423F14">
        <w:t xml:space="preserve"> Lochmüller</w:t>
      </w:r>
      <w:r w:rsidRPr="00423F14">
        <w:rPr>
          <w:iCs/>
          <w:color w:val="000000"/>
          <w:vertAlign w:val="superscript"/>
        </w:rPr>
        <w:t>1</w:t>
      </w:r>
      <w:r w:rsidR="00377E09" w:rsidRPr="00423F14">
        <w:rPr>
          <w:iCs/>
          <w:color w:val="000000"/>
          <w:vertAlign w:val="superscript"/>
        </w:rPr>
        <w:t>9</w:t>
      </w:r>
      <w:r w:rsidR="002D5056" w:rsidRPr="00423F14">
        <w:rPr>
          <w:iCs/>
          <w:color w:val="000000"/>
          <w:vertAlign w:val="superscript"/>
        </w:rPr>
        <w:t>,</w:t>
      </w:r>
      <w:r w:rsidR="00377E09" w:rsidRPr="00423F14">
        <w:rPr>
          <w:iCs/>
          <w:color w:val="000000"/>
          <w:vertAlign w:val="superscript"/>
        </w:rPr>
        <w:t>20</w:t>
      </w:r>
      <w:r w:rsidR="008A031B" w:rsidRPr="00423F14">
        <w:rPr>
          <w:iCs/>
          <w:color w:val="000000"/>
          <w:vertAlign w:val="superscript"/>
        </w:rPr>
        <w:t>,</w:t>
      </w:r>
      <w:r w:rsidR="00377E09" w:rsidRPr="00423F14">
        <w:rPr>
          <w:iCs/>
          <w:color w:val="000000"/>
          <w:vertAlign w:val="superscript"/>
        </w:rPr>
        <w:t>21</w:t>
      </w:r>
      <w:r w:rsidRPr="00423F14">
        <w:t xml:space="preserve">, </w:t>
      </w:r>
      <w:r w:rsidR="00E653C1" w:rsidRPr="00423F14">
        <w:t>Joseph Gleeson</w:t>
      </w:r>
      <w:r w:rsidR="00377E09" w:rsidRPr="00423F14">
        <w:rPr>
          <w:iCs/>
          <w:color w:val="000000"/>
          <w:vertAlign w:val="superscript"/>
        </w:rPr>
        <w:t>16</w:t>
      </w:r>
      <w:r w:rsidR="00A318AA" w:rsidRPr="00423F14">
        <w:rPr>
          <w:iCs/>
          <w:color w:val="000000"/>
          <w:vertAlign w:val="superscript"/>
        </w:rPr>
        <w:t>,</w:t>
      </w:r>
      <w:r w:rsidR="00377E09" w:rsidRPr="00423F14">
        <w:rPr>
          <w:iCs/>
          <w:color w:val="000000"/>
          <w:vertAlign w:val="superscript"/>
        </w:rPr>
        <w:t>17</w:t>
      </w:r>
      <w:r w:rsidR="00E653C1" w:rsidRPr="00423F14">
        <w:rPr>
          <w:color w:val="000000" w:themeColor="text1"/>
        </w:rPr>
        <w:t xml:space="preserve">, </w:t>
      </w:r>
      <w:r w:rsidR="002D5056" w:rsidRPr="00423F14">
        <w:rPr>
          <w:color w:val="000000" w:themeColor="text1"/>
        </w:rPr>
        <w:t>Henry Houlden</w:t>
      </w:r>
      <w:r w:rsidR="005F5F4A" w:rsidRPr="00423F14">
        <w:rPr>
          <w:color w:val="000000" w:themeColor="text1"/>
          <w:vertAlign w:val="superscript"/>
        </w:rPr>
        <w:t>6</w:t>
      </w:r>
      <w:r w:rsidR="002D5056" w:rsidRPr="00423F14">
        <w:rPr>
          <w:b/>
          <w:bCs/>
          <w:color w:val="000000" w:themeColor="text1"/>
        </w:rPr>
        <w:t xml:space="preserve">, </w:t>
      </w:r>
      <w:r w:rsidRPr="00423F14">
        <w:t>T</w:t>
      </w:r>
      <w:r w:rsidR="00D55B5C" w:rsidRPr="00423F14">
        <w:t xml:space="preserve">obias </w:t>
      </w:r>
      <w:r w:rsidRPr="00423F14">
        <w:t>B. Haack</w:t>
      </w:r>
      <w:r w:rsidRPr="00423F14">
        <w:rPr>
          <w:iCs/>
          <w:color w:val="000000"/>
          <w:vertAlign w:val="superscript"/>
        </w:rPr>
        <w:t>2</w:t>
      </w:r>
      <w:r w:rsidRPr="00423F14">
        <w:t>, R</w:t>
      </w:r>
      <w:r w:rsidR="00D55B5C" w:rsidRPr="00423F14">
        <w:t>ita</w:t>
      </w:r>
      <w:r w:rsidRPr="00423F14">
        <w:t xml:space="preserve"> Horvath</w:t>
      </w:r>
      <w:r w:rsidR="0064716E" w:rsidRPr="00423F14">
        <w:rPr>
          <w:iCs/>
          <w:color w:val="000000"/>
          <w:vertAlign w:val="superscript"/>
        </w:rPr>
        <w:t>2</w:t>
      </w:r>
      <w:r w:rsidR="00A318AA" w:rsidRPr="00423F14">
        <w:rPr>
          <w:iCs/>
          <w:color w:val="000000"/>
          <w:vertAlign w:val="superscript"/>
        </w:rPr>
        <w:t>2</w:t>
      </w:r>
      <w:r w:rsidRPr="00423F14">
        <w:t xml:space="preserve">, </w:t>
      </w:r>
      <w:r w:rsidRPr="00423F14">
        <w:rPr>
          <w:iCs/>
          <w:color w:val="000000"/>
        </w:rPr>
        <w:t>C</w:t>
      </w:r>
      <w:r w:rsidR="00455BC7" w:rsidRPr="00423F14">
        <w:rPr>
          <w:iCs/>
          <w:color w:val="000000"/>
        </w:rPr>
        <w:t xml:space="preserve">arsten </w:t>
      </w:r>
      <w:r w:rsidRPr="00423F14">
        <w:rPr>
          <w:iCs/>
          <w:color w:val="000000"/>
        </w:rPr>
        <w:t>G. Bönnemann</w:t>
      </w:r>
      <w:r w:rsidRPr="00423F14">
        <w:rPr>
          <w:iCs/>
          <w:color w:val="000000"/>
          <w:vertAlign w:val="superscript"/>
        </w:rPr>
        <w:t>1</w:t>
      </w:r>
    </w:p>
    <w:p w14:paraId="50A24FFB" w14:textId="77777777" w:rsidR="00E257F4" w:rsidRPr="00423F14" w:rsidRDefault="00E257F4" w:rsidP="008A031B">
      <w:r w:rsidRPr="00423F14">
        <w:rPr>
          <w:iCs/>
          <w:color w:val="000000"/>
          <w:vertAlign w:val="superscript"/>
        </w:rPr>
        <w:t>1.</w:t>
      </w:r>
      <w:r w:rsidRPr="00423F14">
        <w:rPr>
          <w:iCs/>
          <w:color w:val="000000"/>
        </w:rPr>
        <w:t xml:space="preserve"> </w:t>
      </w:r>
      <w:r w:rsidRPr="00423F14">
        <w:t>Neuromuscular and Neurogenetic Disorders of Childhood Section, National Institute of Neurological Disorders and Stroke, National Institutes of Health, Bethesda, MD, USA</w:t>
      </w:r>
    </w:p>
    <w:p w14:paraId="7DE31FD4" w14:textId="1814A95C" w:rsidR="00E257F4" w:rsidRPr="00423F14" w:rsidRDefault="00E257F4" w:rsidP="00E257F4">
      <w:r w:rsidRPr="00423F14">
        <w:rPr>
          <w:iCs/>
          <w:color w:val="000000"/>
          <w:vertAlign w:val="superscript"/>
        </w:rPr>
        <w:t>2.</w:t>
      </w:r>
      <w:r w:rsidRPr="00423F14">
        <w:t xml:space="preserve"> </w:t>
      </w:r>
      <w:r w:rsidRPr="00423F14">
        <w:rPr>
          <w:color w:val="000000"/>
        </w:rPr>
        <w:t>Institute of Medical Genetics and Applied Genomics, University of Tübingen, Tübingen, Germany</w:t>
      </w:r>
    </w:p>
    <w:p w14:paraId="5E0241AB" w14:textId="28BCC379" w:rsidR="005F5F4A" w:rsidRPr="00423F14" w:rsidRDefault="007B1CEF" w:rsidP="00E257F4">
      <w:r w:rsidRPr="00423F14">
        <w:rPr>
          <w:iCs/>
          <w:color w:val="000000"/>
          <w:vertAlign w:val="superscript"/>
        </w:rPr>
        <w:t>3.</w:t>
      </w:r>
      <w:r w:rsidRPr="00423F14">
        <w:t xml:space="preserve"> </w:t>
      </w:r>
      <w:r w:rsidR="005F5F4A" w:rsidRPr="00423F14">
        <w:rPr>
          <w:color w:val="000000"/>
          <w:lang w:val="en-GB"/>
        </w:rPr>
        <w:t>University Children’s Hospital,</w:t>
      </w:r>
      <w:r w:rsidR="005F5F4A" w:rsidRPr="00423F14">
        <w:rPr>
          <w:color w:val="000000"/>
        </w:rPr>
        <w:t xml:space="preserve"> </w:t>
      </w:r>
      <w:r w:rsidR="005F5F4A" w:rsidRPr="00423F14">
        <w:rPr>
          <w:color w:val="000000"/>
          <w:lang w:val="en-GB"/>
        </w:rPr>
        <w:t>Department of Paediatric Neurology, Tübingen,</w:t>
      </w:r>
      <w:r w:rsidR="005F5F4A" w:rsidRPr="00423F14">
        <w:rPr>
          <w:rStyle w:val="apple-converted-space"/>
          <w:color w:val="000000"/>
          <w:lang w:val="en-GB"/>
        </w:rPr>
        <w:t> </w:t>
      </w:r>
      <w:r w:rsidR="005F5F4A" w:rsidRPr="00423F14">
        <w:rPr>
          <w:color w:val="000000"/>
          <w:lang w:val="en-GB"/>
        </w:rPr>
        <w:t>Germany</w:t>
      </w:r>
    </w:p>
    <w:p w14:paraId="73E7ECBE" w14:textId="164D74C4" w:rsidR="007B1CEF" w:rsidRPr="00423F14" w:rsidRDefault="005F5F4A" w:rsidP="00E257F4">
      <w:r w:rsidRPr="00423F14">
        <w:rPr>
          <w:iCs/>
          <w:color w:val="000000"/>
          <w:vertAlign w:val="superscript"/>
        </w:rPr>
        <w:t xml:space="preserve">4. </w:t>
      </w:r>
      <w:r w:rsidR="007B1CEF" w:rsidRPr="00423F14">
        <w:rPr>
          <w:color w:val="000000"/>
        </w:rPr>
        <w:t>Clinical Genetics Department, Human Genetics and Genome Research Division, National Research Centre, Cairo, Egypt</w:t>
      </w:r>
    </w:p>
    <w:p w14:paraId="0D490B71" w14:textId="0668E23C" w:rsidR="00E257F4" w:rsidRPr="00423F14" w:rsidRDefault="005F5F4A" w:rsidP="00E257F4">
      <w:pPr>
        <w:rPr>
          <w:iCs/>
          <w:color w:val="000000"/>
          <w:vertAlign w:val="superscript"/>
        </w:rPr>
      </w:pPr>
      <w:r w:rsidRPr="00423F14">
        <w:rPr>
          <w:iCs/>
          <w:color w:val="000000"/>
          <w:vertAlign w:val="superscript"/>
        </w:rPr>
        <w:t>5</w:t>
      </w:r>
      <w:r w:rsidR="007B1CEF" w:rsidRPr="00423F14">
        <w:rPr>
          <w:iCs/>
          <w:color w:val="000000"/>
          <w:vertAlign w:val="superscript"/>
        </w:rPr>
        <w:t xml:space="preserve">. </w:t>
      </w:r>
      <w:r w:rsidR="00E257F4" w:rsidRPr="00423F14">
        <w:rPr>
          <w:color w:val="000000"/>
        </w:rPr>
        <w:t>Department of Human Genetics, Radboud University Medical Center, Nijmegen, the Netherlands</w:t>
      </w:r>
    </w:p>
    <w:p w14:paraId="7AA6F8F8" w14:textId="3DD70098" w:rsidR="00B96631" w:rsidRPr="00423F14" w:rsidRDefault="005F5F4A" w:rsidP="00B96631">
      <w:r w:rsidRPr="00423F14">
        <w:rPr>
          <w:iCs/>
          <w:color w:val="000000"/>
          <w:vertAlign w:val="superscript"/>
        </w:rPr>
        <w:t>6</w:t>
      </w:r>
      <w:r w:rsidR="00E257F4" w:rsidRPr="00423F14">
        <w:rPr>
          <w:iCs/>
          <w:color w:val="000000"/>
          <w:vertAlign w:val="superscript"/>
        </w:rPr>
        <w:t xml:space="preserve">. </w:t>
      </w:r>
      <w:r w:rsidR="00B96631" w:rsidRPr="00423F14">
        <w:rPr>
          <w:color w:val="000000"/>
        </w:rPr>
        <w:t>Department of Neuromuscular Disorders, University College London Institute of Neurology, Queen Square, London, UK</w:t>
      </w:r>
    </w:p>
    <w:p w14:paraId="4648B89B" w14:textId="69704B50" w:rsidR="00E257F4" w:rsidRPr="00423F14" w:rsidRDefault="005F5F4A" w:rsidP="00E257F4">
      <w:r w:rsidRPr="00423F14">
        <w:rPr>
          <w:iCs/>
          <w:color w:val="000000"/>
          <w:vertAlign w:val="superscript"/>
        </w:rPr>
        <w:t>7</w:t>
      </w:r>
      <w:r w:rsidR="007C711C" w:rsidRPr="00423F14">
        <w:rPr>
          <w:iCs/>
          <w:color w:val="000000"/>
          <w:vertAlign w:val="superscript"/>
        </w:rPr>
        <w:t xml:space="preserve">. </w:t>
      </w:r>
      <w:r w:rsidR="00E257F4" w:rsidRPr="00423F14">
        <w:t>Center for Mendelian Genomics, Program in Medical and Population Genetics, Broad Institute of MIT and Harvard, Boston, MA, USA</w:t>
      </w:r>
    </w:p>
    <w:p w14:paraId="778C7131" w14:textId="3B30E63D" w:rsidR="00E257F4" w:rsidRPr="00423F14" w:rsidRDefault="005F5F4A" w:rsidP="005F5F4A">
      <w:r w:rsidRPr="00423F14">
        <w:rPr>
          <w:iCs/>
          <w:color w:val="000000"/>
          <w:vertAlign w:val="superscript"/>
        </w:rPr>
        <w:t>8</w:t>
      </w:r>
      <w:r w:rsidR="00E257F4" w:rsidRPr="00423F14">
        <w:rPr>
          <w:iCs/>
          <w:color w:val="000000"/>
          <w:vertAlign w:val="superscript"/>
        </w:rPr>
        <w:t xml:space="preserve">. </w:t>
      </w:r>
      <w:r w:rsidR="00E257F4" w:rsidRPr="00423F14">
        <w:rPr>
          <w:color w:val="000000"/>
        </w:rPr>
        <w:t>Department of Genetics, University of Groningen, University Medical Center Groningen, Groningen, The Netherlands</w:t>
      </w:r>
    </w:p>
    <w:p w14:paraId="61DF59C3" w14:textId="0831398F" w:rsidR="00E257F4" w:rsidRPr="00423F14" w:rsidRDefault="007B1CEF" w:rsidP="00E257F4">
      <w:pPr>
        <w:rPr>
          <w:color w:val="000000"/>
        </w:rPr>
      </w:pPr>
      <w:r w:rsidRPr="00423F14">
        <w:rPr>
          <w:iCs/>
          <w:color w:val="000000"/>
          <w:vertAlign w:val="superscript"/>
        </w:rPr>
        <w:t>9</w:t>
      </w:r>
      <w:r w:rsidR="00E257F4" w:rsidRPr="00423F14">
        <w:rPr>
          <w:iCs/>
          <w:color w:val="000000"/>
          <w:vertAlign w:val="superscript"/>
        </w:rPr>
        <w:t xml:space="preserve">. </w:t>
      </w:r>
      <w:r w:rsidR="00E257F4" w:rsidRPr="00423F14">
        <w:rPr>
          <w:color w:val="000000"/>
        </w:rPr>
        <w:t>Department of Neurology</w:t>
      </w:r>
      <w:r w:rsidR="00E257F4" w:rsidRPr="00423F14">
        <w:t xml:space="preserve">, </w:t>
      </w:r>
      <w:r w:rsidR="00E257F4" w:rsidRPr="00423F14">
        <w:rPr>
          <w:color w:val="000000"/>
        </w:rPr>
        <w:t>University of Groningen, University Medical Center Groningen, Groningen, The Netherlands</w:t>
      </w:r>
    </w:p>
    <w:p w14:paraId="67D814B3" w14:textId="1B0BA1DA" w:rsidR="002D5056" w:rsidRPr="00423F14" w:rsidRDefault="002D5056" w:rsidP="002D5056">
      <w:pPr>
        <w:rPr>
          <w:color w:val="000000"/>
        </w:rPr>
      </w:pPr>
      <w:r w:rsidRPr="00423F14">
        <w:rPr>
          <w:iCs/>
          <w:color w:val="000000" w:themeColor="text1"/>
          <w:vertAlign w:val="superscript"/>
        </w:rPr>
        <w:t>1</w:t>
      </w:r>
      <w:r w:rsidR="00B96631" w:rsidRPr="00423F14">
        <w:rPr>
          <w:iCs/>
          <w:color w:val="000000" w:themeColor="text1"/>
          <w:vertAlign w:val="superscript"/>
        </w:rPr>
        <w:t>0</w:t>
      </w:r>
      <w:r w:rsidRPr="00423F14">
        <w:rPr>
          <w:iCs/>
          <w:color w:val="000000" w:themeColor="text1"/>
          <w:vertAlign w:val="superscript"/>
        </w:rPr>
        <w:t>.</w:t>
      </w:r>
      <w:r w:rsidRPr="00423F14">
        <w:t xml:space="preserve"> </w:t>
      </w:r>
      <w:r w:rsidRPr="00423F14">
        <w:rPr>
          <w:color w:val="000000"/>
        </w:rPr>
        <w:t>Rehabilitation Medicine</w:t>
      </w:r>
      <w:r w:rsidR="00246CAC" w:rsidRPr="00423F14">
        <w:rPr>
          <w:color w:val="000000"/>
        </w:rPr>
        <w:t xml:space="preserve"> Department, Clinical Research Center, </w:t>
      </w:r>
      <w:r w:rsidRPr="00423F14">
        <w:rPr>
          <w:color w:val="000000"/>
        </w:rPr>
        <w:t>National Institutes of Health, Bethesda, Maryland, USA.</w:t>
      </w:r>
    </w:p>
    <w:p w14:paraId="043B0F19" w14:textId="77777777" w:rsidR="00D6283C" w:rsidRPr="00423F14" w:rsidRDefault="007C711C" w:rsidP="00D6283C">
      <w:r w:rsidRPr="00423F14">
        <w:rPr>
          <w:iCs/>
          <w:color w:val="000000"/>
          <w:vertAlign w:val="superscript"/>
        </w:rPr>
        <w:t>1</w:t>
      </w:r>
      <w:r w:rsidR="006830E5" w:rsidRPr="00423F14">
        <w:rPr>
          <w:iCs/>
          <w:color w:val="000000"/>
          <w:vertAlign w:val="superscript"/>
        </w:rPr>
        <w:t>1</w:t>
      </w:r>
      <w:r w:rsidRPr="00423F14">
        <w:rPr>
          <w:iCs/>
          <w:color w:val="000000"/>
          <w:vertAlign w:val="superscript"/>
        </w:rPr>
        <w:t xml:space="preserve">. </w:t>
      </w:r>
      <w:r w:rsidR="00D6283C" w:rsidRPr="00423F14">
        <w:rPr>
          <w:color w:val="000000"/>
        </w:rPr>
        <w:t>Department of Neurosciences, Royal Victoria Hospital, Belfast, United Kingdom</w:t>
      </w:r>
    </w:p>
    <w:p w14:paraId="50837C82" w14:textId="1D17D046" w:rsidR="00E257F4" w:rsidRPr="00423F14" w:rsidRDefault="002D5056" w:rsidP="00E257F4">
      <w:pPr>
        <w:rPr>
          <w:color w:val="000000"/>
        </w:rPr>
      </w:pPr>
      <w:r w:rsidRPr="00423F14">
        <w:rPr>
          <w:iCs/>
          <w:color w:val="000000"/>
          <w:vertAlign w:val="superscript"/>
        </w:rPr>
        <w:t>1</w:t>
      </w:r>
      <w:r w:rsidR="006830E5" w:rsidRPr="00423F14">
        <w:rPr>
          <w:iCs/>
          <w:color w:val="000000"/>
          <w:vertAlign w:val="superscript"/>
        </w:rPr>
        <w:t>2</w:t>
      </w:r>
      <w:r w:rsidR="00E257F4" w:rsidRPr="00423F14">
        <w:rPr>
          <w:iCs/>
          <w:color w:val="000000"/>
          <w:vertAlign w:val="superscript"/>
        </w:rPr>
        <w:t xml:space="preserve">. </w:t>
      </w:r>
      <w:r w:rsidR="00E257F4" w:rsidRPr="00423F14">
        <w:rPr>
          <w:color w:val="000000"/>
        </w:rPr>
        <w:t xml:space="preserve">Department of Neurology, Donders Institute for Brain, </w:t>
      </w:r>
      <w:r w:rsidR="00246CAC" w:rsidRPr="00423F14">
        <w:rPr>
          <w:color w:val="000000"/>
        </w:rPr>
        <w:t>C</w:t>
      </w:r>
      <w:r w:rsidR="00E257F4" w:rsidRPr="00423F14">
        <w:rPr>
          <w:color w:val="000000"/>
        </w:rPr>
        <w:t xml:space="preserve">ognition and </w:t>
      </w:r>
      <w:proofErr w:type="spellStart"/>
      <w:r w:rsidR="00E257F4" w:rsidRPr="00423F14">
        <w:rPr>
          <w:color w:val="000000"/>
        </w:rPr>
        <w:t>Behaviour</w:t>
      </w:r>
      <w:proofErr w:type="spellEnd"/>
      <w:r w:rsidR="00E257F4" w:rsidRPr="00423F14">
        <w:rPr>
          <w:color w:val="000000"/>
        </w:rPr>
        <w:t xml:space="preserve">, Radboud University Medical Centre, </w:t>
      </w:r>
      <w:r w:rsidR="007C711C" w:rsidRPr="00423F14">
        <w:rPr>
          <w:color w:val="000000"/>
        </w:rPr>
        <w:t>t</w:t>
      </w:r>
      <w:r w:rsidR="00E257F4" w:rsidRPr="00423F14">
        <w:rPr>
          <w:color w:val="000000"/>
        </w:rPr>
        <w:t>he Netherlands</w:t>
      </w:r>
    </w:p>
    <w:p w14:paraId="5F4C6BEE" w14:textId="6A9CE619" w:rsidR="00E257F4" w:rsidRPr="00423F14" w:rsidRDefault="00233F51" w:rsidP="00E257F4">
      <w:pPr>
        <w:rPr>
          <w:bCs/>
          <w:color w:val="000000" w:themeColor="text1"/>
        </w:rPr>
      </w:pPr>
      <w:r w:rsidRPr="00423F14">
        <w:rPr>
          <w:iCs/>
          <w:color w:val="000000" w:themeColor="text1"/>
          <w:vertAlign w:val="superscript"/>
        </w:rPr>
        <w:t>1</w:t>
      </w:r>
      <w:r w:rsidR="006830E5" w:rsidRPr="00423F14">
        <w:rPr>
          <w:iCs/>
          <w:color w:val="000000" w:themeColor="text1"/>
          <w:vertAlign w:val="superscript"/>
        </w:rPr>
        <w:t>3</w:t>
      </w:r>
      <w:r w:rsidR="00E257F4" w:rsidRPr="00423F14">
        <w:rPr>
          <w:iCs/>
          <w:color w:val="000000" w:themeColor="text1"/>
          <w:vertAlign w:val="superscript"/>
        </w:rPr>
        <w:t xml:space="preserve">. </w:t>
      </w:r>
      <w:r w:rsidR="00E257F4" w:rsidRPr="00423F14">
        <w:rPr>
          <w:bCs/>
          <w:color w:val="000000" w:themeColor="text1"/>
        </w:rPr>
        <w:t>Department of Neurology, Children's Health, Dallas, T</w:t>
      </w:r>
      <w:r w:rsidR="0064716E" w:rsidRPr="00423F14">
        <w:rPr>
          <w:bCs/>
          <w:color w:val="000000" w:themeColor="text1"/>
        </w:rPr>
        <w:t>X</w:t>
      </w:r>
      <w:r w:rsidR="00E257F4" w:rsidRPr="00423F14">
        <w:rPr>
          <w:bCs/>
          <w:color w:val="000000" w:themeColor="text1"/>
        </w:rPr>
        <w:t>, USA</w:t>
      </w:r>
    </w:p>
    <w:p w14:paraId="6F6A5F4B" w14:textId="6401565B" w:rsidR="00750013" w:rsidRPr="00423F14" w:rsidRDefault="00E257F4" w:rsidP="00750013">
      <w:pPr>
        <w:rPr>
          <w:color w:val="000000"/>
        </w:rPr>
      </w:pPr>
      <w:r w:rsidRPr="00423F14">
        <w:rPr>
          <w:iCs/>
          <w:color w:val="000000"/>
          <w:vertAlign w:val="superscript"/>
        </w:rPr>
        <w:t>1</w:t>
      </w:r>
      <w:r w:rsidR="006830E5" w:rsidRPr="00423F14">
        <w:rPr>
          <w:iCs/>
          <w:color w:val="000000"/>
          <w:vertAlign w:val="superscript"/>
        </w:rPr>
        <w:t>4</w:t>
      </w:r>
      <w:r w:rsidRPr="00423F14">
        <w:rPr>
          <w:iCs/>
          <w:color w:val="000000"/>
          <w:vertAlign w:val="superscript"/>
        </w:rPr>
        <w:t>.</w:t>
      </w:r>
      <w:r w:rsidR="00FC0C89" w:rsidRPr="00423F14">
        <w:rPr>
          <w:iCs/>
          <w:color w:val="000000"/>
          <w:vertAlign w:val="superscript"/>
        </w:rPr>
        <w:t xml:space="preserve"> </w:t>
      </w:r>
      <w:r w:rsidR="00750013" w:rsidRPr="00423F14">
        <w:rPr>
          <w:color w:val="000000"/>
        </w:rPr>
        <w:t>Department of Pathology, UT Southwestern Medical Center, Dallas, TX</w:t>
      </w:r>
    </w:p>
    <w:p w14:paraId="5CA07F2F" w14:textId="7483705C" w:rsidR="00FC0C89" w:rsidRPr="00423F14" w:rsidRDefault="00750013" w:rsidP="00FC0C89">
      <w:pPr>
        <w:rPr>
          <w:color w:val="000000"/>
        </w:rPr>
      </w:pPr>
      <w:r w:rsidRPr="00423F14">
        <w:rPr>
          <w:iCs/>
          <w:color w:val="000000"/>
          <w:vertAlign w:val="superscript"/>
        </w:rPr>
        <w:t>1</w:t>
      </w:r>
      <w:r w:rsidR="0064716E" w:rsidRPr="00423F14">
        <w:rPr>
          <w:iCs/>
          <w:color w:val="000000"/>
          <w:vertAlign w:val="superscript"/>
        </w:rPr>
        <w:t>5</w:t>
      </w:r>
      <w:r w:rsidRPr="00423F14">
        <w:rPr>
          <w:iCs/>
          <w:color w:val="000000"/>
          <w:vertAlign w:val="superscript"/>
        </w:rPr>
        <w:t>.</w:t>
      </w:r>
      <w:r w:rsidR="0064716E" w:rsidRPr="00423F14">
        <w:rPr>
          <w:iCs/>
          <w:color w:val="000000"/>
          <w:vertAlign w:val="superscript"/>
        </w:rPr>
        <w:t xml:space="preserve"> </w:t>
      </w:r>
      <w:r w:rsidR="00FC0C89" w:rsidRPr="00423F14">
        <w:rPr>
          <w:color w:val="000000"/>
        </w:rPr>
        <w:t>EMG Section, National Institute of Neurological Disorders and Stroke, National Institutes of Health, Bethesda, Maryland</w:t>
      </w:r>
    </w:p>
    <w:p w14:paraId="79AF0FCA" w14:textId="551D726D" w:rsidR="00377E09" w:rsidRPr="00423F14" w:rsidRDefault="00FC0C89" w:rsidP="00377E09">
      <w:pPr>
        <w:rPr>
          <w:color w:val="000000" w:themeColor="text1"/>
          <w:shd w:val="clear" w:color="auto" w:fill="FFFFFF"/>
        </w:rPr>
      </w:pPr>
      <w:r w:rsidRPr="00423F14">
        <w:rPr>
          <w:iCs/>
          <w:color w:val="000000"/>
          <w:vertAlign w:val="superscript"/>
        </w:rPr>
        <w:t>1</w:t>
      </w:r>
      <w:r w:rsidR="0064716E" w:rsidRPr="00423F14">
        <w:rPr>
          <w:iCs/>
          <w:color w:val="000000"/>
          <w:vertAlign w:val="superscript"/>
        </w:rPr>
        <w:t>6</w:t>
      </w:r>
      <w:r w:rsidRPr="00423F14">
        <w:rPr>
          <w:iCs/>
          <w:color w:val="000000"/>
          <w:vertAlign w:val="superscript"/>
        </w:rPr>
        <w:t xml:space="preserve">. </w:t>
      </w:r>
      <w:r w:rsidR="00377E09" w:rsidRPr="00423F14">
        <w:rPr>
          <w:color w:val="000000" w:themeColor="text1"/>
          <w:shd w:val="clear" w:color="auto" w:fill="FFFFFF"/>
        </w:rPr>
        <w:t>Laboratory for Pediatric Brain Disease, Howard Hughes Medical Institute, University of California, San Diego, La Jolla, CA, USA</w:t>
      </w:r>
    </w:p>
    <w:p w14:paraId="4BFDA1E2" w14:textId="0AD18485" w:rsidR="00377E09" w:rsidRPr="00423F14" w:rsidRDefault="00377E09" w:rsidP="00377E09">
      <w:pPr>
        <w:rPr>
          <w:iCs/>
          <w:color w:val="000000"/>
          <w:vertAlign w:val="superscript"/>
        </w:rPr>
      </w:pPr>
      <w:r w:rsidRPr="00423F14">
        <w:rPr>
          <w:iCs/>
          <w:color w:val="000000"/>
          <w:vertAlign w:val="superscript"/>
        </w:rPr>
        <w:t xml:space="preserve">17. </w:t>
      </w:r>
      <w:r w:rsidRPr="00423F14">
        <w:rPr>
          <w:color w:val="000000" w:themeColor="text1"/>
          <w:shd w:val="clear" w:color="auto" w:fill="FFFFFF"/>
        </w:rPr>
        <w:t>Rady Children's Institute for Genomic Medicine, Rady Children's Hospital, San Diego, USA</w:t>
      </w:r>
    </w:p>
    <w:p w14:paraId="11D56819" w14:textId="08A1391D" w:rsidR="00E257F4" w:rsidRPr="00423F14" w:rsidRDefault="00377E09" w:rsidP="00E257F4">
      <w:pPr>
        <w:rPr>
          <w:iCs/>
          <w:color w:val="000000"/>
          <w:vertAlign w:val="superscript"/>
        </w:rPr>
      </w:pPr>
      <w:r w:rsidRPr="00423F14">
        <w:rPr>
          <w:iCs/>
          <w:color w:val="000000"/>
          <w:vertAlign w:val="superscript"/>
        </w:rPr>
        <w:t xml:space="preserve">18. </w:t>
      </w:r>
      <w:r w:rsidR="00E257F4" w:rsidRPr="00423F14">
        <w:rPr>
          <w:bCs/>
          <w:color w:val="000000" w:themeColor="text1"/>
        </w:rPr>
        <w:t>Department of Pediatrics, UT Southwestern Medical Center, Dallas, Texas, USA</w:t>
      </w:r>
    </w:p>
    <w:p w14:paraId="79D6530E" w14:textId="4AF0F5F0" w:rsidR="002D5056" w:rsidRPr="00423F14" w:rsidRDefault="00E257F4" w:rsidP="00E257F4">
      <w:pPr>
        <w:rPr>
          <w:color w:val="000000" w:themeColor="text1"/>
        </w:rPr>
      </w:pPr>
      <w:r w:rsidRPr="00423F14">
        <w:rPr>
          <w:iCs/>
          <w:color w:val="000000"/>
          <w:vertAlign w:val="superscript"/>
        </w:rPr>
        <w:t>1</w:t>
      </w:r>
      <w:r w:rsidR="00377E09" w:rsidRPr="00423F14">
        <w:rPr>
          <w:iCs/>
          <w:color w:val="000000"/>
          <w:vertAlign w:val="superscript"/>
        </w:rPr>
        <w:t>9</w:t>
      </w:r>
      <w:r w:rsidRPr="00423F14">
        <w:rPr>
          <w:iCs/>
          <w:color w:val="000000"/>
          <w:vertAlign w:val="superscript"/>
        </w:rPr>
        <w:t xml:space="preserve">. </w:t>
      </w:r>
      <w:r w:rsidRPr="00423F14">
        <w:rPr>
          <w:color w:val="000000" w:themeColor="text1"/>
        </w:rPr>
        <w:t xml:space="preserve">Department of </w:t>
      </w:r>
      <w:proofErr w:type="spellStart"/>
      <w:r w:rsidRPr="00423F14">
        <w:rPr>
          <w:color w:val="000000" w:themeColor="text1"/>
        </w:rPr>
        <w:t>Neuropediatrics</w:t>
      </w:r>
      <w:proofErr w:type="spellEnd"/>
      <w:r w:rsidRPr="00423F14">
        <w:rPr>
          <w:color w:val="000000" w:themeColor="text1"/>
        </w:rPr>
        <w:t xml:space="preserve"> and Muscle Disorders, Medical Center – University of Freiburg, Faculty of Medicine, Freiburg, Germany </w:t>
      </w:r>
    </w:p>
    <w:p w14:paraId="0B2CF8C7" w14:textId="32BE1361" w:rsidR="008A031B" w:rsidRPr="00423F14" w:rsidRDefault="00377E09" w:rsidP="00E257F4">
      <w:pPr>
        <w:rPr>
          <w:color w:val="000000" w:themeColor="text1"/>
        </w:rPr>
      </w:pPr>
      <w:r w:rsidRPr="00423F14">
        <w:rPr>
          <w:iCs/>
          <w:color w:val="000000"/>
          <w:vertAlign w:val="superscript"/>
        </w:rPr>
        <w:t>20</w:t>
      </w:r>
      <w:r w:rsidR="002D5056" w:rsidRPr="00423F14">
        <w:rPr>
          <w:iCs/>
          <w:color w:val="000000"/>
          <w:vertAlign w:val="superscript"/>
        </w:rPr>
        <w:t xml:space="preserve">. </w:t>
      </w:r>
      <w:r w:rsidR="00E257F4" w:rsidRPr="00423F14">
        <w:rPr>
          <w:color w:val="000000" w:themeColor="text1"/>
        </w:rPr>
        <w:t>Children's Hospital of Eastern Ontario Research Institute, University of Ottawa, Ottawa, Canada</w:t>
      </w:r>
    </w:p>
    <w:p w14:paraId="43074A5E" w14:textId="4DD76162" w:rsidR="00E257F4" w:rsidRPr="00423F14" w:rsidRDefault="00377E09" w:rsidP="00E257F4">
      <w:pPr>
        <w:rPr>
          <w:color w:val="000000" w:themeColor="text1"/>
        </w:rPr>
      </w:pPr>
      <w:r w:rsidRPr="00423F14">
        <w:rPr>
          <w:iCs/>
          <w:color w:val="000000"/>
          <w:vertAlign w:val="superscript"/>
        </w:rPr>
        <w:t>21</w:t>
      </w:r>
      <w:r w:rsidR="008A031B" w:rsidRPr="00423F14">
        <w:rPr>
          <w:iCs/>
          <w:color w:val="000000"/>
          <w:vertAlign w:val="superscript"/>
        </w:rPr>
        <w:t xml:space="preserve">. </w:t>
      </w:r>
      <w:r w:rsidR="00E257F4" w:rsidRPr="00423F14">
        <w:rPr>
          <w:color w:val="000000" w:themeColor="text1"/>
        </w:rPr>
        <w:t>Division of Neurology, Department of Medicine, The Ottawa Hospital, Ottawa, Canada</w:t>
      </w:r>
    </w:p>
    <w:p w14:paraId="09BCD656" w14:textId="42066E8D" w:rsidR="00E257F4" w:rsidRPr="00423F14" w:rsidRDefault="00E653C1" w:rsidP="00E257F4">
      <w:pPr>
        <w:rPr>
          <w:iCs/>
          <w:color w:val="000000"/>
          <w:vertAlign w:val="superscript"/>
        </w:rPr>
      </w:pPr>
      <w:r w:rsidRPr="00423F14">
        <w:rPr>
          <w:iCs/>
          <w:color w:val="000000"/>
          <w:vertAlign w:val="superscript"/>
        </w:rPr>
        <w:t>2</w:t>
      </w:r>
      <w:r w:rsidR="00A318AA" w:rsidRPr="00423F14">
        <w:rPr>
          <w:iCs/>
          <w:color w:val="000000"/>
          <w:vertAlign w:val="superscript"/>
        </w:rPr>
        <w:t>2</w:t>
      </w:r>
      <w:r w:rsidRPr="00423F14">
        <w:rPr>
          <w:iCs/>
          <w:color w:val="000000"/>
          <w:vertAlign w:val="superscript"/>
        </w:rPr>
        <w:t xml:space="preserve">. </w:t>
      </w:r>
      <w:r w:rsidR="00E257F4" w:rsidRPr="00423F14">
        <w:rPr>
          <w:iCs/>
          <w:color w:val="000000"/>
        </w:rPr>
        <w:t>Department of Clinical Neurosciences, University of Cambridge, Cambridge, UK</w:t>
      </w:r>
    </w:p>
    <w:p w14:paraId="731EE6CA" w14:textId="01C67582" w:rsidR="00C15D0D" w:rsidRDefault="00C15D0D" w:rsidP="000C6E67"/>
    <w:p w14:paraId="5925571E" w14:textId="5AB904C7" w:rsidR="00C15D0D" w:rsidRPr="00893046" w:rsidRDefault="00C15D0D" w:rsidP="00C15D0D">
      <w:pPr>
        <w:rPr>
          <w:color w:val="000000"/>
        </w:rPr>
      </w:pPr>
      <w:r w:rsidRPr="00893046">
        <w:rPr>
          <w:b/>
          <w:bCs/>
        </w:rPr>
        <w:lastRenderedPageBreak/>
        <w:t>Correspondence</w:t>
      </w:r>
      <w:r w:rsidRPr="00893046">
        <w:rPr>
          <w:color w:val="000000"/>
        </w:rPr>
        <w:br/>
        <w:t>Carsten</w:t>
      </w:r>
      <w:r w:rsidRPr="00893046">
        <w:rPr>
          <w:rStyle w:val="apple-converted-space"/>
          <w:color w:val="000000"/>
        </w:rPr>
        <w:t> </w:t>
      </w:r>
      <w:r w:rsidRPr="00893046">
        <w:rPr>
          <w:color w:val="000000"/>
        </w:rPr>
        <w:t xml:space="preserve">G. </w:t>
      </w:r>
      <w:proofErr w:type="spellStart"/>
      <w:r w:rsidRPr="00893046">
        <w:rPr>
          <w:color w:val="000000"/>
        </w:rPr>
        <w:t>Bönnemann</w:t>
      </w:r>
      <w:proofErr w:type="spellEnd"/>
      <w:r w:rsidRPr="00893046">
        <w:rPr>
          <w:color w:val="000000"/>
        </w:rPr>
        <w:t>, MD</w:t>
      </w:r>
      <w:r w:rsidRPr="00893046">
        <w:rPr>
          <w:color w:val="000000"/>
        </w:rPr>
        <w:br/>
        <w:t>National Institute of Neurological Disorders and Stroke/NIH</w:t>
      </w:r>
      <w:r w:rsidRPr="00893046">
        <w:rPr>
          <w:color w:val="000000"/>
        </w:rPr>
        <w:br/>
        <w:t>Porter</w:t>
      </w:r>
      <w:r w:rsidRPr="00893046">
        <w:rPr>
          <w:rStyle w:val="apple-converted-space"/>
          <w:color w:val="000000"/>
        </w:rPr>
        <w:t> </w:t>
      </w:r>
      <w:r w:rsidRPr="00893046">
        <w:rPr>
          <w:color w:val="000000"/>
        </w:rPr>
        <w:t>Neuroscience Research Center</w:t>
      </w:r>
      <w:r w:rsidRPr="00893046">
        <w:rPr>
          <w:color w:val="000000"/>
        </w:rPr>
        <w:br/>
        <w:t xml:space="preserve">35 Convent Drive, </w:t>
      </w:r>
      <w:proofErr w:type="spellStart"/>
      <w:r w:rsidRPr="00893046">
        <w:rPr>
          <w:color w:val="000000"/>
        </w:rPr>
        <w:t>Bldg</w:t>
      </w:r>
      <w:proofErr w:type="spellEnd"/>
      <w:r w:rsidRPr="00893046">
        <w:rPr>
          <w:color w:val="000000"/>
        </w:rPr>
        <w:t xml:space="preserve"> 35, Room 2A-116</w:t>
      </w:r>
      <w:r w:rsidRPr="00893046">
        <w:rPr>
          <w:color w:val="000000"/>
        </w:rPr>
        <w:br/>
        <w:t>Bethesda, MD 20892-3705</w:t>
      </w:r>
      <w:r w:rsidRPr="00893046">
        <w:rPr>
          <w:color w:val="000000"/>
        </w:rPr>
        <w:br/>
        <w:t>Email: </w:t>
      </w:r>
      <w:hyperlink r:id="rId9" w:history="1">
        <w:r w:rsidRPr="00893046">
          <w:rPr>
            <w:rStyle w:val="Hyperlink"/>
            <w:color w:val="954F72"/>
          </w:rPr>
          <w:t>carsten.bonnemann@nih.gov</w:t>
        </w:r>
      </w:hyperlink>
    </w:p>
    <w:p w14:paraId="2EDA24E7" w14:textId="77777777" w:rsidR="00C15D0D" w:rsidRPr="00893046" w:rsidRDefault="00C15D0D" w:rsidP="000C6E67"/>
    <w:p w14:paraId="63F789D3" w14:textId="0388B6D1" w:rsidR="00E257F4" w:rsidRPr="00423F14" w:rsidRDefault="00E257F4" w:rsidP="000C6E67">
      <w:pPr>
        <w:rPr>
          <w:b/>
          <w:bCs/>
        </w:rPr>
      </w:pPr>
      <w:r w:rsidRPr="00423F14">
        <w:rPr>
          <w:b/>
          <w:bCs/>
        </w:rPr>
        <w:t>Abstract</w:t>
      </w:r>
    </w:p>
    <w:p w14:paraId="69D90690" w14:textId="06F9708C" w:rsidR="000C6E67" w:rsidRPr="00423F14" w:rsidRDefault="000C6E67" w:rsidP="000C6E67">
      <w:proofErr w:type="spellStart"/>
      <w:r w:rsidRPr="00423F14">
        <w:t>Synaptotagmins</w:t>
      </w:r>
      <w:proofErr w:type="spellEnd"/>
      <w:r w:rsidRPr="00423F14">
        <w:t xml:space="preserve"> are integral </w:t>
      </w:r>
      <w:r w:rsidR="00455BC7" w:rsidRPr="00423F14">
        <w:t xml:space="preserve">synaptic vesicle </w:t>
      </w:r>
      <w:r w:rsidRPr="00423F14">
        <w:t>membrane proteins that function as calcium sensors and regulate neurotransmitter release at the presynaptic nerve</w:t>
      </w:r>
      <w:r w:rsidR="00AB0789" w:rsidRPr="00423F14">
        <w:t xml:space="preserve"> terminal</w:t>
      </w:r>
      <w:r w:rsidRPr="00423F14">
        <w:t>. Synaptotagmin</w:t>
      </w:r>
      <w:r w:rsidR="0023277F" w:rsidRPr="00423F14">
        <w:t>-2</w:t>
      </w:r>
      <w:r w:rsidR="00455BC7" w:rsidRPr="00423F14">
        <w:t xml:space="preserve"> (</w:t>
      </w:r>
      <w:r w:rsidRPr="00423F14">
        <w:rPr>
          <w:i/>
        </w:rPr>
        <w:t>SYT2</w:t>
      </w:r>
      <w:r w:rsidR="00455BC7" w:rsidRPr="00423F14">
        <w:rPr>
          <w:i/>
        </w:rPr>
        <w:t>)</w:t>
      </w:r>
      <w:r w:rsidRPr="00423F14">
        <w:rPr>
          <w:i/>
        </w:rPr>
        <w:t>,</w:t>
      </w:r>
      <w:r w:rsidRPr="00423F14">
        <w:t xml:space="preserve"> is the major isoform expressed at the neuromuscular junction. Recently</w:t>
      </w:r>
      <w:r w:rsidR="00A83B6E" w:rsidRPr="00423F14">
        <w:t>,</w:t>
      </w:r>
      <w:r w:rsidRPr="00423F14">
        <w:t xml:space="preserve"> dominant missense</w:t>
      </w:r>
      <w:r w:rsidR="004274F4" w:rsidRPr="00423F14">
        <w:t xml:space="preserve"> variant</w:t>
      </w:r>
      <w:r w:rsidRPr="00423F14">
        <w:t xml:space="preserve">s in </w:t>
      </w:r>
      <w:r w:rsidRPr="00423F14">
        <w:rPr>
          <w:i/>
        </w:rPr>
        <w:t>SYT2</w:t>
      </w:r>
      <w:r w:rsidRPr="00423F14">
        <w:t xml:space="preserve"> have been reported as a rare cause of distal motor neuropathy and myasthenic syndrome, manifesting </w:t>
      </w:r>
      <w:r w:rsidR="009D4032" w:rsidRPr="00423F14">
        <w:t xml:space="preserve">with </w:t>
      </w:r>
      <w:r w:rsidRPr="00423F14">
        <w:t>stable or slowly progressive</w:t>
      </w:r>
      <w:r w:rsidR="00455BC7" w:rsidRPr="00423F14">
        <w:t xml:space="preserve"> </w:t>
      </w:r>
      <w:r w:rsidRPr="00423F14">
        <w:t xml:space="preserve">distal weakness of variable </w:t>
      </w:r>
      <w:r w:rsidR="00E048ED" w:rsidRPr="00423F14">
        <w:t xml:space="preserve">severity along </w:t>
      </w:r>
      <w:r w:rsidRPr="00423F14">
        <w:t>with presynaptic NMJ impairment</w:t>
      </w:r>
      <w:r w:rsidR="00455BC7" w:rsidRPr="00423F14">
        <w:t xml:space="preserve">. </w:t>
      </w:r>
      <w:r w:rsidR="00FC4A04" w:rsidRPr="00423F14">
        <w:t xml:space="preserve">These </w:t>
      </w:r>
      <w:r w:rsidR="004274F4" w:rsidRPr="00423F14">
        <w:t xml:space="preserve">variants </w:t>
      </w:r>
      <w:r w:rsidRPr="00423F14">
        <w:t>are thought to have a dominant-negative effect on synaptic vesicle exocytosis</w:t>
      </w:r>
      <w:r w:rsidR="00FC4A04" w:rsidRPr="00423F14">
        <w:t xml:space="preserve">, although the precise </w:t>
      </w:r>
      <w:proofErr w:type="spellStart"/>
      <w:r w:rsidR="00FC4A04" w:rsidRPr="00423F14">
        <w:t>pathomechanism</w:t>
      </w:r>
      <w:proofErr w:type="spellEnd"/>
      <w:r w:rsidR="00FC4A04" w:rsidRPr="00423F14">
        <w:t xml:space="preserve"> remains to be elucidated</w:t>
      </w:r>
      <w:r w:rsidRPr="00423F14">
        <w:t xml:space="preserve">. Here we report </w:t>
      </w:r>
      <w:r w:rsidR="00EC099B" w:rsidRPr="00423F14">
        <w:t>seven</w:t>
      </w:r>
      <w:r w:rsidR="00455BC7" w:rsidRPr="00423F14">
        <w:t xml:space="preserve"> </w:t>
      </w:r>
      <w:r w:rsidRPr="00423F14">
        <w:t xml:space="preserve">patients of </w:t>
      </w:r>
      <w:r w:rsidR="00455BC7" w:rsidRPr="00423F14">
        <w:t>f</w:t>
      </w:r>
      <w:r w:rsidR="00EC099B" w:rsidRPr="00423F14">
        <w:t xml:space="preserve">ive </w:t>
      </w:r>
      <w:r w:rsidRPr="00423F14">
        <w:t>families, with biallelic loss</w:t>
      </w:r>
      <w:r w:rsidR="004274F4" w:rsidRPr="00423F14">
        <w:t xml:space="preserve"> </w:t>
      </w:r>
      <w:r w:rsidRPr="00423F14">
        <w:t>of</w:t>
      </w:r>
      <w:r w:rsidR="004274F4" w:rsidRPr="00423F14">
        <w:t xml:space="preserve"> </w:t>
      </w:r>
      <w:r w:rsidRPr="00423F14">
        <w:t>function</w:t>
      </w:r>
      <w:r w:rsidR="004274F4" w:rsidRPr="00423F14">
        <w:t xml:space="preserve"> variants </w:t>
      </w:r>
      <w:r w:rsidRPr="00423F14">
        <w:t xml:space="preserve">in </w:t>
      </w:r>
      <w:r w:rsidRPr="00423F14">
        <w:rPr>
          <w:i/>
        </w:rPr>
        <w:t xml:space="preserve">SYT2, </w:t>
      </w:r>
      <w:r w:rsidRPr="00423F14">
        <w:t>clinically manifesting with a remarkably consistent phenotype of severe congenital</w:t>
      </w:r>
      <w:r w:rsidR="000551A0" w:rsidRPr="00423F14">
        <w:t xml:space="preserve"> </w:t>
      </w:r>
      <w:r w:rsidRPr="00423F14">
        <w:t xml:space="preserve">onset hypotonia and weakness, </w:t>
      </w:r>
      <w:r w:rsidR="00C221C7" w:rsidRPr="00423F14">
        <w:t xml:space="preserve">with variable degrees of respiratory involvement, and </w:t>
      </w:r>
      <w:r w:rsidRPr="00423F14">
        <w:t>with electrodiagnostic findings consistent with a presynaptic congenital myasthenic syndrome (CMS)</w:t>
      </w:r>
      <w:r w:rsidR="008E337A" w:rsidRPr="00423F14">
        <w:t xml:space="preserve"> in some</w:t>
      </w:r>
      <w:r w:rsidR="00455BC7" w:rsidRPr="00423F14">
        <w:t xml:space="preserve">. </w:t>
      </w:r>
      <w:r w:rsidR="00455BC7" w:rsidRPr="00423F14">
        <w:rPr>
          <w:color w:val="000000" w:themeColor="text1"/>
        </w:rPr>
        <w:t>Treatment with</w:t>
      </w:r>
      <w:r w:rsidR="002B3985" w:rsidRPr="00423F14">
        <w:rPr>
          <w:color w:val="000000" w:themeColor="text1"/>
        </w:rPr>
        <w:t xml:space="preserve"> an acetylcholinesterase inhibitor</w:t>
      </w:r>
      <w:r w:rsidR="008D11E9" w:rsidRPr="00423F14">
        <w:rPr>
          <w:color w:val="000000" w:themeColor="text1"/>
        </w:rPr>
        <w:t xml:space="preserve"> </w:t>
      </w:r>
      <w:r w:rsidR="00FC0C89" w:rsidRPr="00423F14">
        <w:rPr>
          <w:rStyle w:val="apple-converted-space"/>
          <w:color w:val="000000" w:themeColor="text1"/>
        </w:rPr>
        <w:t>pursued</w:t>
      </w:r>
      <w:r w:rsidR="002A4767" w:rsidRPr="00423F14">
        <w:rPr>
          <w:rStyle w:val="apple-converted-space"/>
          <w:color w:val="000000" w:themeColor="text1"/>
        </w:rPr>
        <w:t xml:space="preserve"> in </w:t>
      </w:r>
      <w:r w:rsidR="008D11E9" w:rsidRPr="00423F14">
        <w:rPr>
          <w:rStyle w:val="apple-converted-space"/>
          <w:color w:val="000000" w:themeColor="text1"/>
        </w:rPr>
        <w:t xml:space="preserve">three </w:t>
      </w:r>
      <w:r w:rsidR="002A4767" w:rsidRPr="00423F14">
        <w:rPr>
          <w:rStyle w:val="apple-converted-space"/>
          <w:color w:val="000000" w:themeColor="text1"/>
        </w:rPr>
        <w:t>patient</w:t>
      </w:r>
      <w:r w:rsidR="008D11E9" w:rsidRPr="00423F14">
        <w:rPr>
          <w:rStyle w:val="apple-converted-space"/>
          <w:color w:val="000000" w:themeColor="text1"/>
        </w:rPr>
        <w:t>s</w:t>
      </w:r>
      <w:r w:rsidR="002A4767" w:rsidRPr="00423F14">
        <w:rPr>
          <w:rStyle w:val="apple-converted-space"/>
          <w:color w:val="000000" w:themeColor="text1"/>
        </w:rPr>
        <w:t xml:space="preserve"> </w:t>
      </w:r>
      <w:r w:rsidR="00455BC7" w:rsidRPr="00423F14">
        <w:rPr>
          <w:rStyle w:val="apple-converted-space"/>
          <w:color w:val="000000" w:themeColor="text1"/>
        </w:rPr>
        <w:t>showed clinical improvement with increased strength and function.</w:t>
      </w:r>
      <w:r w:rsidR="00455BC7" w:rsidRPr="00423F14">
        <w:t xml:space="preserve"> </w:t>
      </w:r>
      <w:r w:rsidRPr="00423F14">
        <w:t xml:space="preserve">This series further establishes </w:t>
      </w:r>
      <w:r w:rsidRPr="00423F14">
        <w:rPr>
          <w:i/>
        </w:rPr>
        <w:t>SYT2</w:t>
      </w:r>
      <w:r w:rsidRPr="00423F14">
        <w:t xml:space="preserve"> as a CMS-disease gene and expands its clinical and genetic spectrum to include recessive loss-of-function </w:t>
      </w:r>
      <w:r w:rsidR="004274F4" w:rsidRPr="00423F14">
        <w:t>variant</w:t>
      </w:r>
      <w:r w:rsidRPr="00423F14">
        <w:t>s, manifesting as a severe congenital</w:t>
      </w:r>
      <w:r w:rsidR="000551A0" w:rsidRPr="00423F14">
        <w:t xml:space="preserve"> </w:t>
      </w:r>
      <w:r w:rsidRPr="00423F14">
        <w:t>onset presynaptic CMS with potential treatment implications</w:t>
      </w:r>
      <w:r w:rsidR="000C7C1D" w:rsidRPr="00423F14">
        <w:t xml:space="preserve">. </w:t>
      </w:r>
    </w:p>
    <w:p w14:paraId="6D725E97" w14:textId="7D3ADDAC" w:rsidR="000E079E" w:rsidRPr="00423F14" w:rsidRDefault="000C6E67" w:rsidP="000C6E67">
      <w:r w:rsidRPr="00423F14">
        <w:t xml:space="preserve"> </w:t>
      </w:r>
    </w:p>
    <w:p w14:paraId="5FCC6BAD" w14:textId="77777777" w:rsidR="00E257F4" w:rsidRPr="00423F14" w:rsidRDefault="00E257F4" w:rsidP="00E257F4">
      <w:pPr>
        <w:spacing w:before="75" w:after="75"/>
        <w:jc w:val="both"/>
        <w:rPr>
          <w:color w:val="1C1D1E"/>
        </w:rPr>
      </w:pPr>
      <w:r w:rsidRPr="00423F14">
        <w:rPr>
          <w:b/>
          <w:bCs/>
          <w:color w:val="1C1D1E"/>
        </w:rPr>
        <w:t>Keywords</w:t>
      </w:r>
    </w:p>
    <w:p w14:paraId="404BAADB" w14:textId="15A0FCCC" w:rsidR="00E257F4" w:rsidRPr="00423F14" w:rsidRDefault="00767995" w:rsidP="00767995">
      <w:pPr>
        <w:spacing w:before="75" w:after="75"/>
        <w:rPr>
          <w:color w:val="1C1D1E"/>
        </w:rPr>
      </w:pPr>
      <w:r w:rsidRPr="00423F14">
        <w:rPr>
          <w:i/>
          <w:iCs/>
          <w:color w:val="1C1D1E"/>
        </w:rPr>
        <w:t>SYT2</w:t>
      </w:r>
      <w:r w:rsidRPr="00423F14">
        <w:rPr>
          <w:color w:val="1C1D1E"/>
        </w:rPr>
        <w:t xml:space="preserve">, </w:t>
      </w:r>
      <w:proofErr w:type="spellStart"/>
      <w:r w:rsidR="002964A0" w:rsidRPr="00423F14">
        <w:t>synaptotagmins</w:t>
      </w:r>
      <w:proofErr w:type="spellEnd"/>
      <w:r w:rsidRPr="00423F14">
        <w:t>, neuromuscular junction, congenital myasthenic syndrome</w:t>
      </w:r>
      <w:r w:rsidR="00F11259" w:rsidRPr="00423F14">
        <w:t>, presynaptic CMS</w:t>
      </w:r>
    </w:p>
    <w:p w14:paraId="3FDF0A5E" w14:textId="77777777" w:rsidR="000E079E" w:rsidRPr="00423F14" w:rsidRDefault="000E079E" w:rsidP="000C6E67"/>
    <w:p w14:paraId="64BEB32E" w14:textId="28B97BF2" w:rsidR="00405532" w:rsidRPr="00423F14" w:rsidRDefault="000C6E67">
      <w:pPr>
        <w:rPr>
          <w:b/>
          <w:bCs/>
        </w:rPr>
      </w:pPr>
      <w:r w:rsidRPr="00423F14">
        <w:rPr>
          <w:b/>
          <w:bCs/>
        </w:rPr>
        <w:t>Background</w:t>
      </w:r>
    </w:p>
    <w:p w14:paraId="2B602946" w14:textId="5A0FBB96" w:rsidR="005C1D42" w:rsidRPr="00423F14" w:rsidRDefault="00164F3B" w:rsidP="002C3E8A">
      <w:r w:rsidRPr="00423F14">
        <w:t>Congenital myasthenic syndrome</w:t>
      </w:r>
      <w:r w:rsidR="00A83B6E" w:rsidRPr="00423F14">
        <w:t>s</w:t>
      </w:r>
      <w:r w:rsidRPr="00423F14">
        <w:t xml:space="preserve"> (CMS) are a clinical and genetic</w:t>
      </w:r>
      <w:r w:rsidR="00D55466" w:rsidRPr="00423F14">
        <w:t>ally</w:t>
      </w:r>
      <w:r w:rsidRPr="00423F14">
        <w:t xml:space="preserve"> heterogeneous group of disorders </w:t>
      </w:r>
      <w:r w:rsidR="0001471F" w:rsidRPr="00423F14">
        <w:t xml:space="preserve">characterized by impaired neuromuscular transmission </w:t>
      </w:r>
      <w:r w:rsidRPr="00423F14">
        <w:t xml:space="preserve"> </w:t>
      </w:r>
      <w:r w:rsidR="0001471F" w:rsidRPr="00423F14">
        <w:fldChar w:fldCharType="begin">
          <w:fldData xml:space="preserve">PEVuZE5vdGU+PENpdGU+PEF1dGhvcj5Sb2RyaWd1ZXogQ3J1ejwvQXV0aG9yPjxZZWFyPjIwMTg8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</w:fldData>
        </w:fldChar>
      </w:r>
      <w:r w:rsidR="00F72302" w:rsidRPr="00423F14">
        <w:instrText xml:space="preserve"> ADDIN EN.CITE </w:instrText>
      </w:r>
      <w:r w:rsidR="00F72302" w:rsidRPr="00423F14">
        <w:fldChar w:fldCharType="begin">
          <w:fldData xml:space="preserve">PEVuZE5vdGU+PENpdGU+PEF1dGhvcj5Sb2RyaWd1ZXogQ3J1ejwvQXV0aG9yPjxZZWFyPjIwMTg8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</w:fldData>
        </w:fldChar>
      </w:r>
      <w:r w:rsidR="00F72302" w:rsidRPr="00423F14">
        <w:instrText xml:space="preserve"> ADDIN EN.CITE.DATA </w:instrText>
      </w:r>
      <w:r w:rsidR="00F72302" w:rsidRPr="00423F14">
        <w:fldChar w:fldCharType="end"/>
      </w:r>
      <w:r w:rsidR="0001471F" w:rsidRPr="00423F14">
        <w:fldChar w:fldCharType="separate"/>
      </w:r>
      <w:r w:rsidR="00F72302" w:rsidRPr="00423F14">
        <w:rPr>
          <w:noProof/>
        </w:rPr>
        <w:t>(Rodriguez Cruz, Palace, &amp; Beeson, 2018)</w:t>
      </w:r>
      <w:r w:rsidR="0001471F" w:rsidRPr="00423F14">
        <w:fldChar w:fldCharType="end"/>
      </w:r>
      <w:r w:rsidR="0001471F" w:rsidRPr="00423F14">
        <w:t xml:space="preserve">. </w:t>
      </w:r>
      <w:r w:rsidR="005C1D42" w:rsidRPr="00423F14">
        <w:t xml:space="preserve">Genetic confirmation of the CMS subtype </w:t>
      </w:r>
      <w:r w:rsidR="0052541C" w:rsidRPr="00423F14">
        <w:t>can inform the use of available</w:t>
      </w:r>
      <w:r w:rsidR="00421834" w:rsidRPr="00423F14">
        <w:t xml:space="preserve"> </w:t>
      </w:r>
      <w:r w:rsidR="005C1D42" w:rsidRPr="00423F14">
        <w:t xml:space="preserve">treatment options </w:t>
      </w:r>
      <w:r w:rsidR="0052541C" w:rsidRPr="00423F14">
        <w:t>tailored to the underlying</w:t>
      </w:r>
      <w:r w:rsidR="005C1D42" w:rsidRPr="00423F14">
        <w:t xml:space="preserve"> molecular </w:t>
      </w:r>
      <w:r w:rsidR="00C37972" w:rsidRPr="00423F14">
        <w:t>mechanism;</w:t>
      </w:r>
      <w:r w:rsidR="00423F37" w:rsidRPr="00423F14">
        <w:t xml:space="preserve"> however, the considerable clinical</w:t>
      </w:r>
      <w:r w:rsidR="007250FD" w:rsidRPr="00423F14">
        <w:t xml:space="preserve"> and </w:t>
      </w:r>
      <w:r w:rsidR="00423F37" w:rsidRPr="00423F14">
        <w:t xml:space="preserve">genetic </w:t>
      </w:r>
      <w:r w:rsidR="007250FD" w:rsidRPr="00423F14">
        <w:t xml:space="preserve">heterogeneity </w:t>
      </w:r>
      <w:r w:rsidR="0052541C" w:rsidRPr="00423F14">
        <w:t xml:space="preserve">of CMS contribute to delayed </w:t>
      </w:r>
      <w:r w:rsidR="007250FD" w:rsidRPr="00423F14">
        <w:t>diagnosis</w:t>
      </w:r>
      <w:r w:rsidR="0052541C" w:rsidRPr="00423F14">
        <w:t xml:space="preserve">. In addition, </w:t>
      </w:r>
      <w:r w:rsidR="007250FD" w:rsidRPr="00423F14">
        <w:t xml:space="preserve">approximately 40% of patients with </w:t>
      </w:r>
      <w:r w:rsidR="00E6284E" w:rsidRPr="00423F14">
        <w:t xml:space="preserve">a </w:t>
      </w:r>
      <w:r w:rsidR="007250FD" w:rsidRPr="00423F14">
        <w:t xml:space="preserve">CMS currently remain without a confirmed genetic diagnosis </w:t>
      </w:r>
      <w:r w:rsidR="007250FD" w:rsidRPr="00423F14">
        <w:fldChar w:fldCharType="begin">
          <w:fldData xml:space="preserve">PEVuZE5vdGU+PENpdGU+PEF1dGhvcj5FbmdlbDwvQXV0aG9yPjxZZWFyPjIwMTU8L1llYXI+PFJl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</w:fldData>
        </w:fldChar>
      </w:r>
      <w:r w:rsidR="00F72302" w:rsidRPr="00423F14">
        <w:instrText xml:space="preserve"> ADDIN EN.CITE </w:instrText>
      </w:r>
      <w:r w:rsidR="00F72302" w:rsidRPr="00423F14">
        <w:fldChar w:fldCharType="begin">
          <w:fldData xml:space="preserve">PEVuZE5vdGU+PENpdGU+PEF1dGhvcj5FbmdlbDwvQXV0aG9yPjxZZWFyPjIwMTU8L1llYXI+PFJl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</w:fldData>
        </w:fldChar>
      </w:r>
      <w:r w:rsidR="00F72302" w:rsidRPr="00423F14">
        <w:instrText xml:space="preserve"> ADDIN EN.CITE.DATA </w:instrText>
      </w:r>
      <w:r w:rsidR="00F72302" w:rsidRPr="00423F14">
        <w:fldChar w:fldCharType="end"/>
      </w:r>
      <w:r w:rsidR="007250FD" w:rsidRPr="00423F14">
        <w:fldChar w:fldCharType="separate"/>
      </w:r>
      <w:r w:rsidR="00F72302" w:rsidRPr="00423F14">
        <w:rPr>
          <w:noProof/>
        </w:rPr>
        <w:t>(Engel, Shen, Selcen, &amp; Sine, 2015; Nicole et al., 2017)</w:t>
      </w:r>
      <w:r w:rsidR="007250FD" w:rsidRPr="00423F14">
        <w:fldChar w:fldCharType="end"/>
      </w:r>
      <w:r w:rsidR="007250FD" w:rsidRPr="00423F14">
        <w:t xml:space="preserve">. </w:t>
      </w:r>
      <w:r w:rsidR="004274F4" w:rsidRPr="00423F14">
        <w:t>Variants in genes associated with</w:t>
      </w:r>
      <w:r w:rsidR="005C1D42" w:rsidRPr="00423F14">
        <w:t xml:space="preserve"> presynaptic </w:t>
      </w:r>
      <w:r w:rsidR="00575568" w:rsidRPr="00423F14">
        <w:t>transmitter release</w:t>
      </w:r>
      <w:r w:rsidR="005C1D42" w:rsidRPr="00423F14">
        <w:t xml:space="preserve"> are increasingly recognized as cause</w:t>
      </w:r>
      <w:r w:rsidR="00575568" w:rsidRPr="00423F14">
        <w:t>s</w:t>
      </w:r>
      <w:r w:rsidR="005C1D42" w:rsidRPr="00423F14">
        <w:t xml:space="preserve"> of presynaptic CMS </w:t>
      </w:r>
      <w:r w:rsidR="005C1D42" w:rsidRPr="00423F14">
        <w:fldChar w:fldCharType="begin"/>
      </w:r>
      <w:r w:rsidR="00F72302" w:rsidRPr="00423F14">
        <w:instrText xml:space="preserve"> ADDIN EN.CITE &lt;EndNote&gt;&lt;Cite&gt;&lt;Author&gt;Engel&lt;/Author&gt;&lt;Year&gt;2018&lt;/Year&gt;&lt;RecNum&gt;708&lt;/RecNum&gt;&lt;DisplayText&gt;(Engel, 2018)&lt;/DisplayText&gt;&lt;record&gt;&lt;rec-number&gt;708&lt;/rec-number&gt;&lt;foreign-keys&gt;&lt;key app="EN" db-id="e0xe0r2so52v98et2p8pfs5zvpafsdw0we2x" timestamp="1579811443"&gt;708&lt;/key&gt;&lt;/foreign-keys&gt;&lt;ref-type name="Journal Article"&gt;17&lt;/ref-type&gt;&lt;contributors&gt;&lt;authors&gt;&lt;author&gt;Engel, A. G.&lt;/author&gt;&lt;/authors&gt;&lt;/contributors&gt;&lt;auth-address&gt;Department of Neurology, Mayo Clinic, 200 First Street SW, Rochester, MN, 55905, USA. age@mayo.edu.&lt;/auth-address&gt;&lt;titles&gt;&lt;title&gt;Congenital Myasthenic Syndromes in 2018&lt;/title&gt;&lt;secondary-title&gt;Curr Neurol Neurosci Rep&lt;/secondary-title&gt;&lt;/titles&gt;&lt;periodical&gt;&lt;full-title&gt;Curr Neurol Neurosci Rep&lt;/full-title&gt;&lt;/periodical&gt;&lt;pages&gt;46&lt;/pages&gt;&lt;volume&gt;18&lt;/volume&gt;&lt;number&gt;8&lt;/number&gt;&lt;edition&gt;2018/06/13&lt;/edition&gt;&lt;keywords&gt;&lt;keyword&gt;Humans&lt;/keyword&gt;&lt;keyword&gt;Mutation/*genetics&lt;/keyword&gt;&lt;keyword&gt;Myasthenic Syndromes,&lt;/keyword&gt;&lt;keyword&gt;Congenital/classification/diagnosis/*genetics/*physiopathology&lt;/keyword&gt;&lt;keyword&gt;Neuromuscular Junction/*physiopathology&lt;/keyword&gt;&lt;keyword&gt;*Congenital myasthenic syndromes&lt;/keyword&gt;&lt;keyword&gt;*emg&lt;/keyword&gt;&lt;keyword&gt;*Expression studies&lt;/keyword&gt;&lt;keyword&gt;*Mutation analysis&lt;/keyword&gt;&lt;keyword&gt;*Neuromuscular junction&lt;/keyword&gt;&lt;/keywords&gt;&lt;dates&gt;&lt;year&gt;2018&lt;/year&gt;&lt;pub-dates&gt;&lt;date&gt;Jun 12&lt;/date&gt;&lt;/pub-dates&gt;&lt;/dates&gt;&lt;isbn&gt;1534-6293 (Electronic)&amp;#xD;1528-4042 (Linking)&lt;/isbn&gt;&lt;accession-num&gt;29892917&lt;/accession-num&gt;&lt;urls&gt;&lt;related-urls&gt;&lt;url&gt;https://www.ncbi.nlm.nih.gov/pubmed/29892917&lt;/url&gt;&lt;/related-urls&gt;&lt;/urls&gt;&lt;electronic-resource-num&gt;10.1007/s11910-018-0852-4&lt;/electronic-resource-num&gt;&lt;/record&gt;&lt;/Cite&gt;&lt;/EndNote&gt;</w:instrText>
      </w:r>
      <w:r w:rsidR="005C1D42" w:rsidRPr="00423F14">
        <w:fldChar w:fldCharType="separate"/>
      </w:r>
      <w:r w:rsidR="00F72302" w:rsidRPr="00423F14">
        <w:rPr>
          <w:noProof/>
        </w:rPr>
        <w:t>(Engel, 2018)</w:t>
      </w:r>
      <w:r w:rsidR="005C1D42" w:rsidRPr="00423F14">
        <w:fldChar w:fldCharType="end"/>
      </w:r>
      <w:r w:rsidR="005C1D42" w:rsidRPr="00423F14">
        <w:t>.</w:t>
      </w:r>
      <w:r w:rsidR="007250FD" w:rsidRPr="00423F14">
        <w:t xml:space="preserve"> </w:t>
      </w:r>
    </w:p>
    <w:p w14:paraId="68D9AAE3" w14:textId="46253FC9" w:rsidR="005C1D42" w:rsidRPr="00423F14" w:rsidRDefault="005C1D42" w:rsidP="002C3E8A"/>
    <w:p w14:paraId="250DB394" w14:textId="07075973" w:rsidR="00F1207F" w:rsidRPr="00423F14" w:rsidRDefault="003F353D" w:rsidP="002C3E8A">
      <w:proofErr w:type="spellStart"/>
      <w:r w:rsidRPr="00423F14">
        <w:t>Synaptotagmins</w:t>
      </w:r>
      <w:proofErr w:type="spellEnd"/>
      <w:r w:rsidRPr="00423F14">
        <w:t xml:space="preserve">, are a large family of </w:t>
      </w:r>
      <w:r w:rsidR="00164F3B" w:rsidRPr="00423F14">
        <w:t xml:space="preserve">integral </w:t>
      </w:r>
      <w:r w:rsidRPr="00423F14">
        <w:t>membrane proteins that are essential for regulating Ca</w:t>
      </w:r>
      <w:r w:rsidRPr="00423F14">
        <w:rPr>
          <w:vertAlign w:val="superscript"/>
        </w:rPr>
        <w:t>2+</w:t>
      </w:r>
      <w:r w:rsidRPr="00423F14">
        <w:t xml:space="preserve"> mediated exocytosis</w:t>
      </w:r>
      <w:r w:rsidR="00164F3B" w:rsidRPr="00423F14">
        <w:t xml:space="preserve"> </w:t>
      </w:r>
      <w:r w:rsidR="0001471F" w:rsidRPr="00423F14">
        <w:fldChar w:fldCharType="begin">
          <w:fldData xml:space="preserve">PEVuZE5vdGU+PENpdGU+PEF1dGhvcj5IaWxidXNoPC9BdXRob3I+PFllYXI+MTk5NDwvWWVhcj48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4MTk1LTk8L3BhZ2VzPjx2b2x1bWU+OTE8L3ZvbHVtZT48bnVtYmVyPjE3PC9udW1i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</w:fldData>
        </w:fldChar>
      </w:r>
      <w:r w:rsidR="00F72302" w:rsidRPr="00423F14">
        <w:instrText xml:space="preserve"> ADDIN EN.CITE </w:instrText>
      </w:r>
      <w:r w:rsidR="00F72302" w:rsidRPr="00423F14">
        <w:fldChar w:fldCharType="begin">
          <w:fldData xml:space="preserve">PEVuZE5vdGU+PENpdGU+PEF1dGhvcj5IaWxidXNoPC9BdXRob3I+PFllYXI+MTk5NDwvWWVhcj48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4MTk1LTk8L3BhZ2VzPjx2b2x1bWU+OTE8L3ZvbHVtZT48bnVtYmVyPjE3PC9udW1i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</w:fldData>
        </w:fldChar>
      </w:r>
      <w:r w:rsidR="00F72302" w:rsidRPr="00423F14">
        <w:instrText xml:space="preserve"> ADDIN EN.CITE.DATA </w:instrText>
      </w:r>
      <w:r w:rsidR="00F72302" w:rsidRPr="00423F14">
        <w:fldChar w:fldCharType="end"/>
      </w:r>
      <w:r w:rsidR="0001471F" w:rsidRPr="00423F14">
        <w:fldChar w:fldCharType="separate"/>
      </w:r>
      <w:r w:rsidR="00F72302" w:rsidRPr="00423F14">
        <w:rPr>
          <w:noProof/>
        </w:rPr>
        <w:t>(Hilbush &amp; Morgan, 1994)</w:t>
      </w:r>
      <w:r w:rsidR="0001471F" w:rsidRPr="00423F14">
        <w:fldChar w:fldCharType="end"/>
      </w:r>
      <w:r w:rsidR="004A161D" w:rsidRPr="00423F14">
        <w:t>.</w:t>
      </w:r>
      <w:r w:rsidR="00164F3B" w:rsidRPr="00423F14">
        <w:rPr>
          <w:rFonts w:ascii="Arial" w:hAnsi="Arial" w:cs="Arial"/>
          <w:color w:val="575757"/>
          <w:sz w:val="17"/>
          <w:szCs w:val="17"/>
        </w:rPr>
        <w:t xml:space="preserve"> </w:t>
      </w:r>
      <w:r w:rsidRPr="00423F14">
        <w:t xml:space="preserve">Synaptotagmin-2 encoded by </w:t>
      </w:r>
      <w:r w:rsidRPr="00423F14">
        <w:rPr>
          <w:i/>
          <w:iCs/>
        </w:rPr>
        <w:t>SYT2</w:t>
      </w:r>
      <w:r w:rsidRPr="00423F14">
        <w:t xml:space="preserve"> </w:t>
      </w:r>
      <w:r w:rsidR="00164F3B" w:rsidRPr="00423F14">
        <w:t>is the main isoform</w:t>
      </w:r>
      <w:r w:rsidR="007409F8" w:rsidRPr="00423F14">
        <w:t xml:space="preserve"> expressed </w:t>
      </w:r>
      <w:r w:rsidR="0023277F" w:rsidRPr="00423F14">
        <w:t xml:space="preserve">at the </w:t>
      </w:r>
      <w:r w:rsidR="008B0D4A" w:rsidRPr="00423F14">
        <w:t xml:space="preserve">presynaptic </w:t>
      </w:r>
      <w:r w:rsidR="007409F8" w:rsidRPr="00423F14">
        <w:t>neuromuscular junction</w:t>
      </w:r>
      <w:r w:rsidR="004A161D" w:rsidRPr="00423F14">
        <w:t xml:space="preserve"> and functions as a calcium sensor for neurotransmission </w:t>
      </w:r>
      <w:r w:rsidR="004A161D" w:rsidRPr="00423F14">
        <w:fldChar w:fldCharType="begin">
          <w:fldData xml:space="preserve">PEVuZE5vdGU+PENpdGU+PEF1dGhvcj5MaXR0bGV0b248L0F1dGhvcj48WWVhcj4xOTk0PC9ZZWFy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=
</w:fldData>
        </w:fldChar>
      </w:r>
      <w:r w:rsidR="00F72302" w:rsidRPr="00423F14">
        <w:instrText xml:space="preserve"> ADDIN EN.CITE </w:instrText>
      </w:r>
      <w:r w:rsidR="00F72302" w:rsidRPr="00423F14">
        <w:fldChar w:fldCharType="begin">
          <w:fldData xml:space="preserve">PEVuZE5vdGU+PENpdGU+PEF1dGhvcj5MaXR0bGV0b248L0F1dGhvcj48WWVhcj4xOTk0PC9ZZWFy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=
</w:fldData>
        </w:fldChar>
      </w:r>
      <w:r w:rsidR="00F72302" w:rsidRPr="00423F14">
        <w:instrText xml:space="preserve"> ADDIN EN.CITE.DATA </w:instrText>
      </w:r>
      <w:r w:rsidR="00F72302" w:rsidRPr="00423F14">
        <w:fldChar w:fldCharType="end"/>
      </w:r>
      <w:r w:rsidR="004A161D" w:rsidRPr="00423F14">
        <w:fldChar w:fldCharType="separate"/>
      </w:r>
      <w:r w:rsidR="00F72302" w:rsidRPr="00423F14">
        <w:rPr>
          <w:noProof/>
        </w:rPr>
        <w:t>(Littleton, Stern, Perin, &amp; Bellen, 1994; Mackler, Drummond, Loewen, Robinson, &amp; Reist, 2002; Pang et al., 2006)</w:t>
      </w:r>
      <w:r w:rsidR="004A161D" w:rsidRPr="00423F14">
        <w:fldChar w:fldCharType="end"/>
      </w:r>
      <w:r w:rsidR="004A161D" w:rsidRPr="00423F14">
        <w:t xml:space="preserve">.  </w:t>
      </w:r>
      <w:r w:rsidR="007409F8" w:rsidRPr="00423F14">
        <w:t xml:space="preserve">SYT2 </w:t>
      </w:r>
      <w:r w:rsidRPr="00423F14">
        <w:t xml:space="preserve">is a synaptic vesicle protein that </w:t>
      </w:r>
      <w:r w:rsidRPr="00423F14">
        <w:lastRenderedPageBreak/>
        <w:t>contains two calcium binding domains</w:t>
      </w:r>
      <w:r w:rsidR="00AB0924" w:rsidRPr="00423F14">
        <w:t>,</w:t>
      </w:r>
      <w:r w:rsidRPr="00423F14">
        <w:t xml:space="preserve"> C2A (AA 141-242) and C2B (AA 272-375)</w:t>
      </w:r>
      <w:r w:rsidR="00AB0924" w:rsidRPr="00423F14">
        <w:t>,</w:t>
      </w:r>
      <w:r w:rsidR="0023277F" w:rsidRPr="00423F14">
        <w:t xml:space="preserve"> and </w:t>
      </w:r>
      <w:r w:rsidRPr="00423F14">
        <w:t>regulat</w:t>
      </w:r>
      <w:r w:rsidR="0023277F" w:rsidRPr="00423F14">
        <w:t>es</w:t>
      </w:r>
      <w:r w:rsidRPr="00423F14">
        <w:t xml:space="preserve"> neurotransmitter release through </w:t>
      </w:r>
      <w:r w:rsidR="008B0D4A" w:rsidRPr="00423F14">
        <w:t xml:space="preserve">mediating </w:t>
      </w:r>
      <w:r w:rsidRPr="00423F14">
        <w:t xml:space="preserve">fast </w:t>
      </w:r>
      <w:r w:rsidRPr="00423F14">
        <w:rPr>
          <w:color w:val="000000"/>
          <w:shd w:val="clear" w:color="auto" w:fill="FFFFFF"/>
        </w:rPr>
        <w:t xml:space="preserve">synaptic vesicle exocytosis </w:t>
      </w:r>
      <w:r w:rsidRPr="00423F14">
        <w:rPr>
          <w:color w:val="000000"/>
          <w:shd w:val="clear" w:color="auto" w:fill="FFFFFF"/>
        </w:rPr>
        <w:fldChar w:fldCharType="begin">
          <w:fldData xml:space="preserve">PEVuZE5vdGU+PENpdGU+PEF1dGhvcj5MaXR0bGV0b248L0F1dGhvcj48WWVhcj4xOTk0PC9ZZWFy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A4ODgtOTI8L3BhZ2VzPjx2b2x1bWU+OTE8L3ZvbHVtZT48bnVtYmVyPjIz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</w:fldData>
        </w:fldChar>
      </w:r>
      <w:r w:rsidR="00F72302" w:rsidRPr="00423F14">
        <w:rPr>
          <w:color w:val="000000"/>
          <w:shd w:val="clear" w:color="auto" w:fill="FFFFFF"/>
        </w:rPr>
        <w:instrText xml:space="preserve"> ADDIN EN.CITE </w:instrText>
      </w:r>
      <w:r w:rsidR="00F72302" w:rsidRPr="00423F14">
        <w:rPr>
          <w:color w:val="000000"/>
          <w:shd w:val="clear" w:color="auto" w:fill="FFFFFF"/>
        </w:rPr>
        <w:fldChar w:fldCharType="begin">
          <w:fldData xml:space="preserve">PEVuZE5vdGU+PENpdGU+PEF1dGhvcj5MaXR0bGV0b248L0F1dGhvcj48WWVhcj4xOTk0PC9ZZWFy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A4ODgtOTI8L3BhZ2VzPjx2b2x1bWU+OTE8L3ZvbHVtZT48bnVtYmVyPjIz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</w:fldData>
        </w:fldChar>
      </w:r>
      <w:r w:rsidR="00F72302" w:rsidRPr="00423F14">
        <w:rPr>
          <w:color w:val="000000"/>
          <w:shd w:val="clear" w:color="auto" w:fill="FFFFFF"/>
        </w:rPr>
        <w:instrText xml:space="preserve"> ADDIN EN.CITE.DATA </w:instrText>
      </w:r>
      <w:r w:rsidR="00F72302" w:rsidRPr="00423F14">
        <w:rPr>
          <w:color w:val="000000"/>
          <w:shd w:val="clear" w:color="auto" w:fill="FFFFFF"/>
        </w:rPr>
      </w:r>
      <w:r w:rsidR="00F72302" w:rsidRPr="00423F14">
        <w:rPr>
          <w:color w:val="000000"/>
          <w:shd w:val="clear" w:color="auto" w:fill="FFFFFF"/>
        </w:rPr>
        <w:fldChar w:fldCharType="end"/>
      </w:r>
      <w:r w:rsidRPr="00423F14">
        <w:rPr>
          <w:color w:val="000000"/>
          <w:shd w:val="clear" w:color="auto" w:fill="FFFFFF"/>
        </w:rPr>
      </w:r>
      <w:r w:rsidRPr="00423F14">
        <w:rPr>
          <w:color w:val="000000"/>
          <w:shd w:val="clear" w:color="auto" w:fill="FFFFFF"/>
        </w:rPr>
        <w:fldChar w:fldCharType="separate"/>
      </w:r>
      <w:r w:rsidR="00F72302" w:rsidRPr="00423F14">
        <w:rPr>
          <w:noProof/>
          <w:color w:val="000000"/>
          <w:shd w:val="clear" w:color="auto" w:fill="FFFFFF"/>
        </w:rPr>
        <w:t>(Littleton et al., 1994; Mackler et al., 2002; Pang et al., 2006)</w:t>
      </w:r>
      <w:r w:rsidRPr="00423F14">
        <w:rPr>
          <w:color w:val="000000"/>
          <w:shd w:val="clear" w:color="auto" w:fill="FFFFFF"/>
        </w:rPr>
        <w:fldChar w:fldCharType="end"/>
      </w:r>
      <w:r w:rsidRPr="00423F14">
        <w:rPr>
          <w:color w:val="000000"/>
          <w:shd w:val="clear" w:color="auto" w:fill="FFFFFF"/>
        </w:rPr>
        <w:t xml:space="preserve">. </w:t>
      </w:r>
      <w:r w:rsidR="004A161D" w:rsidRPr="00423F14">
        <w:rPr>
          <w:color w:val="000000"/>
          <w:shd w:val="clear" w:color="auto" w:fill="FFFFFF"/>
        </w:rPr>
        <w:t xml:space="preserve">At this time, </w:t>
      </w:r>
      <w:r w:rsidRPr="00423F14">
        <w:t>three dominantly acting</w:t>
      </w:r>
      <w:r w:rsidRPr="00423F14">
        <w:rPr>
          <w:i/>
        </w:rPr>
        <w:t xml:space="preserve"> </w:t>
      </w:r>
      <w:r w:rsidRPr="00423F14">
        <w:t xml:space="preserve">missense </w:t>
      </w:r>
      <w:r w:rsidR="004274F4" w:rsidRPr="00423F14">
        <w:t xml:space="preserve">variants </w:t>
      </w:r>
      <w:r w:rsidR="00194DBB" w:rsidRPr="00423F14">
        <w:t xml:space="preserve">impacting the </w:t>
      </w:r>
      <w:r w:rsidR="00194DBB" w:rsidRPr="00423F14">
        <w:rPr>
          <w:i/>
        </w:rPr>
        <w:t>SYT2</w:t>
      </w:r>
      <w:r w:rsidR="00194DBB" w:rsidRPr="00423F14">
        <w:t xml:space="preserve"> C2B domain </w:t>
      </w:r>
      <w:r w:rsidR="004A161D" w:rsidRPr="00423F14">
        <w:t xml:space="preserve">have been </w:t>
      </w:r>
      <w:r w:rsidRPr="00423F14">
        <w:t xml:space="preserve">reported </w:t>
      </w:r>
      <w:r w:rsidR="004A161D" w:rsidRPr="00423F14">
        <w:t>as a rare cause of distal motor neuropathy and myasthenic syndrome</w:t>
      </w:r>
      <w:r w:rsidR="00194DBB" w:rsidRPr="00423F14">
        <w:t>. Patients</w:t>
      </w:r>
      <w:r w:rsidR="004A161D" w:rsidRPr="00423F14">
        <w:t xml:space="preserve"> clinically manifest</w:t>
      </w:r>
      <w:r w:rsidR="00194DBB" w:rsidRPr="00423F14">
        <w:t xml:space="preserve"> with a </w:t>
      </w:r>
      <w:r w:rsidR="004A161D" w:rsidRPr="00423F14">
        <w:t xml:space="preserve">relatively stable or slowly progressive distal weakness of variable </w:t>
      </w:r>
      <w:r w:rsidR="00FF6349" w:rsidRPr="00423F14">
        <w:t xml:space="preserve">severity </w:t>
      </w:r>
      <w:r w:rsidR="004A161D" w:rsidRPr="00423F14">
        <w:t>with</w:t>
      </w:r>
      <w:r w:rsidR="00FF6349" w:rsidRPr="00423F14">
        <w:t xml:space="preserve"> physiologic evidence of</w:t>
      </w:r>
      <w:r w:rsidR="004A161D" w:rsidRPr="00423F14">
        <w:t xml:space="preserve"> presynaptic NMJ impairment, responsive to 3,4 </w:t>
      </w:r>
      <w:proofErr w:type="spellStart"/>
      <w:r w:rsidR="004A161D" w:rsidRPr="00423F14">
        <w:t>diaminopyridine</w:t>
      </w:r>
      <w:proofErr w:type="spellEnd"/>
      <w:r w:rsidR="004A161D" w:rsidRPr="00423F14">
        <w:t xml:space="preserve"> treatment in some</w:t>
      </w:r>
      <w:r w:rsidR="00FF6349" w:rsidRPr="00423F14">
        <w:t xml:space="preserve"> patients</w:t>
      </w:r>
      <w:r w:rsidR="004A161D" w:rsidRPr="00423F14">
        <w:t xml:space="preserve"> </w:t>
      </w:r>
      <w:r w:rsidRPr="00423F14">
        <w:fldChar w:fldCharType="begin">
          <w:fldData xml:space="preserve">PEVuZE5vdGU+PENpdGU+PEF1dGhvcj5Nb250ZXMtQ2hpbmVhPC9BdXRob3I+PFllYXI+MjAxODwv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</w:fldData>
        </w:fldChar>
      </w:r>
      <w:r w:rsidR="009A21A7" w:rsidRPr="00423F14">
        <w:instrText xml:space="preserve"> ADDIN EN.CITE </w:instrText>
      </w:r>
      <w:r w:rsidR="009A21A7" w:rsidRPr="00423F14">
        <w:fldChar w:fldCharType="begin">
          <w:fldData xml:space="preserve">PEVuZE5vdGU+PENpdGU+PEF1dGhvcj5Nb250ZXMtQ2hpbmVhPC9BdXRob3I+PFllYXI+MjAxODwv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</w:fldData>
        </w:fldChar>
      </w:r>
      <w:r w:rsidR="009A21A7" w:rsidRPr="00423F14">
        <w:instrText xml:space="preserve"> ADDIN EN.CITE.DATA </w:instrText>
      </w:r>
      <w:r w:rsidR="009A21A7" w:rsidRPr="00423F14">
        <w:fldChar w:fldCharType="end"/>
      </w:r>
      <w:r w:rsidRPr="00423F14">
        <w:fldChar w:fldCharType="separate"/>
      </w:r>
      <w:r w:rsidR="009A21A7" w:rsidRPr="00423F14">
        <w:rPr>
          <w:noProof/>
        </w:rPr>
        <w:t>(Herrmann et al., 2014; Montes-Chinea et al., 2018; Whittaker et al., 2015)</w:t>
      </w:r>
      <w:r w:rsidRPr="00423F14">
        <w:fldChar w:fldCharType="end"/>
      </w:r>
      <w:r w:rsidRPr="00423F14">
        <w:t xml:space="preserve">. </w:t>
      </w:r>
      <w:r w:rsidR="007E0CF5" w:rsidRPr="00423F14">
        <w:t xml:space="preserve">These </w:t>
      </w:r>
      <w:r w:rsidR="007E0CF5" w:rsidRPr="00423F14">
        <w:rPr>
          <w:i/>
        </w:rPr>
        <w:t>SYT2</w:t>
      </w:r>
      <w:r w:rsidR="00C37972" w:rsidRPr="00423F14">
        <w:rPr>
          <w:i/>
        </w:rPr>
        <w:t xml:space="preserve"> </w:t>
      </w:r>
      <w:r w:rsidR="004274F4" w:rsidRPr="00423F14">
        <w:t>variant</w:t>
      </w:r>
      <w:r w:rsidR="007E0CF5" w:rsidRPr="00423F14">
        <w:t>s are thought to impair Ca</w:t>
      </w:r>
      <w:r w:rsidR="007E0CF5" w:rsidRPr="00423F14">
        <w:rPr>
          <w:vertAlign w:val="superscript"/>
        </w:rPr>
        <w:t>2+</w:t>
      </w:r>
      <w:r w:rsidR="007E0CF5" w:rsidRPr="00423F14">
        <w:t xml:space="preserve"> binding and disrupt synaptic transmission in a dominant-negative manner, however, their detailed mode of action remains to be fully explored</w:t>
      </w:r>
      <w:r w:rsidR="0023277F" w:rsidRPr="00423F14">
        <w:t xml:space="preserve">. </w:t>
      </w:r>
      <w:r w:rsidR="00F1207F" w:rsidRPr="00423F14">
        <w:t xml:space="preserve">Recently, one patient with severe presynaptic CMS and denervation atrophy was reported to have </w:t>
      </w:r>
      <w:proofErr w:type="spellStart"/>
      <w:r w:rsidR="00F1207F" w:rsidRPr="00423F14">
        <w:t>billalic</w:t>
      </w:r>
      <w:proofErr w:type="spellEnd"/>
      <w:r w:rsidR="00F1207F" w:rsidRPr="00423F14">
        <w:t xml:space="preserve"> variants in </w:t>
      </w:r>
      <w:r w:rsidR="00F1207F" w:rsidRPr="00423F14">
        <w:rPr>
          <w:i/>
          <w:iCs/>
        </w:rPr>
        <w:t>SYT2</w:t>
      </w:r>
      <w:r w:rsidR="00A17B57" w:rsidRPr="00423F14">
        <w:rPr>
          <w:i/>
          <w:iCs/>
        </w:rPr>
        <w:t xml:space="preserve"> </w:t>
      </w:r>
      <w:r w:rsidR="00A17B57" w:rsidRPr="00423F14">
        <w:fldChar w:fldCharType="begin"/>
      </w:r>
      <w:r w:rsidR="00A17B57" w:rsidRPr="00423F14">
        <w:instrText xml:space="preserve"> ADDIN EN.CITE &lt;EndNote&gt;&lt;Cite&gt;&lt;Author&gt;Maselli&lt;/Author&gt;&lt;Year&gt;2020&lt;/Year&gt;&lt;RecNum&gt;135&lt;/RecNum&gt;&lt;DisplayText&gt;(Maselli, van der Linden, &amp;amp; Ferns, 2020)&lt;/DisplayText&gt;&lt;record&gt;&lt;rec-number&gt;135&lt;/rec-number&gt;&lt;foreign-keys&gt;&lt;key app="EN" db-id="trrtezrs69davpespwz5p900vd5s2dxz2drv" timestamp="1587045474"&gt;135&lt;/key&gt;&lt;/foreign-keys&gt;&lt;ref-type name="Journal Article"&gt;17&lt;/ref-type&gt;&lt;contributors&gt;&lt;authors&gt;&lt;author&gt;Maselli, R. A.&lt;/author&gt;&lt;author&gt;van der Linden, H., Jr.&lt;/author&gt;&lt;author&gt;Ferns, M.&lt;/author&gt;&lt;/authors&gt;&lt;/contributors&gt;&lt;auth-address&gt;Department of Neurology, University of California Davis, Sacramento, California, USA.&amp;#xD;Rehabilitation Center Dr. Henrique Santillo, Goiania, Brazil.&amp;#xD;Department of Anesthesiology, University of California Davis, Davis, California, USA.&lt;/auth-address&gt;&lt;titles&gt;&lt;title&gt;Recessive congenital myasthenic syndrome caused by a homozygous mutation in SYT2 altering a highly conserved C-terminal amino acid sequence&lt;/title&gt;&lt;secondary-title&gt;Am J Med Genet A&lt;/secondary-title&gt;&lt;/titles&gt;&lt;periodical&gt;&lt;full-title&gt;Am J Med Genet A&lt;/full-title&gt;&lt;/periodical&gt;&lt;edition&gt;2020/04/07&lt;/edition&gt;&lt;keywords&gt;&lt;keyword&gt;congenital myasthenic syndrome&lt;/keyword&gt;&lt;keyword&gt;recessive&lt;/keyword&gt;&lt;keyword&gt;synaptic vesicles&lt;/keyword&gt;&lt;keyword&gt;synaptotagmin 2&lt;/keyword&gt;&lt;/keywords&gt;&lt;dates&gt;&lt;year&gt;2020&lt;/year&gt;&lt;pub-dates&gt;&lt;date&gt;Apr 6&lt;/date&gt;&lt;/pub-dates&gt;&lt;/dates&gt;&lt;isbn&gt;1552-4833 (Electronic)&amp;#xD;1552-4825 (Linking)&lt;/isbn&gt;&lt;accession-num&gt;32250532&lt;/accession-num&gt;&lt;urls&gt;&lt;related-urls&gt;&lt;url&gt;https://www.ncbi.nlm.nih.gov/pubmed/32250532&lt;/url&gt;&lt;/related-urls&gt;&lt;/urls&gt;&lt;electronic-resource-num&gt;10.1002/ajmg.a.61579&lt;/electronic-resource-num&gt;&lt;/record&gt;&lt;/Cite&gt;&lt;/EndNote&gt;</w:instrText>
      </w:r>
      <w:r w:rsidR="00A17B57" w:rsidRPr="00423F14">
        <w:fldChar w:fldCharType="separate"/>
      </w:r>
      <w:r w:rsidR="00A17B57" w:rsidRPr="00423F14">
        <w:rPr>
          <w:noProof/>
        </w:rPr>
        <w:t>(Maselli, van der Linden, &amp; Ferns, 2020)</w:t>
      </w:r>
      <w:r w:rsidR="00A17B57" w:rsidRPr="00423F14">
        <w:fldChar w:fldCharType="end"/>
      </w:r>
      <w:r w:rsidR="00A17B57" w:rsidRPr="00423F14">
        <w:t xml:space="preserve"> </w:t>
      </w:r>
      <w:r w:rsidR="00F1207F" w:rsidRPr="00423F14">
        <w:t xml:space="preserve">. </w:t>
      </w:r>
    </w:p>
    <w:p w14:paraId="68FBC292" w14:textId="77777777" w:rsidR="00F1207F" w:rsidRPr="00423F14" w:rsidRDefault="00F1207F" w:rsidP="002C3E8A"/>
    <w:p w14:paraId="25DF722A" w14:textId="2B51B6BE" w:rsidR="00C37972" w:rsidRPr="00423F14" w:rsidRDefault="00D2666D" w:rsidP="003B6885">
      <w:r w:rsidRPr="00423F14">
        <w:t xml:space="preserve">In this study we report </w:t>
      </w:r>
      <w:r w:rsidR="00FF0A96" w:rsidRPr="00423F14">
        <w:t>seven</w:t>
      </w:r>
      <w:r w:rsidRPr="00423F14">
        <w:t xml:space="preserve"> patients of f</w:t>
      </w:r>
      <w:r w:rsidR="00FF0A96" w:rsidRPr="00423F14">
        <w:t>ive</w:t>
      </w:r>
      <w:r w:rsidRPr="00423F14">
        <w:t xml:space="preserve"> independent families with biallelic </w:t>
      </w:r>
      <w:r w:rsidR="0016033D" w:rsidRPr="00423F14">
        <w:t>loss of function (</w:t>
      </w:r>
      <w:proofErr w:type="spellStart"/>
      <w:r w:rsidR="004274F4" w:rsidRPr="00423F14">
        <w:t>lof</w:t>
      </w:r>
      <w:proofErr w:type="spellEnd"/>
      <w:r w:rsidR="0016033D" w:rsidRPr="00423F14">
        <w:t xml:space="preserve">) </w:t>
      </w:r>
      <w:r w:rsidR="004274F4" w:rsidRPr="00423F14">
        <w:t xml:space="preserve">variants </w:t>
      </w:r>
      <w:r w:rsidRPr="00423F14">
        <w:t>in</w:t>
      </w:r>
      <w:r w:rsidRPr="00423F14">
        <w:rPr>
          <w:i/>
          <w:iCs/>
        </w:rPr>
        <w:t xml:space="preserve"> SYT2</w:t>
      </w:r>
      <w:r w:rsidR="001E3CB7" w:rsidRPr="00423F14">
        <w:t>,</w:t>
      </w:r>
      <w:r w:rsidRPr="00423F14">
        <w:rPr>
          <w:i/>
          <w:iCs/>
        </w:rPr>
        <w:t xml:space="preserve"> </w:t>
      </w:r>
      <w:r w:rsidRPr="00423F14">
        <w:t>clinically manifesting with a remarkably consistent phenotype of severe congenital</w:t>
      </w:r>
      <w:r w:rsidR="000551A0" w:rsidRPr="00423F14">
        <w:t xml:space="preserve"> </w:t>
      </w:r>
      <w:r w:rsidRPr="00423F14">
        <w:t>onset hypotonia and profound weakness, with minimal attainment of motor milestones</w:t>
      </w:r>
      <w:r w:rsidR="00C221C7" w:rsidRPr="00423F14">
        <w:t xml:space="preserve"> and with variable degrees of respiratory involvement. </w:t>
      </w:r>
      <w:r w:rsidRPr="00423F14">
        <w:rPr>
          <w:color w:val="000000" w:themeColor="text1"/>
        </w:rPr>
        <w:t>Treatment with</w:t>
      </w:r>
      <w:r w:rsidRPr="00423F14">
        <w:rPr>
          <w:i/>
          <w:iCs/>
          <w:color w:val="000000" w:themeColor="text1"/>
          <w:shd w:val="clear" w:color="auto" w:fill="FFFFFF"/>
        </w:rPr>
        <w:t> </w:t>
      </w:r>
      <w:r w:rsidR="00E653C1" w:rsidRPr="00423F14">
        <w:rPr>
          <w:color w:val="000000" w:themeColor="text1"/>
        </w:rPr>
        <w:t>an acetylcholinesterase inhibitor</w:t>
      </w:r>
      <w:r w:rsidRPr="00423F14">
        <w:rPr>
          <w:rStyle w:val="apple-converted-space"/>
          <w:color w:val="000000" w:themeColor="text1"/>
        </w:rPr>
        <w:t> </w:t>
      </w:r>
      <w:r w:rsidR="00F56FE8" w:rsidRPr="00423F14">
        <w:rPr>
          <w:rStyle w:val="apple-converted-space"/>
          <w:color w:val="000000" w:themeColor="text1"/>
        </w:rPr>
        <w:t xml:space="preserve">in </w:t>
      </w:r>
      <w:r w:rsidR="00E653C1" w:rsidRPr="00423F14">
        <w:rPr>
          <w:rStyle w:val="apple-converted-space"/>
          <w:color w:val="000000" w:themeColor="text1"/>
        </w:rPr>
        <w:t>three</w:t>
      </w:r>
      <w:r w:rsidR="00F56FE8" w:rsidRPr="00423F14">
        <w:rPr>
          <w:rStyle w:val="apple-converted-space"/>
          <w:color w:val="000000" w:themeColor="text1"/>
        </w:rPr>
        <w:t xml:space="preserve"> patient</w:t>
      </w:r>
      <w:r w:rsidR="00E653C1" w:rsidRPr="00423F14">
        <w:rPr>
          <w:rStyle w:val="apple-converted-space"/>
          <w:color w:val="000000" w:themeColor="text1"/>
        </w:rPr>
        <w:t>s</w:t>
      </w:r>
      <w:r w:rsidR="00F56FE8" w:rsidRPr="00423F14">
        <w:rPr>
          <w:rStyle w:val="apple-converted-space"/>
          <w:color w:val="000000" w:themeColor="text1"/>
        </w:rPr>
        <w:t xml:space="preserve"> </w:t>
      </w:r>
      <w:r w:rsidR="003B6885" w:rsidRPr="00423F14">
        <w:rPr>
          <w:rStyle w:val="apple-converted-space"/>
          <w:color w:val="000000" w:themeColor="text1"/>
        </w:rPr>
        <w:t>showed clinical improvement</w:t>
      </w:r>
      <w:r w:rsidR="00F56FE8" w:rsidRPr="00423F14">
        <w:rPr>
          <w:rStyle w:val="apple-converted-space"/>
          <w:color w:val="000000" w:themeColor="text1"/>
        </w:rPr>
        <w:t xml:space="preserve">. </w:t>
      </w:r>
      <w:r w:rsidR="003B6885" w:rsidRPr="00423F14">
        <w:t xml:space="preserve">Taken together, our data </w:t>
      </w:r>
      <w:r w:rsidR="001E3CB7" w:rsidRPr="00423F14">
        <w:t xml:space="preserve">introduce recessive loss of function variants in </w:t>
      </w:r>
      <w:r w:rsidR="001E3CB7" w:rsidRPr="00423F14">
        <w:rPr>
          <w:i/>
          <w:iCs/>
        </w:rPr>
        <w:t>SYT2</w:t>
      </w:r>
      <w:r w:rsidR="001E3CB7" w:rsidRPr="00423F14">
        <w:t xml:space="preserve"> as an important mutational mechanism, </w:t>
      </w:r>
      <w:r w:rsidR="003B6885" w:rsidRPr="00423F14">
        <w:t>establish the role of SYT2 in neuromuscular disease</w:t>
      </w:r>
      <w:r w:rsidR="001E3CB7" w:rsidRPr="00423F14">
        <w:t>,</w:t>
      </w:r>
      <w:r w:rsidR="003B6885" w:rsidRPr="00423F14">
        <w:t xml:space="preserve"> </w:t>
      </w:r>
      <w:r w:rsidR="001E3CB7" w:rsidRPr="00423F14">
        <w:t xml:space="preserve">and </w:t>
      </w:r>
      <w:r w:rsidR="003B6885" w:rsidRPr="00423F14">
        <w:t xml:space="preserve">expand its clinical spectrum to </w:t>
      </w:r>
      <w:r w:rsidR="00AC154E" w:rsidRPr="00423F14">
        <w:t>a severe congenital onset phenotype that is potentially treatable</w:t>
      </w:r>
      <w:r w:rsidR="00FF0A96" w:rsidRPr="00423F14">
        <w:t xml:space="preserve">. </w:t>
      </w:r>
    </w:p>
    <w:p w14:paraId="060732D5" w14:textId="77777777" w:rsidR="00C37972" w:rsidRPr="00423F14" w:rsidRDefault="00C37972" w:rsidP="003B6885"/>
    <w:p w14:paraId="6D54C74D" w14:textId="30C73B52" w:rsidR="00496740" w:rsidRPr="00423F14" w:rsidRDefault="00496740">
      <w:pPr>
        <w:rPr>
          <w:b/>
          <w:bCs/>
        </w:rPr>
      </w:pPr>
      <w:r w:rsidRPr="00423F14">
        <w:rPr>
          <w:b/>
          <w:bCs/>
        </w:rPr>
        <w:t>Methods</w:t>
      </w:r>
    </w:p>
    <w:p w14:paraId="663B8211" w14:textId="13F9B8BF" w:rsidR="00496740" w:rsidRPr="00423F14" w:rsidRDefault="00496740">
      <w:pPr>
        <w:rPr>
          <w:b/>
          <w:bCs/>
        </w:rPr>
      </w:pPr>
    </w:p>
    <w:p w14:paraId="12BBDEAB" w14:textId="4026F071" w:rsidR="00496740" w:rsidRPr="00423F14" w:rsidRDefault="00496740">
      <w:pPr>
        <w:rPr>
          <w:i/>
          <w:iCs/>
        </w:rPr>
      </w:pPr>
      <w:r w:rsidRPr="00423F14">
        <w:rPr>
          <w:i/>
          <w:iCs/>
        </w:rPr>
        <w:t xml:space="preserve">Patient Recruitment and Sample </w:t>
      </w:r>
      <w:r w:rsidR="001B7CAC" w:rsidRPr="00423F14">
        <w:rPr>
          <w:i/>
          <w:iCs/>
        </w:rPr>
        <w:t>C</w:t>
      </w:r>
      <w:r w:rsidRPr="00423F14">
        <w:rPr>
          <w:i/>
          <w:iCs/>
        </w:rPr>
        <w:t>ollection</w:t>
      </w:r>
    </w:p>
    <w:p w14:paraId="1997B869" w14:textId="6C5A3668" w:rsidR="00496740" w:rsidRPr="00423F14" w:rsidRDefault="0020129A" w:rsidP="00496740">
      <w:r w:rsidRPr="00423F14">
        <w:rPr>
          <w:color w:val="1C1D1E"/>
          <w:shd w:val="clear" w:color="auto" w:fill="FFFFFF"/>
        </w:rPr>
        <w:t>P</w:t>
      </w:r>
      <w:r w:rsidR="00496740" w:rsidRPr="00423F14">
        <w:rPr>
          <w:color w:val="1C1D1E"/>
          <w:shd w:val="clear" w:color="auto" w:fill="FFFFFF"/>
        </w:rPr>
        <w:t>atients presented with a history of</w:t>
      </w:r>
      <w:r w:rsidRPr="00423F14">
        <w:rPr>
          <w:color w:val="1C1D1E"/>
          <w:shd w:val="clear" w:color="auto" w:fill="FFFFFF"/>
        </w:rPr>
        <w:t xml:space="preserve"> congenital onset muscle weakness</w:t>
      </w:r>
      <w:r w:rsidR="00496740" w:rsidRPr="00423F14">
        <w:rPr>
          <w:color w:val="1C1D1E"/>
          <w:shd w:val="clear" w:color="auto" w:fill="FFFFFF"/>
        </w:rPr>
        <w:t xml:space="preserve"> and underwent detailed clinical examination. DNA</w:t>
      </w:r>
      <w:r w:rsidR="007D1867" w:rsidRPr="00423F14">
        <w:rPr>
          <w:color w:val="1C1D1E"/>
          <w:shd w:val="clear" w:color="auto" w:fill="FFFFFF"/>
        </w:rPr>
        <w:t>,</w:t>
      </w:r>
      <w:r w:rsidR="00C21F68" w:rsidRPr="00423F14">
        <w:rPr>
          <w:color w:val="1C1D1E"/>
          <w:shd w:val="clear" w:color="auto" w:fill="FFFFFF"/>
        </w:rPr>
        <w:t xml:space="preserve"> </w:t>
      </w:r>
      <w:r w:rsidR="00496740" w:rsidRPr="00423F14">
        <w:rPr>
          <w:color w:val="1C1D1E"/>
          <w:shd w:val="clear" w:color="auto" w:fill="FFFFFF"/>
        </w:rPr>
        <w:t xml:space="preserve">tissues </w:t>
      </w:r>
      <w:r w:rsidR="007D1867" w:rsidRPr="00423F14">
        <w:rPr>
          <w:color w:val="1C1D1E"/>
          <w:shd w:val="clear" w:color="auto" w:fill="FFFFFF"/>
        </w:rPr>
        <w:t xml:space="preserve">including </w:t>
      </w:r>
      <w:r w:rsidR="00496740" w:rsidRPr="00423F14">
        <w:rPr>
          <w:color w:val="1C1D1E"/>
          <w:shd w:val="clear" w:color="auto" w:fill="FFFFFF"/>
        </w:rPr>
        <w:t>muscle</w:t>
      </w:r>
      <w:r w:rsidR="00F56FE8" w:rsidRPr="00423F14">
        <w:rPr>
          <w:color w:val="1C1D1E"/>
          <w:shd w:val="clear" w:color="auto" w:fill="FFFFFF"/>
        </w:rPr>
        <w:t>,</w:t>
      </w:r>
      <w:r w:rsidR="00496740" w:rsidRPr="00423F14">
        <w:rPr>
          <w:color w:val="1C1D1E"/>
          <w:shd w:val="clear" w:color="auto" w:fill="FFFFFF"/>
        </w:rPr>
        <w:t xml:space="preserve"> and medical records were obtained based on standard procedures. For research studies, written informed consent and age appropriate assent was obtained</w:t>
      </w:r>
      <w:r w:rsidRPr="00423F14">
        <w:rPr>
          <w:color w:val="1C1D1E"/>
          <w:shd w:val="clear" w:color="auto" w:fill="FFFFFF"/>
        </w:rPr>
        <w:t>.</w:t>
      </w:r>
      <w:r w:rsidR="002A4F26" w:rsidRPr="00423F14">
        <w:rPr>
          <w:color w:val="1C1D1E"/>
          <w:shd w:val="clear" w:color="auto" w:fill="FFFFFF"/>
        </w:rPr>
        <w:t xml:space="preserve"> </w:t>
      </w:r>
      <w:r w:rsidR="001226E4" w:rsidRPr="00423F14">
        <w:rPr>
          <w:color w:val="1C1D1E"/>
          <w:shd w:val="clear" w:color="auto" w:fill="FFFFFF"/>
        </w:rPr>
        <w:t xml:space="preserve">This study was approved by the </w:t>
      </w:r>
      <w:r w:rsidR="00496740" w:rsidRPr="00423F14">
        <w:rPr>
          <w:color w:val="1C1D1E"/>
          <w:shd w:val="clear" w:color="auto" w:fill="FFFFFF"/>
        </w:rPr>
        <w:t>NIH, National Institute of Neurological Disorders and Stroke (NINDS), Institutional Review Boa</w:t>
      </w:r>
      <w:r w:rsidR="008D56E5" w:rsidRPr="00423F14">
        <w:rPr>
          <w:color w:val="1C1D1E"/>
          <w:shd w:val="clear" w:color="auto" w:fill="FFFFFF"/>
        </w:rPr>
        <w:t>r</w:t>
      </w:r>
      <w:r w:rsidR="00496740" w:rsidRPr="00423F14">
        <w:rPr>
          <w:color w:val="1C1D1E"/>
          <w:shd w:val="clear" w:color="auto" w:fill="FFFFFF"/>
        </w:rPr>
        <w:t>d (Protocol 12‐N‐0095)</w:t>
      </w:r>
      <w:r w:rsidR="0087173B" w:rsidRPr="00423F14">
        <w:rPr>
          <w:color w:val="1C1D1E"/>
          <w:shd w:val="clear" w:color="auto" w:fill="FFFFFF"/>
        </w:rPr>
        <w:t xml:space="preserve">, </w:t>
      </w:r>
      <w:r w:rsidR="0042769C" w:rsidRPr="00423F14">
        <w:rPr>
          <w:color w:val="1C1D1E"/>
          <w:shd w:val="clear" w:color="auto" w:fill="FFFFFF"/>
        </w:rPr>
        <w:t>the Yorkshire &amp; The Humber - Leeds Bradford Research Ethics Committee (13/YH/0310).</w:t>
      </w:r>
      <w:r w:rsidR="00F11259" w:rsidRPr="00423F14">
        <w:rPr>
          <w:color w:val="1C1D1E"/>
          <w:shd w:val="clear" w:color="auto" w:fill="FFFFFF"/>
        </w:rPr>
        <w:t xml:space="preserve"> </w:t>
      </w:r>
      <w:r w:rsidR="008E5F5D" w:rsidRPr="00423F14">
        <w:rPr>
          <w:color w:val="1C1D1E"/>
          <w:shd w:val="clear" w:color="auto" w:fill="FFFFFF"/>
        </w:rPr>
        <w:t xml:space="preserve">P3 was identified through </w:t>
      </w:r>
      <w:proofErr w:type="spellStart"/>
      <w:r w:rsidR="008E5F5D" w:rsidRPr="00423F14">
        <w:rPr>
          <w:color w:val="1C1D1E"/>
          <w:shd w:val="clear" w:color="auto" w:fill="FFFFFF"/>
        </w:rPr>
        <w:t>GeneMatcher</w:t>
      </w:r>
      <w:proofErr w:type="spellEnd"/>
      <w:r w:rsidR="008E5F5D" w:rsidRPr="00423F14">
        <w:rPr>
          <w:color w:val="1C1D1E"/>
          <w:shd w:val="clear" w:color="auto" w:fill="FFFFFF"/>
        </w:rPr>
        <w:t xml:space="preserve"> </w:t>
      </w:r>
      <w:r w:rsidR="008E5F5D" w:rsidRPr="00423F14">
        <w:fldChar w:fldCharType="begin">
          <w:fldData xml:space="preserve">PEVuZE5vdGU+PENpdGU+PEF1dGhvcj5Tb2JyZWlyYTwvQXV0aG9yPjxZZWFyPjIwMTU8L1llYXI+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</w:fldData>
        </w:fldChar>
      </w:r>
      <w:r w:rsidR="008E5F5D" w:rsidRPr="00423F14">
        <w:instrText xml:space="preserve"> ADDIN EN.CITE </w:instrText>
      </w:r>
      <w:r w:rsidR="008E5F5D" w:rsidRPr="00423F14">
        <w:fldChar w:fldCharType="begin">
          <w:fldData xml:space="preserve">PEVuZE5vdGU+PENpdGU+PEF1dGhvcj5Tb2JyZWlyYTwvQXV0aG9yPjxZZWFyPjIwMTU8L1llYXI+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</w:fldData>
        </w:fldChar>
      </w:r>
      <w:r w:rsidR="008E5F5D" w:rsidRPr="00423F14">
        <w:instrText xml:space="preserve"> ADDIN EN.CITE.DATA </w:instrText>
      </w:r>
      <w:r w:rsidR="008E5F5D" w:rsidRPr="00423F14">
        <w:fldChar w:fldCharType="end"/>
      </w:r>
      <w:r w:rsidR="008E5F5D" w:rsidRPr="00423F14">
        <w:fldChar w:fldCharType="separate"/>
      </w:r>
      <w:r w:rsidR="008E5F5D" w:rsidRPr="00423F14">
        <w:rPr>
          <w:noProof/>
        </w:rPr>
        <w:t>(Sobreira, Schiettecatte, Valle, &amp; Hamosh, 2015)</w:t>
      </w:r>
      <w:r w:rsidR="008E5F5D" w:rsidRPr="00423F14">
        <w:fldChar w:fldCharType="end"/>
      </w:r>
      <w:r w:rsidR="008E5F5D" w:rsidRPr="00423F14">
        <w:t xml:space="preserve">. </w:t>
      </w:r>
    </w:p>
    <w:p w14:paraId="0AB5AF68" w14:textId="77777777" w:rsidR="00496740" w:rsidRPr="00423F14" w:rsidRDefault="00496740">
      <w:pPr>
        <w:rPr>
          <w:i/>
          <w:iCs/>
        </w:rPr>
      </w:pPr>
    </w:p>
    <w:p w14:paraId="13FE89BF" w14:textId="50CFA3A9" w:rsidR="00496740" w:rsidRPr="00423F14" w:rsidRDefault="005D7D7F">
      <w:pPr>
        <w:rPr>
          <w:i/>
          <w:iCs/>
        </w:rPr>
      </w:pPr>
      <w:r w:rsidRPr="00423F14">
        <w:rPr>
          <w:i/>
          <w:iCs/>
        </w:rPr>
        <w:t>Genetic Analysis</w:t>
      </w:r>
    </w:p>
    <w:p w14:paraId="2A8E54B1" w14:textId="6A71F2F1" w:rsidR="005D7D7F" w:rsidRPr="00423F14" w:rsidRDefault="005D7D7F" w:rsidP="0020129A">
      <w:pPr>
        <w:rPr>
          <w:color w:val="000000" w:themeColor="text1"/>
        </w:rPr>
      </w:pPr>
      <w:r w:rsidRPr="00423F14">
        <w:t>Trio whole exome sequencing was performed in all patients. Variants were confirmed by Sanger sequencing.</w:t>
      </w:r>
      <w:r w:rsidR="001226E4" w:rsidRPr="00423F14">
        <w:t xml:space="preserve"> </w:t>
      </w:r>
      <w:r w:rsidR="00B404A7" w:rsidRPr="00423F14">
        <w:rPr>
          <w:rFonts w:eastAsiaTheme="minorHAnsi"/>
        </w:rPr>
        <w:t xml:space="preserve">For P1 </w:t>
      </w:r>
      <w:r w:rsidR="00F32751" w:rsidRPr="00423F14">
        <w:rPr>
          <w:rFonts w:eastAsiaTheme="minorHAnsi"/>
        </w:rPr>
        <w:t xml:space="preserve">exon-level oligo array </w:t>
      </w:r>
      <w:r w:rsidR="002B65C5" w:rsidRPr="00423F14">
        <w:rPr>
          <w:rFonts w:eastAsiaTheme="minorHAnsi"/>
        </w:rPr>
        <w:t>comparative genomic hybridization (</w:t>
      </w:r>
      <w:r w:rsidR="00F32751" w:rsidRPr="00423F14">
        <w:rPr>
          <w:rFonts w:eastAsiaTheme="minorHAnsi"/>
        </w:rPr>
        <w:t>CGH</w:t>
      </w:r>
      <w:r w:rsidR="002B65C5" w:rsidRPr="00423F14">
        <w:rPr>
          <w:rFonts w:eastAsiaTheme="minorHAnsi"/>
        </w:rPr>
        <w:t>)</w:t>
      </w:r>
      <w:r w:rsidR="00F32751" w:rsidRPr="00423F14">
        <w:rPr>
          <w:rFonts w:eastAsiaTheme="minorHAnsi"/>
        </w:rPr>
        <w:t xml:space="preserve"> </w:t>
      </w:r>
      <w:r w:rsidR="00B404A7" w:rsidRPr="00423F14">
        <w:rPr>
          <w:rFonts w:eastAsiaTheme="minorHAnsi"/>
        </w:rPr>
        <w:t>w</w:t>
      </w:r>
      <w:r w:rsidR="00F32751" w:rsidRPr="00423F14">
        <w:rPr>
          <w:rFonts w:eastAsiaTheme="minorHAnsi"/>
        </w:rPr>
        <w:t>as</w:t>
      </w:r>
      <w:r w:rsidR="00B404A7" w:rsidRPr="00423F14">
        <w:rPr>
          <w:rFonts w:eastAsiaTheme="minorHAnsi"/>
        </w:rPr>
        <w:t xml:space="preserve"> </w:t>
      </w:r>
      <w:r w:rsidR="00F32751" w:rsidRPr="00423F14">
        <w:rPr>
          <w:rFonts w:eastAsiaTheme="minorHAnsi"/>
        </w:rPr>
        <w:t xml:space="preserve">performed for </w:t>
      </w:r>
      <w:r w:rsidR="00B404A7" w:rsidRPr="00423F14">
        <w:rPr>
          <w:rFonts w:eastAsiaTheme="minorHAnsi"/>
          <w:i/>
          <w:iCs/>
        </w:rPr>
        <w:t>SYT</w:t>
      </w:r>
      <w:r w:rsidR="001226E4" w:rsidRPr="00423F14">
        <w:rPr>
          <w:rFonts w:eastAsiaTheme="minorHAnsi"/>
          <w:i/>
          <w:iCs/>
        </w:rPr>
        <w:t xml:space="preserve">2. </w:t>
      </w:r>
      <w:r w:rsidR="001226E4" w:rsidRPr="00423F14">
        <w:t>Detailed methods are provided in Supplementary material</w:t>
      </w:r>
      <w:r w:rsidR="002B65C5" w:rsidRPr="00423F14">
        <w:t xml:space="preserve"> 1. </w:t>
      </w:r>
    </w:p>
    <w:p w14:paraId="6AD42A4D" w14:textId="77777777" w:rsidR="00F1207F" w:rsidRPr="00423F14" w:rsidRDefault="00F1207F" w:rsidP="0020129A">
      <w:pPr>
        <w:rPr>
          <w:color w:val="000000"/>
        </w:rPr>
      </w:pPr>
    </w:p>
    <w:p w14:paraId="5C0DF9B2" w14:textId="77777777" w:rsidR="003C01EF" w:rsidRPr="00423F14" w:rsidRDefault="003C01EF" w:rsidP="003C01EF">
      <w:pPr>
        <w:rPr>
          <w:i/>
          <w:color w:val="000000"/>
        </w:rPr>
      </w:pPr>
      <w:r w:rsidRPr="00423F14">
        <w:rPr>
          <w:i/>
          <w:color w:val="000000"/>
        </w:rPr>
        <w:t>Motor Assessments</w:t>
      </w:r>
    </w:p>
    <w:p w14:paraId="1F311488" w14:textId="3F7094AE" w:rsidR="003C01EF" w:rsidRPr="00423F14" w:rsidRDefault="003C01EF" w:rsidP="003C01EF">
      <w:r w:rsidRPr="00423F14">
        <w:t>P1’s motor capacity and strength were evaluated at baseline (</w:t>
      </w:r>
      <w:r w:rsidR="00E72DA1" w:rsidRPr="00423F14">
        <w:t>v</w:t>
      </w:r>
      <w:r w:rsidRPr="00423F14">
        <w:t xml:space="preserve">isit 1) and at 13 months </w:t>
      </w:r>
      <w:r w:rsidR="00CA2420" w:rsidRPr="00423F14">
        <w:t xml:space="preserve">after </w:t>
      </w:r>
      <w:r w:rsidR="008D11E9" w:rsidRPr="00423F14">
        <w:t xml:space="preserve">treatment initiation </w:t>
      </w:r>
      <w:r w:rsidRPr="00423F14">
        <w:t>(</w:t>
      </w:r>
      <w:r w:rsidR="00E72DA1" w:rsidRPr="00423F14">
        <w:t>v</w:t>
      </w:r>
      <w:r w:rsidRPr="00423F14">
        <w:t>isit 2). Motor capacity was measured using the Motor Function Measure-32 (MFM32), comprised of three domains (D1: standing and transfers; D2: axial and proximal motor function; and D3: distal motor function) with results expressed as</w:t>
      </w:r>
      <w:r w:rsidR="00F15954" w:rsidRPr="00423F14">
        <w:t xml:space="preserve"> percentages of </w:t>
      </w:r>
      <w:r w:rsidRPr="00423F14">
        <w:t>total and domain scores. A higher score indicates better performance. Motor strength was quantitatively measured using a handheld dynamometer (MicroFET®2 [hogganhealth.net]) for knee, hip, and elbow strength with distal strength measured using grip and pinch dynamometers (</w:t>
      </w:r>
      <w:proofErr w:type="spellStart"/>
      <w:r w:rsidRPr="00423F14">
        <w:t>MyoGrip</w:t>
      </w:r>
      <w:proofErr w:type="spellEnd"/>
      <w:r w:rsidRPr="00423F14">
        <w:t xml:space="preserve"> and </w:t>
      </w:r>
      <w:proofErr w:type="spellStart"/>
      <w:r w:rsidRPr="00423F14">
        <w:lastRenderedPageBreak/>
        <w:t>MyoPinch</w:t>
      </w:r>
      <w:proofErr w:type="spellEnd"/>
      <w:r w:rsidR="00832D99" w:rsidRPr="00423F14">
        <w:t xml:space="preserve"> (</w:t>
      </w:r>
      <w:r w:rsidR="00832D99" w:rsidRPr="00423F14">
        <w:rPr>
          <w:color w:val="000000" w:themeColor="text1"/>
          <w:shd w:val="clear" w:color="auto" w:fill="FFFFFF"/>
        </w:rPr>
        <w:t xml:space="preserve">Ateliers </w:t>
      </w:r>
      <w:proofErr w:type="spellStart"/>
      <w:r w:rsidR="00832D99" w:rsidRPr="00423F14">
        <w:rPr>
          <w:color w:val="000000" w:themeColor="text1"/>
          <w:shd w:val="clear" w:color="auto" w:fill="FFFFFF"/>
        </w:rPr>
        <w:t>Laumonier</w:t>
      </w:r>
      <w:proofErr w:type="spellEnd"/>
      <w:r w:rsidR="00832D99" w:rsidRPr="00423F14">
        <w:rPr>
          <w:color w:val="000000" w:themeColor="text1"/>
          <w:shd w:val="clear" w:color="auto" w:fill="FFFFFF"/>
        </w:rPr>
        <w:t>, France)</w:t>
      </w:r>
      <w:r w:rsidR="00832D99" w:rsidRPr="00423F14">
        <w:rPr>
          <w:color w:val="000000" w:themeColor="text1"/>
          <w:shd w:val="clear" w:color="auto" w:fill="FFFFFF"/>
        </w:rPr>
        <w:fldChar w:fldCharType="begin"/>
      </w:r>
      <w:r w:rsidR="00832D99" w:rsidRPr="00423F14">
        <w:rPr>
          <w:color w:val="000000" w:themeColor="text1"/>
          <w:shd w:val="clear" w:color="auto" w:fill="FFFFFF"/>
        </w:rPr>
        <w:instrText xml:space="preserve"> ADDIN EN.CITE &lt;EndNote&gt;&lt;Cite&gt;&lt;Author&gt;Hogrel&lt;/Author&gt;&lt;Year&gt;2015&lt;/Year&gt;&lt;RecNum&gt;136&lt;/RecNum&gt;&lt;DisplayText&gt;(Hogrel, 2015)&lt;/DisplayText&gt;&lt;record&gt;&lt;rec-number&gt;136&lt;/rec-number&gt;&lt;foreign-keys&gt;&lt;key app="EN" db-id="trrtezrs69davpespwz5p900vd5s2dxz2drv" timestamp="1589373162"&gt;136&lt;/key&gt;&lt;/foreign-keys&gt;&lt;ref-type name="Journal Article"&gt;17&lt;/ref-type&gt;&lt;contributors&gt;&lt;authors&gt;&lt;author&gt;Hogrel, J. Y.&lt;/author&gt;&lt;/authors&gt;&lt;/contributors&gt;&lt;auth-address&gt;Institut de Myologie, GH Pitie-Salpetriere, 75651, Paris Cedex 13, France. jy.hogrel@institut-myologie.org.&lt;/auth-address&gt;&lt;titles&gt;&lt;title&gt;Grip strength measured by high precision dynamometry in healthy subjects from 5 to 80 years&lt;/title&gt;&lt;secondary-title&gt;BMC Musculoskelet Disord&lt;/secondary-title&gt;&lt;/titles&gt;&lt;periodical&gt;&lt;full-title&gt;BMC Musculoskelet Disord&lt;/full-title&gt;&lt;/periodical&gt;&lt;pages&gt;139&lt;/pages&gt;&lt;volume&gt;16&lt;/volume&gt;&lt;edition&gt;2015/06/10&lt;/edition&gt;&lt;keywords&gt;&lt;keyword&gt;Adolescent&lt;/keyword&gt;&lt;keyword&gt;Adult&lt;/keyword&gt;&lt;keyword&gt;Age Factors&lt;/keyword&gt;&lt;keyword&gt;Aged&lt;/keyword&gt;&lt;keyword&gt;Aged, 80 and over&lt;/keyword&gt;&lt;keyword&gt;Anthropometry&lt;/keyword&gt;&lt;keyword&gt;Child&lt;/keyword&gt;&lt;keyword&gt;Equipment Design&lt;/keyword&gt;&lt;keyword&gt;Female&lt;/keyword&gt;&lt;keyword&gt;*Hand Strength&lt;/keyword&gt;&lt;keyword&gt;Health Status&lt;/keyword&gt;&lt;keyword&gt;Healthy Volunteers&lt;/keyword&gt;&lt;keyword&gt;Humans&lt;/keyword&gt;&lt;keyword&gt;*Isometric Contraction&lt;/keyword&gt;&lt;keyword&gt;Male&lt;/keyword&gt;&lt;keyword&gt;Middle Aged&lt;/keyword&gt;&lt;keyword&gt;Models, Biological&lt;/keyword&gt;&lt;keyword&gt;*Muscle Strength Dynamometer&lt;/keyword&gt;&lt;keyword&gt;Muscle, Skeletal/*physiology&lt;/keyword&gt;&lt;keyword&gt;Predictive Value of Tests&lt;/keyword&gt;&lt;keyword&gt;Reproducibility of Results&lt;/keyword&gt;&lt;keyword&gt;Sex Factors&lt;/keyword&gt;&lt;keyword&gt;Young Adult&lt;/keyword&gt;&lt;/keywords&gt;&lt;dates&gt;&lt;year&gt;2015&lt;/year&gt;&lt;pub-dates&gt;&lt;date&gt;Jun 10&lt;/date&gt;&lt;/pub-dates&gt;&lt;/dates&gt;&lt;isbn&gt;1471-2474 (Electronic)&amp;#xD;1471-2474 (Linking)&lt;/isbn&gt;&lt;accession-num&gt;26055647&lt;/accession-num&gt;&lt;urls&gt;&lt;related-urls&gt;&lt;url&gt;https://www.ncbi.nlm.nih.gov/pubmed/26055647&lt;/url&gt;&lt;/related-urls&gt;&lt;/urls&gt;&lt;custom2&gt;PMC4460675&lt;/custom2&gt;&lt;electronic-resource-num&gt;10.1186/s12891-015-0612-4&lt;/electronic-resource-num&gt;&lt;/record&gt;&lt;/Cite&gt;&lt;/EndNote&gt;</w:instrText>
      </w:r>
      <w:r w:rsidR="00832D99" w:rsidRPr="00423F14">
        <w:rPr>
          <w:color w:val="000000" w:themeColor="text1"/>
          <w:shd w:val="clear" w:color="auto" w:fill="FFFFFF"/>
        </w:rPr>
        <w:fldChar w:fldCharType="separate"/>
      </w:r>
      <w:r w:rsidR="00832D99" w:rsidRPr="00423F14">
        <w:rPr>
          <w:noProof/>
          <w:color w:val="000000" w:themeColor="text1"/>
          <w:shd w:val="clear" w:color="auto" w:fill="FFFFFF"/>
        </w:rPr>
        <w:t>(</w:t>
      </w:r>
      <w:proofErr w:type="spellStart"/>
      <w:r w:rsidR="00832D99" w:rsidRPr="00423F14">
        <w:rPr>
          <w:noProof/>
          <w:color w:val="000000" w:themeColor="text1"/>
          <w:shd w:val="clear" w:color="auto" w:fill="FFFFFF"/>
        </w:rPr>
        <w:t>Hogrel</w:t>
      </w:r>
      <w:proofErr w:type="spellEnd"/>
      <w:r w:rsidR="00832D99" w:rsidRPr="00423F14">
        <w:rPr>
          <w:noProof/>
          <w:color w:val="000000" w:themeColor="text1"/>
          <w:shd w:val="clear" w:color="auto" w:fill="FFFFFF"/>
        </w:rPr>
        <w:t>, 2015)</w:t>
      </w:r>
      <w:r w:rsidR="00832D99" w:rsidRPr="00423F14">
        <w:rPr>
          <w:color w:val="000000" w:themeColor="text1"/>
          <w:shd w:val="clear" w:color="auto" w:fill="FFFFFF"/>
        </w:rPr>
        <w:fldChar w:fldCharType="end"/>
      </w:r>
      <w:r w:rsidR="00832D99" w:rsidRPr="00423F14">
        <w:t xml:space="preserve">. </w:t>
      </w:r>
      <w:r w:rsidRPr="00423F14">
        <w:t>Handheld dynamometry results were expressed as the percentage of the highest value compared to age/weight/</w:t>
      </w:r>
      <w:r w:rsidR="000B5E84" w:rsidRPr="00423F14">
        <w:t>sex-based</w:t>
      </w:r>
      <w:r w:rsidRPr="00423F14">
        <w:t xml:space="preserve"> norms</w:t>
      </w:r>
      <w:r w:rsidR="00F56FE8" w:rsidRPr="00423F14">
        <w:t xml:space="preserve"> </w:t>
      </w:r>
      <w:r w:rsidR="00F80D45" w:rsidRPr="00423F14">
        <w:fldChar w:fldCharType="begin"/>
      </w:r>
      <w:r w:rsidR="00F72302" w:rsidRPr="00423F14">
        <w:instrText xml:space="preserve"> ADDIN EN.CITE &lt;EndNote&gt;&lt;Cite&gt;&lt;Author&gt;Beenakker&lt;/Author&gt;&lt;Year&gt;2001&lt;/Year&gt;&lt;RecNum&gt;716&lt;/RecNum&gt;&lt;DisplayText&gt;(Beenakker, van der Hoeven, Fock, &amp;amp; Maurits, 2001)&lt;/DisplayText&gt;&lt;record&gt;&lt;rec-number&gt;716&lt;/rec-number&gt;&lt;foreign-keys&gt;&lt;key app="EN" db-id="e0xe0r2so52v98et2p8pfs5zvpafsdw0we2x" timestamp="1580744070"&gt;716&lt;/key&gt;&lt;/foreign-keys&gt;&lt;ref-type name="Journal Article"&gt;17&lt;/ref-type&gt;&lt;contributors&gt;&lt;authors&gt;&lt;author&gt;Beenakker, E. A.&lt;/author&gt;&lt;author&gt;van der Hoeven, J. H.&lt;/author&gt;&lt;author&gt;Fock, J. M.&lt;/author&gt;&lt;author&gt;Maurits, N. M.&lt;/author&gt;&lt;/authors&gt;&lt;/contributors&gt;&lt;auth-address&gt;Department of Neurology, University Hospital Groningen, Hanzeplein 1, 9700 RB, The, Groningen, Netherlands. e.a.c.beenakker@neuro.azg.nl&lt;/auth-address&gt;&lt;titles&gt;&lt;title&gt;Reference values of maximum isometric muscle force obtained in 270 children aged 4-16 years by hand-held dynamometry&lt;/title&gt;&lt;secondary-title&gt;Neuromuscul Disord&lt;/secondary-title&gt;&lt;/titles&gt;&lt;periodical&gt;&lt;full-title&gt;Neuromuscul Disord&lt;/full-title&gt;&lt;abbr-1&gt;Neuromuscular disorders : NMD&lt;/abbr-1&gt;&lt;/periodical&gt;&lt;pages&gt;441-6&lt;/pages&gt;&lt;volume&gt;11&lt;/volume&gt;&lt;number&gt;5&lt;/number&gt;&lt;edition&gt;2001/06/19&lt;/edition&gt;&lt;keywords&gt;&lt;keyword&gt;Adolescent&lt;/keyword&gt;&lt;keyword&gt;*Biomechanical Phenomena&lt;/keyword&gt;&lt;keyword&gt;Child&lt;/keyword&gt;&lt;keyword&gt;Child, Preschool&lt;/keyword&gt;&lt;keyword&gt;Female&lt;/keyword&gt;&lt;keyword&gt;Humans&lt;/keyword&gt;&lt;keyword&gt;*Isometric Contraction&lt;/keyword&gt;&lt;keyword&gt;Male&lt;/keyword&gt;&lt;keyword&gt;*Muscle Development&lt;/keyword&gt;&lt;keyword&gt;Muscle Weakness/diagnosis&lt;/keyword&gt;&lt;keyword&gt;Muscle, Skeletal/*growth &amp;amp; development/*physiology&lt;/keyword&gt;&lt;keyword&gt;Reference Values&lt;/keyword&gt;&lt;/keywords&gt;&lt;dates&gt;&lt;year&gt;2001&lt;/year&gt;&lt;pub-dates&gt;&lt;date&gt;Jul&lt;/date&gt;&lt;/pub-dates&gt;&lt;/dates&gt;&lt;isbn&gt;0960-8966 (Print)&amp;#xD;0960-8966 (Linking)&lt;/isbn&gt;&lt;accession-num&gt;11404114&lt;/accession-num&gt;&lt;urls&gt;&lt;related-urls&gt;&lt;url&gt;https://www.ncbi.nlm.nih.gov/pubmed/11404114&lt;/url&gt;&lt;/related-urls&gt;&lt;/urls&gt;&lt;electronic-resource-num&gt;10.1016/s0960-8966(01)00193-6&lt;/electronic-resource-num&gt;&lt;/record&gt;&lt;/Cite&gt;&lt;/EndNote&gt;</w:instrText>
      </w:r>
      <w:r w:rsidR="00F80D45" w:rsidRPr="00423F14">
        <w:fldChar w:fldCharType="separate"/>
      </w:r>
      <w:r w:rsidR="00F72302" w:rsidRPr="00423F14">
        <w:rPr>
          <w:noProof/>
        </w:rPr>
        <w:t>(Beenakker, van der Hoeven, Fock, &amp; Maurits, 2001)</w:t>
      </w:r>
      <w:r w:rsidR="00F80D45" w:rsidRPr="00423F14">
        <w:fldChar w:fldCharType="end"/>
      </w:r>
      <w:r w:rsidRPr="00423F14">
        <w:t>, and distal strength results were expressed as the percentage of the highest value compared to age-based norms</w:t>
      </w:r>
      <w:r w:rsidR="00F80D45" w:rsidRPr="00423F14">
        <w:t xml:space="preserve"> </w:t>
      </w:r>
      <w:r w:rsidR="00F80D45" w:rsidRPr="00423F14">
        <w:fldChar w:fldCharType="begin">
          <w:fldData xml:space="preserve">PEVuZE5vdGU+PENpdGU+PEF1dGhvcj5Bbm5vdXNzYW15PC9BdXRob3I+PFllYXI+MjAxOTwvWWVh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</w:fldData>
        </w:fldChar>
      </w:r>
      <w:r w:rsidR="00F72302" w:rsidRPr="00423F14">
        <w:instrText xml:space="preserve"> ADDIN EN.CITE </w:instrText>
      </w:r>
      <w:r w:rsidR="00F72302" w:rsidRPr="00423F14">
        <w:fldChar w:fldCharType="begin">
          <w:fldData xml:space="preserve">PEVuZE5vdGU+PENpdGU+PEF1dGhvcj5Bbm5vdXNzYW15PC9BdXRob3I+PFllYXI+MjAxOTwvWWVh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</w:fldData>
        </w:fldChar>
      </w:r>
      <w:r w:rsidR="00F72302" w:rsidRPr="00423F14">
        <w:instrText xml:space="preserve"> ADDIN EN.CITE.DATA </w:instrText>
      </w:r>
      <w:r w:rsidR="00F72302" w:rsidRPr="00423F14">
        <w:fldChar w:fldCharType="end"/>
      </w:r>
      <w:r w:rsidR="00F80D45" w:rsidRPr="00423F14">
        <w:fldChar w:fldCharType="separate"/>
      </w:r>
      <w:r w:rsidR="00F72302" w:rsidRPr="00423F14">
        <w:rPr>
          <w:noProof/>
        </w:rPr>
        <w:t>(Annoussamy et al., 2019)</w:t>
      </w:r>
      <w:r w:rsidR="00F80D45" w:rsidRPr="00423F14">
        <w:fldChar w:fldCharType="end"/>
      </w:r>
      <w:r w:rsidR="00F80D45" w:rsidRPr="00423F14">
        <w:t xml:space="preserve">. </w:t>
      </w:r>
      <w:r w:rsidRPr="00423F14">
        <w:t xml:space="preserve">A single pediatric physical therapist completed all motor capacity and strength assessments at both visits using standard positions and instructions. </w:t>
      </w:r>
    </w:p>
    <w:p w14:paraId="398B0AC0" w14:textId="586FE5FA" w:rsidR="003C01EF" w:rsidRPr="00423F14" w:rsidRDefault="003C01EF" w:rsidP="00496740">
      <w:pPr>
        <w:rPr>
          <w:rFonts w:ascii="Arial" w:hAnsi="Arial" w:cs="Arial"/>
          <w:color w:val="000000"/>
        </w:rPr>
      </w:pPr>
    </w:p>
    <w:p w14:paraId="5E3FE67A" w14:textId="77777777" w:rsidR="008523D9" w:rsidRDefault="008523D9">
      <w:pPr>
        <w:rPr>
          <w:b/>
          <w:bCs/>
        </w:rPr>
      </w:pPr>
    </w:p>
    <w:p w14:paraId="1EC24B0B" w14:textId="6535DBD8" w:rsidR="000C6E67" w:rsidRPr="00423F14" w:rsidRDefault="000C6E67">
      <w:pPr>
        <w:rPr>
          <w:b/>
          <w:bCs/>
        </w:rPr>
      </w:pPr>
      <w:r w:rsidRPr="00423F14">
        <w:rPr>
          <w:b/>
          <w:bCs/>
        </w:rPr>
        <w:t>Results</w:t>
      </w:r>
    </w:p>
    <w:p w14:paraId="72AEB907" w14:textId="77777777" w:rsidR="00724AC7" w:rsidRPr="00423F14" w:rsidRDefault="00724AC7">
      <w:pPr>
        <w:rPr>
          <w:i/>
          <w:iCs/>
          <w:color w:val="000000" w:themeColor="text1"/>
        </w:rPr>
      </w:pPr>
    </w:p>
    <w:p w14:paraId="1EC599BF" w14:textId="549580EA" w:rsidR="000C6E67" w:rsidRPr="00423F14" w:rsidRDefault="000C6E67">
      <w:pPr>
        <w:rPr>
          <w:i/>
          <w:iCs/>
          <w:color w:val="000000" w:themeColor="text1"/>
        </w:rPr>
      </w:pPr>
      <w:r w:rsidRPr="00423F14">
        <w:rPr>
          <w:i/>
          <w:iCs/>
          <w:color w:val="000000" w:themeColor="text1"/>
        </w:rPr>
        <w:t xml:space="preserve">Clinical </w:t>
      </w:r>
      <w:r w:rsidR="005B0B7B" w:rsidRPr="00423F14">
        <w:rPr>
          <w:i/>
          <w:iCs/>
          <w:color w:val="000000" w:themeColor="text1"/>
        </w:rPr>
        <w:t xml:space="preserve">Characteristics </w:t>
      </w:r>
    </w:p>
    <w:p w14:paraId="2C8BFD6F" w14:textId="1504E02E" w:rsidR="00643ADD" w:rsidRPr="00423F14" w:rsidRDefault="00724AC7" w:rsidP="00435688">
      <w:pPr>
        <w:rPr>
          <w:color w:val="000000" w:themeColor="text1"/>
        </w:rPr>
      </w:pPr>
      <w:r w:rsidRPr="00423F14">
        <w:rPr>
          <w:color w:val="000000" w:themeColor="text1"/>
        </w:rPr>
        <w:t>Patient 1</w:t>
      </w:r>
      <w:r w:rsidR="00F53AD2" w:rsidRPr="00423F14">
        <w:rPr>
          <w:color w:val="000000" w:themeColor="text1"/>
        </w:rPr>
        <w:t xml:space="preserve"> (P1)</w:t>
      </w:r>
      <w:r w:rsidRPr="00423F14">
        <w:rPr>
          <w:color w:val="000000" w:themeColor="text1"/>
        </w:rPr>
        <w:t xml:space="preserve"> is a </w:t>
      </w:r>
      <w:r w:rsidR="00435688" w:rsidRPr="00423F14">
        <w:rPr>
          <w:color w:val="000000" w:themeColor="text1"/>
        </w:rPr>
        <w:t>1</w:t>
      </w:r>
      <w:r w:rsidR="00374FD4" w:rsidRPr="00423F14">
        <w:rPr>
          <w:color w:val="000000" w:themeColor="text1"/>
        </w:rPr>
        <w:t>5</w:t>
      </w:r>
      <w:r w:rsidR="00435688" w:rsidRPr="00423F14">
        <w:rPr>
          <w:color w:val="000000" w:themeColor="text1"/>
        </w:rPr>
        <w:t>-year-old</w:t>
      </w:r>
      <w:r w:rsidRPr="00423F14">
        <w:rPr>
          <w:color w:val="000000" w:themeColor="text1"/>
        </w:rPr>
        <w:t xml:space="preserve"> </w:t>
      </w:r>
      <w:r w:rsidR="00C30663" w:rsidRPr="00423F14">
        <w:rPr>
          <w:color w:val="000000" w:themeColor="text1"/>
        </w:rPr>
        <w:t xml:space="preserve">Caucasian </w:t>
      </w:r>
      <w:r w:rsidRPr="00423F14">
        <w:rPr>
          <w:color w:val="000000" w:themeColor="text1"/>
        </w:rPr>
        <w:t>femal</w:t>
      </w:r>
      <w:r w:rsidR="00F4038D" w:rsidRPr="00423F14">
        <w:rPr>
          <w:color w:val="000000" w:themeColor="text1"/>
        </w:rPr>
        <w:t>e</w:t>
      </w:r>
      <w:r w:rsidR="001F21E3" w:rsidRPr="00423F14">
        <w:rPr>
          <w:color w:val="000000" w:themeColor="text1"/>
        </w:rPr>
        <w:t xml:space="preserve"> born t</w:t>
      </w:r>
      <w:r w:rsidR="00374FD4" w:rsidRPr="00423F14">
        <w:rPr>
          <w:color w:val="000000" w:themeColor="text1"/>
        </w:rPr>
        <w:t>o</w:t>
      </w:r>
      <w:r w:rsidR="001F21E3" w:rsidRPr="00423F14">
        <w:rPr>
          <w:color w:val="000000" w:themeColor="text1"/>
        </w:rPr>
        <w:t xml:space="preserve"> consanguineous parents. </w:t>
      </w:r>
      <w:r w:rsidR="00F4038D" w:rsidRPr="00423F14">
        <w:rPr>
          <w:color w:val="000000" w:themeColor="text1"/>
        </w:rPr>
        <w:t>Pregnancy was notable for reduced fetal movements. At birth she was noted to have hypotonia</w:t>
      </w:r>
      <w:r w:rsidR="00A8510A" w:rsidRPr="00423F14">
        <w:rPr>
          <w:color w:val="000000" w:themeColor="text1"/>
        </w:rPr>
        <w:t xml:space="preserve">, </w:t>
      </w:r>
      <w:r w:rsidR="00F4038D" w:rsidRPr="00423F14">
        <w:rPr>
          <w:color w:val="000000" w:themeColor="text1"/>
        </w:rPr>
        <w:t>abnormal wrist and ankle pos</w:t>
      </w:r>
      <w:r w:rsidR="00CA2420" w:rsidRPr="00423F14">
        <w:rPr>
          <w:color w:val="000000" w:themeColor="text1"/>
        </w:rPr>
        <w:t>ition</w:t>
      </w:r>
      <w:r w:rsidR="00F4038D" w:rsidRPr="00423F14">
        <w:rPr>
          <w:color w:val="000000" w:themeColor="text1"/>
        </w:rPr>
        <w:t>ing due to joint laxity</w:t>
      </w:r>
      <w:r w:rsidR="00CA2420" w:rsidRPr="00423F14">
        <w:rPr>
          <w:color w:val="000000" w:themeColor="text1"/>
        </w:rPr>
        <w:t>,</w:t>
      </w:r>
      <w:r w:rsidR="00F4038D" w:rsidRPr="00423F14">
        <w:rPr>
          <w:color w:val="000000" w:themeColor="text1"/>
        </w:rPr>
        <w:t xml:space="preserve"> a high-arched palate</w:t>
      </w:r>
      <w:r w:rsidR="00A8510A" w:rsidRPr="00423F14">
        <w:rPr>
          <w:color w:val="000000" w:themeColor="text1"/>
        </w:rPr>
        <w:t>,</w:t>
      </w:r>
      <w:r w:rsidR="00CA2420" w:rsidRPr="00423F14">
        <w:rPr>
          <w:color w:val="000000" w:themeColor="text1"/>
        </w:rPr>
        <w:t xml:space="preserve"> and a weak cry</w:t>
      </w:r>
      <w:r w:rsidR="00F4038D" w:rsidRPr="00423F14">
        <w:rPr>
          <w:color w:val="000000" w:themeColor="text1"/>
        </w:rPr>
        <w:t>. She was diagnosed with failure to thrive requiring nasogastric (NG) tube feeding which was subsequently converted to gastrostomy tube. Motor milestone</w:t>
      </w:r>
      <w:r w:rsidR="00C30663" w:rsidRPr="00423F14">
        <w:rPr>
          <w:color w:val="000000" w:themeColor="text1"/>
        </w:rPr>
        <w:t>s</w:t>
      </w:r>
      <w:r w:rsidR="00F4038D" w:rsidRPr="00423F14">
        <w:rPr>
          <w:color w:val="000000" w:themeColor="text1"/>
        </w:rPr>
        <w:t xml:space="preserve"> were delayed. She was able to sit independently at the age of </w:t>
      </w:r>
      <w:r w:rsidR="00020EB8" w:rsidRPr="00423F14">
        <w:rPr>
          <w:color w:val="000000" w:themeColor="text1"/>
        </w:rPr>
        <w:t>two</w:t>
      </w:r>
      <w:r w:rsidR="00F4038D" w:rsidRPr="00423F14">
        <w:rPr>
          <w:color w:val="000000" w:themeColor="text1"/>
        </w:rPr>
        <w:t xml:space="preserve"> years but </w:t>
      </w:r>
      <w:r w:rsidR="00CA2420" w:rsidRPr="00423F14">
        <w:rPr>
          <w:color w:val="000000" w:themeColor="text1"/>
        </w:rPr>
        <w:t xml:space="preserve">has not attained the </w:t>
      </w:r>
      <w:r w:rsidR="00F4038D" w:rsidRPr="00423F14">
        <w:rPr>
          <w:color w:val="000000" w:themeColor="text1"/>
        </w:rPr>
        <w:t>ab</w:t>
      </w:r>
      <w:r w:rsidR="00CA2420" w:rsidRPr="00423F14">
        <w:rPr>
          <w:color w:val="000000" w:themeColor="text1"/>
        </w:rPr>
        <w:t>ility</w:t>
      </w:r>
      <w:r w:rsidR="00F4038D" w:rsidRPr="00423F14">
        <w:rPr>
          <w:color w:val="000000" w:themeColor="text1"/>
        </w:rPr>
        <w:t xml:space="preserve"> to roll, stand or walk. </w:t>
      </w:r>
      <w:r w:rsidR="002F542F" w:rsidRPr="00423F14">
        <w:rPr>
          <w:color w:val="000000" w:themeColor="text1"/>
        </w:rPr>
        <w:t>She has a history of structural cardiac disease with</w:t>
      </w:r>
      <w:r w:rsidR="002760D0" w:rsidRPr="00423F14">
        <w:rPr>
          <w:color w:val="000000" w:themeColor="text1"/>
        </w:rPr>
        <w:t xml:space="preserve"> hypertrophic obstructive cardiomyopathy</w:t>
      </w:r>
      <w:r w:rsidR="002F542F" w:rsidRPr="00423F14">
        <w:rPr>
          <w:color w:val="000000" w:themeColor="text1"/>
        </w:rPr>
        <w:t xml:space="preserve"> and mitral valve stenosis</w:t>
      </w:r>
      <w:r w:rsidR="007E4702" w:rsidRPr="00423F14">
        <w:rPr>
          <w:color w:val="000000" w:themeColor="text1"/>
        </w:rPr>
        <w:t xml:space="preserve"> </w:t>
      </w:r>
      <w:r w:rsidR="00064A36" w:rsidRPr="00423F14">
        <w:rPr>
          <w:color w:val="000000" w:themeColor="text1"/>
        </w:rPr>
        <w:t>requiring cardiac</w:t>
      </w:r>
      <w:r w:rsidR="002F542F" w:rsidRPr="00423F14">
        <w:rPr>
          <w:color w:val="000000" w:themeColor="text1"/>
        </w:rPr>
        <w:t xml:space="preserve"> reconstructive surgery in the </w:t>
      </w:r>
      <w:r w:rsidR="00E874ED" w:rsidRPr="00423F14">
        <w:rPr>
          <w:color w:val="000000" w:themeColor="text1"/>
        </w:rPr>
        <w:t>first</w:t>
      </w:r>
      <w:r w:rsidR="002F542F" w:rsidRPr="00423F14">
        <w:rPr>
          <w:color w:val="000000" w:themeColor="text1"/>
        </w:rPr>
        <w:t xml:space="preserve"> year of life. Additionally, she has a history of eye deviation requiring corrective surgery. </w:t>
      </w:r>
      <w:r w:rsidR="00435190" w:rsidRPr="00423F14">
        <w:rPr>
          <w:color w:val="000000" w:themeColor="text1"/>
        </w:rPr>
        <w:t>Progressive s</w:t>
      </w:r>
      <w:r w:rsidR="002F542F" w:rsidRPr="00423F14">
        <w:rPr>
          <w:color w:val="000000" w:themeColor="text1"/>
        </w:rPr>
        <w:t xml:space="preserve">coliosis was noted at </w:t>
      </w:r>
      <w:r w:rsidR="00C420BF" w:rsidRPr="00423F14">
        <w:rPr>
          <w:color w:val="000000" w:themeColor="text1"/>
        </w:rPr>
        <w:t xml:space="preserve">an early </w:t>
      </w:r>
      <w:r w:rsidR="002F542F" w:rsidRPr="00423F14">
        <w:rPr>
          <w:color w:val="000000" w:themeColor="text1"/>
        </w:rPr>
        <w:t>age</w:t>
      </w:r>
      <w:r w:rsidR="00435190" w:rsidRPr="00423F14">
        <w:rPr>
          <w:color w:val="000000" w:themeColor="text1"/>
        </w:rPr>
        <w:t xml:space="preserve"> </w:t>
      </w:r>
      <w:r w:rsidR="00F11259" w:rsidRPr="00423F14">
        <w:rPr>
          <w:color w:val="000000" w:themeColor="text1"/>
        </w:rPr>
        <w:t xml:space="preserve">for which she underwent </w:t>
      </w:r>
      <w:r w:rsidR="002F542F" w:rsidRPr="00423F14">
        <w:rPr>
          <w:color w:val="000000" w:themeColor="text1"/>
        </w:rPr>
        <w:t xml:space="preserve"> corrective surgery at</w:t>
      </w:r>
      <w:r w:rsidR="00F57CB3" w:rsidRPr="00423F14">
        <w:rPr>
          <w:color w:val="000000" w:themeColor="text1"/>
        </w:rPr>
        <w:t xml:space="preserve"> </w:t>
      </w:r>
      <w:r w:rsidR="002F542F" w:rsidRPr="00423F14">
        <w:rPr>
          <w:color w:val="000000" w:themeColor="text1"/>
        </w:rPr>
        <w:t>age</w:t>
      </w:r>
      <w:r w:rsidR="00F57CB3" w:rsidRPr="00423F14">
        <w:rPr>
          <w:color w:val="000000" w:themeColor="text1"/>
        </w:rPr>
        <w:t xml:space="preserve"> </w:t>
      </w:r>
      <w:r w:rsidR="002F542F" w:rsidRPr="00423F14">
        <w:rPr>
          <w:color w:val="000000" w:themeColor="text1"/>
        </w:rPr>
        <w:t>11</w:t>
      </w:r>
      <w:r w:rsidR="00F57CB3" w:rsidRPr="00423F14">
        <w:rPr>
          <w:color w:val="000000" w:themeColor="text1"/>
        </w:rPr>
        <w:t xml:space="preserve"> years </w:t>
      </w:r>
      <w:r w:rsidR="00EC11CA" w:rsidRPr="00423F14">
        <w:rPr>
          <w:color w:val="000000" w:themeColor="text1"/>
        </w:rPr>
        <w:t>(Figure 1)</w:t>
      </w:r>
      <w:r w:rsidR="00020EB8" w:rsidRPr="00423F14">
        <w:rPr>
          <w:color w:val="000000" w:themeColor="text1"/>
        </w:rPr>
        <w:t>.</w:t>
      </w:r>
      <w:r w:rsidR="007F2AC1" w:rsidRPr="00423F14">
        <w:rPr>
          <w:color w:val="000000" w:themeColor="text1"/>
        </w:rPr>
        <w:t xml:space="preserve"> </w:t>
      </w:r>
      <w:r w:rsidR="00643ADD" w:rsidRPr="00423F14">
        <w:rPr>
          <w:color w:val="000000" w:themeColor="text1"/>
        </w:rPr>
        <w:t>E</w:t>
      </w:r>
      <w:r w:rsidR="007E4702" w:rsidRPr="00423F14">
        <w:rPr>
          <w:color w:val="000000" w:themeColor="text1"/>
        </w:rPr>
        <w:t xml:space="preserve">xamination at age 14 years revealed significant axial </w:t>
      </w:r>
      <w:r w:rsidR="00CA2420" w:rsidRPr="00423F14">
        <w:rPr>
          <w:color w:val="000000" w:themeColor="text1"/>
        </w:rPr>
        <w:t>weakness [</w:t>
      </w:r>
      <w:r w:rsidR="00435688" w:rsidRPr="00423F14">
        <w:rPr>
          <w:color w:val="000000" w:themeColor="text1"/>
        </w:rPr>
        <w:t>Medical Research Council</w:t>
      </w:r>
      <w:r w:rsidR="00CA2420" w:rsidRPr="00423F14">
        <w:rPr>
          <w:color w:val="000000" w:themeColor="text1"/>
        </w:rPr>
        <w:t xml:space="preserve"> </w:t>
      </w:r>
      <w:r w:rsidR="00435688" w:rsidRPr="00423F14">
        <w:rPr>
          <w:color w:val="000000" w:themeColor="text1"/>
        </w:rPr>
        <w:t>(</w:t>
      </w:r>
      <w:r w:rsidR="007E4702" w:rsidRPr="00423F14">
        <w:rPr>
          <w:color w:val="000000" w:themeColor="text1"/>
        </w:rPr>
        <w:t>MRC</w:t>
      </w:r>
      <w:r w:rsidR="00435688" w:rsidRPr="00423F14">
        <w:rPr>
          <w:color w:val="000000" w:themeColor="text1"/>
        </w:rPr>
        <w:t>)</w:t>
      </w:r>
      <w:r w:rsidR="007E4702" w:rsidRPr="00423F14">
        <w:rPr>
          <w:color w:val="000000" w:themeColor="text1"/>
        </w:rPr>
        <w:t xml:space="preserve"> </w:t>
      </w:r>
      <w:r w:rsidR="00CA2420" w:rsidRPr="00423F14">
        <w:rPr>
          <w:color w:val="000000" w:themeColor="text1"/>
        </w:rPr>
        <w:t xml:space="preserve">grade </w:t>
      </w:r>
      <w:r w:rsidR="007E4702" w:rsidRPr="00423F14">
        <w:rPr>
          <w:color w:val="000000" w:themeColor="text1"/>
        </w:rPr>
        <w:t>2/5</w:t>
      </w:r>
      <w:r w:rsidR="00CA2420" w:rsidRPr="00423F14">
        <w:rPr>
          <w:color w:val="000000" w:themeColor="text1"/>
        </w:rPr>
        <w:t xml:space="preserve">] and </w:t>
      </w:r>
      <w:r w:rsidR="007E4702" w:rsidRPr="00423F14">
        <w:rPr>
          <w:color w:val="000000" w:themeColor="text1"/>
        </w:rPr>
        <w:t xml:space="preserve">proximal </w:t>
      </w:r>
      <w:r w:rsidR="00CA2420" w:rsidRPr="00423F14">
        <w:rPr>
          <w:color w:val="000000" w:themeColor="text1"/>
        </w:rPr>
        <w:t xml:space="preserve">weakness </w:t>
      </w:r>
      <w:r w:rsidR="007E4702" w:rsidRPr="00423F14">
        <w:rPr>
          <w:color w:val="000000" w:themeColor="text1"/>
        </w:rPr>
        <w:t xml:space="preserve">(MRC </w:t>
      </w:r>
      <w:r w:rsidR="00CA2420" w:rsidRPr="00423F14">
        <w:rPr>
          <w:color w:val="000000" w:themeColor="text1"/>
        </w:rPr>
        <w:t xml:space="preserve">grade </w:t>
      </w:r>
      <w:r w:rsidR="007E4702" w:rsidRPr="00423F14">
        <w:rPr>
          <w:color w:val="000000" w:themeColor="text1"/>
        </w:rPr>
        <w:t xml:space="preserve">2-3/5) more than distal </w:t>
      </w:r>
      <w:r w:rsidR="00CA2420" w:rsidRPr="00423F14">
        <w:rPr>
          <w:color w:val="000000" w:themeColor="text1"/>
        </w:rPr>
        <w:t xml:space="preserve">weakness </w:t>
      </w:r>
      <w:r w:rsidR="007E4702" w:rsidRPr="00423F14">
        <w:rPr>
          <w:color w:val="000000" w:themeColor="text1"/>
        </w:rPr>
        <w:t xml:space="preserve">(MRC </w:t>
      </w:r>
      <w:r w:rsidR="00CA2420" w:rsidRPr="00423F14">
        <w:rPr>
          <w:color w:val="000000" w:themeColor="text1"/>
        </w:rPr>
        <w:t xml:space="preserve">grade </w:t>
      </w:r>
      <w:r w:rsidR="007E4702" w:rsidRPr="00423F14">
        <w:rPr>
          <w:color w:val="000000" w:themeColor="text1"/>
        </w:rPr>
        <w:t>4-/5). Sensation appeared normal. Reflexes were absent throughout</w:t>
      </w:r>
      <w:r w:rsidR="00CA2420" w:rsidRPr="00423F14">
        <w:rPr>
          <w:color w:val="000000" w:themeColor="text1"/>
        </w:rPr>
        <w:t xml:space="preserve"> the bilateral upper and lower extremities</w:t>
      </w:r>
      <w:r w:rsidR="00916B78" w:rsidRPr="00423F14">
        <w:rPr>
          <w:color w:val="000000" w:themeColor="text1"/>
        </w:rPr>
        <w:t>; however, post-exercise facilitation of biceps reflex was noted bilaterally.</w:t>
      </w:r>
      <w:r w:rsidR="007E4702" w:rsidRPr="00423F14">
        <w:rPr>
          <w:color w:val="000000" w:themeColor="text1"/>
        </w:rPr>
        <w:t xml:space="preserve"> </w:t>
      </w:r>
      <w:r w:rsidR="00EB7667" w:rsidRPr="00423F14">
        <w:rPr>
          <w:color w:val="000000" w:themeColor="text1"/>
        </w:rPr>
        <w:t xml:space="preserve">Bilateral upper and lower facial weakness was noted. </w:t>
      </w:r>
      <w:r w:rsidR="002F542F" w:rsidRPr="00423F14">
        <w:rPr>
          <w:color w:val="000000" w:themeColor="text1"/>
        </w:rPr>
        <w:t xml:space="preserve">Extraocular movements were </w:t>
      </w:r>
      <w:r w:rsidR="005F58B5" w:rsidRPr="00423F14">
        <w:rPr>
          <w:color w:val="000000" w:themeColor="text1"/>
        </w:rPr>
        <w:t xml:space="preserve">notable for </w:t>
      </w:r>
      <w:r w:rsidR="002F542F" w:rsidRPr="00423F14">
        <w:rPr>
          <w:color w:val="000000" w:themeColor="text1"/>
        </w:rPr>
        <w:t>slo</w:t>
      </w:r>
      <w:r w:rsidR="007E4702" w:rsidRPr="00423F14">
        <w:rPr>
          <w:color w:val="000000" w:themeColor="text1"/>
        </w:rPr>
        <w:t>w saccades</w:t>
      </w:r>
      <w:r w:rsidR="00C30663" w:rsidRPr="00423F14">
        <w:rPr>
          <w:color w:val="000000" w:themeColor="text1"/>
        </w:rPr>
        <w:t>,</w:t>
      </w:r>
      <w:r w:rsidR="007E4702" w:rsidRPr="00423F14">
        <w:rPr>
          <w:color w:val="000000" w:themeColor="text1"/>
        </w:rPr>
        <w:t xml:space="preserve"> and </w:t>
      </w:r>
      <w:r w:rsidR="002F542F" w:rsidRPr="00423F14">
        <w:rPr>
          <w:color w:val="000000" w:themeColor="text1"/>
        </w:rPr>
        <w:t>bilateral adduction and abduction restriction</w:t>
      </w:r>
      <w:r w:rsidR="007E4702" w:rsidRPr="00423F14">
        <w:rPr>
          <w:color w:val="000000" w:themeColor="text1"/>
        </w:rPr>
        <w:t xml:space="preserve"> </w:t>
      </w:r>
      <w:r w:rsidR="00916B78" w:rsidRPr="00423F14">
        <w:rPr>
          <w:color w:val="000000" w:themeColor="text1"/>
        </w:rPr>
        <w:t>and supraduction</w:t>
      </w:r>
      <w:r w:rsidR="002F542F" w:rsidRPr="00423F14">
        <w:rPr>
          <w:color w:val="000000" w:themeColor="text1"/>
        </w:rPr>
        <w:t xml:space="preserve"> limitation</w:t>
      </w:r>
      <w:r w:rsidR="00EB502D" w:rsidRPr="00423F14">
        <w:rPr>
          <w:color w:val="000000" w:themeColor="text1"/>
        </w:rPr>
        <w:t xml:space="preserve">s that were still </w:t>
      </w:r>
      <w:r w:rsidR="00916B78" w:rsidRPr="00423F14">
        <w:rPr>
          <w:color w:val="000000" w:themeColor="text1"/>
        </w:rPr>
        <w:t xml:space="preserve">present </w:t>
      </w:r>
      <w:r w:rsidR="002F542F" w:rsidRPr="00423F14">
        <w:rPr>
          <w:color w:val="000000" w:themeColor="text1"/>
        </w:rPr>
        <w:t>post corrective surgery</w:t>
      </w:r>
      <w:r w:rsidR="007E4702" w:rsidRPr="00423F14">
        <w:rPr>
          <w:color w:val="000000" w:themeColor="text1"/>
        </w:rPr>
        <w:t xml:space="preserve">. </w:t>
      </w:r>
      <w:r w:rsidR="002B65C5" w:rsidRPr="00423F14">
        <w:rPr>
          <w:color w:val="000000" w:themeColor="text1"/>
        </w:rPr>
        <w:t xml:space="preserve">Cognition was normal. </w:t>
      </w:r>
      <w:r w:rsidR="007E4702" w:rsidRPr="00423F14">
        <w:rPr>
          <w:color w:val="000000" w:themeColor="text1"/>
        </w:rPr>
        <w:t>Forced Vital Capacity (FVC) was 40%</w:t>
      </w:r>
      <w:r w:rsidR="00C30663" w:rsidRPr="00423F14">
        <w:rPr>
          <w:color w:val="000000" w:themeColor="text1"/>
        </w:rPr>
        <w:t xml:space="preserve"> predicted</w:t>
      </w:r>
      <w:r w:rsidR="007E4702" w:rsidRPr="00423F14">
        <w:rPr>
          <w:color w:val="000000" w:themeColor="text1"/>
        </w:rPr>
        <w:t xml:space="preserve">. </w:t>
      </w:r>
      <w:r w:rsidR="00643ADD" w:rsidRPr="00423F14">
        <w:rPr>
          <w:color w:val="000000" w:themeColor="text1"/>
        </w:rPr>
        <w:t xml:space="preserve">Brain magnetic resonance imaging </w:t>
      </w:r>
      <w:r w:rsidR="00435688" w:rsidRPr="00423F14">
        <w:rPr>
          <w:color w:val="000000" w:themeColor="text1"/>
        </w:rPr>
        <w:t xml:space="preserve">(MRI) </w:t>
      </w:r>
      <w:r w:rsidR="00643ADD" w:rsidRPr="00423F14">
        <w:rPr>
          <w:color w:val="000000" w:themeColor="text1"/>
        </w:rPr>
        <w:t>at age 14 years revealed mild cerebral atrophy, including thinning of the corpus callosum</w:t>
      </w:r>
      <w:r w:rsidR="00EC11CA" w:rsidRPr="00423F14">
        <w:rPr>
          <w:color w:val="000000" w:themeColor="text1"/>
        </w:rPr>
        <w:t xml:space="preserve"> (Figure 1</w:t>
      </w:r>
      <w:r w:rsidR="00575EBB" w:rsidRPr="00423F14">
        <w:rPr>
          <w:color w:val="000000" w:themeColor="text1"/>
        </w:rPr>
        <w:t>f</w:t>
      </w:r>
      <w:r w:rsidR="00EC11CA" w:rsidRPr="00423F14">
        <w:rPr>
          <w:color w:val="000000" w:themeColor="text1"/>
        </w:rPr>
        <w:t>)</w:t>
      </w:r>
      <w:r w:rsidR="00643ADD" w:rsidRPr="00423F14">
        <w:rPr>
          <w:color w:val="000000" w:themeColor="text1"/>
        </w:rPr>
        <w:t xml:space="preserve">. Muscle ultrasound at age 14 years </w:t>
      </w:r>
      <w:r w:rsidR="003C01EF" w:rsidRPr="00423F14">
        <w:rPr>
          <w:color w:val="000000" w:themeColor="text1"/>
        </w:rPr>
        <w:t xml:space="preserve">showed a mixed </w:t>
      </w:r>
      <w:r w:rsidR="003C01EF" w:rsidRPr="00423F14">
        <w:t xml:space="preserve">granular and streaky pattern </w:t>
      </w:r>
      <w:r w:rsidR="00643ADD" w:rsidRPr="00423F14">
        <w:rPr>
          <w:color w:val="000000" w:themeColor="text1"/>
        </w:rPr>
        <w:t>of</w:t>
      </w:r>
      <w:r w:rsidR="003C01EF" w:rsidRPr="00423F14">
        <w:rPr>
          <w:color w:val="000000" w:themeColor="text1"/>
        </w:rPr>
        <w:t xml:space="preserve"> increased</w:t>
      </w:r>
      <w:r w:rsidR="00643ADD" w:rsidRPr="00423F14">
        <w:rPr>
          <w:color w:val="000000" w:themeColor="text1"/>
        </w:rPr>
        <w:t xml:space="preserve"> echogenicity with rare fasciculations</w:t>
      </w:r>
      <w:r w:rsidR="0092799D" w:rsidRPr="00423F14">
        <w:rPr>
          <w:color w:val="000000" w:themeColor="text1"/>
        </w:rPr>
        <w:t xml:space="preserve"> (Figure 1</w:t>
      </w:r>
      <w:r w:rsidR="00575EBB" w:rsidRPr="00423F14">
        <w:rPr>
          <w:color w:val="000000" w:themeColor="text1"/>
        </w:rPr>
        <w:t>g</w:t>
      </w:r>
      <w:r w:rsidR="0092799D" w:rsidRPr="00423F14">
        <w:rPr>
          <w:color w:val="000000" w:themeColor="text1"/>
        </w:rPr>
        <w:t xml:space="preserve">, </w:t>
      </w:r>
      <w:r w:rsidR="00575EBB" w:rsidRPr="00423F14">
        <w:rPr>
          <w:color w:val="000000" w:themeColor="text1"/>
        </w:rPr>
        <w:t>h</w:t>
      </w:r>
      <w:r w:rsidR="0092799D" w:rsidRPr="00423F14">
        <w:rPr>
          <w:color w:val="000000" w:themeColor="text1"/>
        </w:rPr>
        <w:t>)</w:t>
      </w:r>
      <w:r w:rsidR="00643ADD" w:rsidRPr="00423F14">
        <w:rPr>
          <w:color w:val="000000" w:themeColor="text1"/>
        </w:rPr>
        <w:t xml:space="preserve">. </w:t>
      </w:r>
    </w:p>
    <w:p w14:paraId="1B69B79F" w14:textId="1A32DF0F" w:rsidR="00F4038D" w:rsidRPr="00423F14" w:rsidRDefault="00F4038D" w:rsidP="00724AC7">
      <w:pPr>
        <w:rPr>
          <w:color w:val="000000" w:themeColor="text1"/>
        </w:rPr>
      </w:pPr>
    </w:p>
    <w:p w14:paraId="2CA40B07" w14:textId="5DB97DB2" w:rsidR="00C420BF" w:rsidRPr="00423F14" w:rsidRDefault="00C420BF" w:rsidP="00724AC7">
      <w:pPr>
        <w:rPr>
          <w:color w:val="000000" w:themeColor="text1"/>
        </w:rPr>
      </w:pPr>
      <w:r w:rsidRPr="00423F14">
        <w:rPr>
          <w:rFonts w:eastAsiaTheme="minorHAnsi"/>
          <w:strike/>
          <w:color w:val="000000" w:themeColor="text1"/>
        </w:rPr>
        <w:t>A</w:t>
      </w:r>
      <w:r w:rsidRPr="00423F14">
        <w:rPr>
          <w:rFonts w:eastAsiaTheme="minorHAnsi"/>
          <w:color w:val="000000" w:themeColor="text1"/>
        </w:rPr>
        <w:t xml:space="preserve"> </w:t>
      </w:r>
      <w:r w:rsidR="005143B2" w:rsidRPr="00423F14">
        <w:rPr>
          <w:rFonts w:eastAsiaTheme="minorHAnsi"/>
          <w:color w:val="000000" w:themeColor="text1"/>
        </w:rPr>
        <w:t>T</w:t>
      </w:r>
      <w:r w:rsidRPr="00423F14">
        <w:rPr>
          <w:rFonts w:eastAsiaTheme="minorHAnsi"/>
          <w:color w:val="000000" w:themeColor="text1"/>
        </w:rPr>
        <w:t xml:space="preserve">reatment </w:t>
      </w:r>
      <w:r w:rsidRPr="00423F14">
        <w:rPr>
          <w:rFonts w:eastAsiaTheme="minorHAnsi"/>
          <w:strike/>
          <w:color w:val="000000" w:themeColor="text1"/>
        </w:rPr>
        <w:t xml:space="preserve">trial </w:t>
      </w:r>
      <w:r w:rsidRPr="00423F14">
        <w:rPr>
          <w:rFonts w:eastAsiaTheme="minorHAnsi"/>
          <w:color w:val="000000" w:themeColor="text1"/>
        </w:rPr>
        <w:t xml:space="preserve">of </w:t>
      </w:r>
      <w:r w:rsidRPr="00423F14">
        <w:rPr>
          <w:rStyle w:val="Emphasis"/>
          <w:i w:val="0"/>
          <w:iCs w:val="0"/>
          <w:color w:val="000000" w:themeColor="text1"/>
        </w:rPr>
        <w:t>pyridostigmine</w:t>
      </w:r>
      <w:r w:rsidRPr="00423F14">
        <w:rPr>
          <w:rStyle w:val="apple-converted-space"/>
          <w:color w:val="000000" w:themeColor="text1"/>
        </w:rPr>
        <w:t xml:space="preserve"> was initiated in P1 at age 14 years. </w:t>
      </w:r>
      <w:r w:rsidR="008A1EF3" w:rsidRPr="00423F14">
        <w:rPr>
          <w:color w:val="000000" w:themeColor="text1"/>
        </w:rPr>
        <w:t>Her f</w:t>
      </w:r>
      <w:r w:rsidRPr="00423F14">
        <w:rPr>
          <w:color w:val="000000" w:themeColor="text1"/>
        </w:rPr>
        <w:t>amily reported a</w:t>
      </w:r>
      <w:r w:rsidR="005143B2" w:rsidRPr="00423F14">
        <w:rPr>
          <w:color w:val="000000" w:themeColor="text1"/>
        </w:rPr>
        <w:t>n</w:t>
      </w:r>
      <w:r w:rsidRPr="00423F14">
        <w:rPr>
          <w:color w:val="000000" w:themeColor="text1"/>
        </w:rPr>
        <w:t xml:space="preserve"> improvement in her function over the three months</w:t>
      </w:r>
      <w:r w:rsidR="008A1EF3" w:rsidRPr="00423F14">
        <w:rPr>
          <w:color w:val="000000" w:themeColor="text1"/>
        </w:rPr>
        <w:t xml:space="preserve"> following the start of pyridostigmine</w:t>
      </w:r>
      <w:r w:rsidRPr="00423F14">
        <w:rPr>
          <w:color w:val="000000" w:themeColor="text1"/>
        </w:rPr>
        <w:t>. S</w:t>
      </w:r>
      <w:r w:rsidR="00337D58" w:rsidRPr="00423F14">
        <w:rPr>
          <w:color w:val="000000" w:themeColor="text1"/>
        </w:rPr>
        <w:t>ubsequently</w:t>
      </w:r>
      <w:r w:rsidRPr="00423F14">
        <w:rPr>
          <w:color w:val="000000" w:themeColor="text1"/>
        </w:rPr>
        <w:t xml:space="preserve">, she </w:t>
      </w:r>
      <w:r w:rsidR="008A1EF3" w:rsidRPr="00423F14">
        <w:rPr>
          <w:color w:val="000000" w:themeColor="text1"/>
        </w:rPr>
        <w:t xml:space="preserve">has </w:t>
      </w:r>
      <w:r w:rsidRPr="00423F14">
        <w:rPr>
          <w:color w:val="000000" w:themeColor="text1"/>
        </w:rPr>
        <w:t>continued to improve in some functional domains but at a slower pace. Between visit 1 and visit 2, 12 months after initiation of p</w:t>
      </w:r>
      <w:r w:rsidRPr="00423F14">
        <w:rPr>
          <w:rStyle w:val="Emphasis"/>
          <w:i w:val="0"/>
          <w:iCs w:val="0"/>
          <w:color w:val="000000" w:themeColor="text1"/>
        </w:rPr>
        <w:t>yridostigmine,</w:t>
      </w:r>
      <w:r w:rsidRPr="00423F14">
        <w:rPr>
          <w:color w:val="000000" w:themeColor="text1"/>
        </w:rPr>
        <w:t xml:space="preserve"> the patient improved in the relative strength of all muscle groups between 1.2% and 10.8%, except for the right elbow extensors which decreased by 1.7%. </w:t>
      </w:r>
      <w:r w:rsidR="00C20337" w:rsidRPr="00423F14">
        <w:rPr>
          <w:color w:val="000000" w:themeColor="text1"/>
        </w:rPr>
        <w:t>In particular, t</w:t>
      </w:r>
      <w:r w:rsidRPr="00423F14">
        <w:rPr>
          <w:color w:val="000000" w:themeColor="text1"/>
        </w:rPr>
        <w:t xml:space="preserve">he patient improved in the relative strength of both grip and pinch between 1.8% and 7.8%. The total MFM score between visit one and visit two increased by seven points, from 26 to 33, out of a total of 96 possible points, with an increase of five points considered reaching </w:t>
      </w:r>
      <w:r w:rsidRPr="00423F14">
        <w:rPr>
          <w:color w:val="000000" w:themeColor="text1"/>
          <w:shd w:val="clear" w:color="auto" w:fill="FFFFFF"/>
        </w:rPr>
        <w:t xml:space="preserve">minimal clinically important difference (MCID) </w:t>
      </w:r>
      <w:r w:rsidRPr="00423F14">
        <w:rPr>
          <w:color w:val="000000" w:themeColor="text1"/>
          <w:shd w:val="clear" w:color="auto" w:fill="FFFFFF"/>
        </w:rPr>
        <w:fldChar w:fldCharType="begin">
          <w:fldData xml:space="preserve">PEVuZE5vdGU+PENpdGU+PEF1dGhvcj5WdWlsbGVyb3Q8L0F1dGhvcj48WWVhcj4yMDEyPC9ZZWFy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</w:fldData>
        </w:fldChar>
      </w:r>
      <w:r w:rsidRPr="00423F14">
        <w:rPr>
          <w:color w:val="000000" w:themeColor="text1"/>
          <w:shd w:val="clear" w:color="auto" w:fill="FFFFFF"/>
        </w:rPr>
        <w:instrText xml:space="preserve"> ADDIN EN.CITE </w:instrText>
      </w:r>
      <w:r w:rsidRPr="00423F14">
        <w:rPr>
          <w:color w:val="000000" w:themeColor="text1"/>
          <w:shd w:val="clear" w:color="auto" w:fill="FFFFFF"/>
        </w:rPr>
        <w:fldChar w:fldCharType="begin">
          <w:fldData xml:space="preserve">PEVuZE5vdGU+PENpdGU+PEF1dGhvcj5WdWlsbGVyb3Q8L0F1dGhvcj48WWVhcj4yMDEyPC9ZZWFy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</w:fldData>
        </w:fldChar>
      </w:r>
      <w:r w:rsidRPr="00423F14">
        <w:rPr>
          <w:color w:val="000000" w:themeColor="text1"/>
          <w:shd w:val="clear" w:color="auto" w:fill="FFFFFF"/>
        </w:rPr>
        <w:instrText xml:space="preserve"> ADDIN EN.CITE.DATA </w:instrText>
      </w:r>
      <w:r w:rsidRPr="00423F14">
        <w:rPr>
          <w:color w:val="000000" w:themeColor="text1"/>
          <w:shd w:val="clear" w:color="auto" w:fill="FFFFFF"/>
        </w:rPr>
      </w:r>
      <w:r w:rsidRPr="00423F14">
        <w:rPr>
          <w:color w:val="000000" w:themeColor="text1"/>
          <w:shd w:val="clear" w:color="auto" w:fill="FFFFFF"/>
        </w:rPr>
        <w:fldChar w:fldCharType="end"/>
      </w:r>
      <w:r w:rsidRPr="00423F14">
        <w:rPr>
          <w:color w:val="000000" w:themeColor="text1"/>
          <w:shd w:val="clear" w:color="auto" w:fill="FFFFFF"/>
        </w:rPr>
      </w:r>
      <w:r w:rsidRPr="00423F14">
        <w:rPr>
          <w:color w:val="000000" w:themeColor="text1"/>
          <w:shd w:val="clear" w:color="auto" w:fill="FFFFFF"/>
        </w:rPr>
        <w:fldChar w:fldCharType="separate"/>
      </w:r>
      <w:r w:rsidRPr="00423F14">
        <w:rPr>
          <w:noProof/>
          <w:color w:val="000000" w:themeColor="text1"/>
          <w:shd w:val="clear" w:color="auto" w:fill="FFFFFF"/>
        </w:rPr>
        <w:t>(Vuillerot et al., 2012)</w:t>
      </w:r>
      <w:r w:rsidRPr="00423F14">
        <w:rPr>
          <w:color w:val="000000" w:themeColor="text1"/>
          <w:shd w:val="clear" w:color="auto" w:fill="FFFFFF"/>
        </w:rPr>
        <w:fldChar w:fldCharType="end"/>
      </w:r>
      <w:r w:rsidRPr="00423F14">
        <w:rPr>
          <w:color w:val="000000" w:themeColor="text1"/>
          <w:shd w:val="clear" w:color="auto" w:fill="FFFFFF"/>
        </w:rPr>
        <w:t xml:space="preserve">.  </w:t>
      </w:r>
      <w:r w:rsidRPr="00423F14">
        <w:rPr>
          <w:color w:val="000000" w:themeColor="text1"/>
        </w:rPr>
        <w:t xml:space="preserve">D1 remained stable, while scores on D2 and D3 increased from visit 1 to visit 2. </w:t>
      </w:r>
      <w:r w:rsidRPr="00423F14">
        <w:t xml:space="preserve">3,4-Diaminopyridine (3,4-DAP) has been successfully used in some patients with CMS. However, given P1’s cardiac disease and baseline long QT interval, this </w:t>
      </w:r>
      <w:r w:rsidR="00C20337" w:rsidRPr="00423F14">
        <w:t xml:space="preserve">medication </w:t>
      </w:r>
      <w:r w:rsidRPr="00423F14">
        <w:t>was not initiated.</w:t>
      </w:r>
      <w:r w:rsidR="00816702" w:rsidRPr="00423F14">
        <w:t xml:space="preserve"> </w:t>
      </w:r>
    </w:p>
    <w:p w14:paraId="58B7BE15" w14:textId="1ECCFA68" w:rsidR="00C420BF" w:rsidRPr="00423F14" w:rsidRDefault="00C420BF" w:rsidP="00724AC7">
      <w:pPr>
        <w:rPr>
          <w:color w:val="000000" w:themeColor="text1"/>
        </w:rPr>
      </w:pPr>
    </w:p>
    <w:p w14:paraId="21B77F28" w14:textId="3002B818" w:rsidR="00796C25" w:rsidRPr="00423F14" w:rsidRDefault="006F6D47" w:rsidP="00BB423A">
      <w:pPr>
        <w:rPr>
          <w:color w:val="000000"/>
          <w:shd w:val="clear" w:color="auto" w:fill="FFFFFF"/>
        </w:rPr>
      </w:pPr>
      <w:r w:rsidRPr="00423F14">
        <w:rPr>
          <w:color w:val="000000" w:themeColor="text1"/>
        </w:rPr>
        <w:t xml:space="preserve">We subsequently identified </w:t>
      </w:r>
      <w:r w:rsidR="00EC099B" w:rsidRPr="00423F14">
        <w:rPr>
          <w:color w:val="000000" w:themeColor="text1"/>
        </w:rPr>
        <w:t>six additional patients</w:t>
      </w:r>
      <w:r w:rsidR="003711ED" w:rsidRPr="00423F14">
        <w:rPr>
          <w:color w:val="000000" w:themeColor="text1"/>
        </w:rPr>
        <w:t>, three males and three females</w:t>
      </w:r>
      <w:r w:rsidR="00EC099B" w:rsidRPr="00423F14">
        <w:rPr>
          <w:color w:val="000000" w:themeColor="text1"/>
        </w:rPr>
        <w:t xml:space="preserve"> of four independent families</w:t>
      </w:r>
      <w:r w:rsidR="004D2985" w:rsidRPr="00423F14">
        <w:rPr>
          <w:color w:val="000000" w:themeColor="text1"/>
        </w:rPr>
        <w:t>. The clinical presentation</w:t>
      </w:r>
      <w:r w:rsidR="003711ED" w:rsidRPr="00423F14">
        <w:rPr>
          <w:color w:val="000000" w:themeColor="text1"/>
        </w:rPr>
        <w:t xml:space="preserve"> is summarized in </w:t>
      </w:r>
      <w:r w:rsidR="00575EBB" w:rsidRPr="00423F14">
        <w:rPr>
          <w:color w:val="000000" w:themeColor="text1"/>
        </w:rPr>
        <w:t>T</w:t>
      </w:r>
      <w:r w:rsidR="003711ED" w:rsidRPr="00423F14">
        <w:rPr>
          <w:color w:val="000000" w:themeColor="text1"/>
        </w:rPr>
        <w:t xml:space="preserve">able 1, with ages ranging from 25 months to 15 years. All </w:t>
      </w:r>
      <w:r w:rsidR="00C20337" w:rsidRPr="00423F14">
        <w:rPr>
          <w:color w:val="000000" w:themeColor="text1"/>
        </w:rPr>
        <w:t xml:space="preserve">of the </w:t>
      </w:r>
      <w:r w:rsidR="003711ED" w:rsidRPr="00423F14">
        <w:rPr>
          <w:color w:val="000000" w:themeColor="text1"/>
        </w:rPr>
        <w:t>parents</w:t>
      </w:r>
      <w:r w:rsidR="00C20337" w:rsidRPr="00423F14">
        <w:rPr>
          <w:color w:val="000000" w:themeColor="text1"/>
        </w:rPr>
        <w:t xml:space="preserve"> </w:t>
      </w:r>
      <w:r w:rsidR="003711ED" w:rsidRPr="00423F14">
        <w:rPr>
          <w:color w:val="000000" w:themeColor="text1"/>
        </w:rPr>
        <w:t xml:space="preserve">reported no clinical symptoms, </w:t>
      </w:r>
      <w:r w:rsidR="00C20337" w:rsidRPr="00423F14">
        <w:rPr>
          <w:color w:val="000000" w:themeColor="text1"/>
        </w:rPr>
        <w:t xml:space="preserve">and </w:t>
      </w:r>
      <w:r w:rsidR="003711ED" w:rsidRPr="00423F14">
        <w:rPr>
          <w:color w:val="000000" w:themeColor="text1"/>
        </w:rPr>
        <w:t xml:space="preserve">family history was significant for consanguinity in </w:t>
      </w:r>
      <w:r w:rsidR="00C20337" w:rsidRPr="00423F14">
        <w:rPr>
          <w:color w:val="000000" w:themeColor="text1"/>
        </w:rPr>
        <w:t xml:space="preserve">all </w:t>
      </w:r>
      <w:r w:rsidR="003711ED" w:rsidRPr="00423F14">
        <w:rPr>
          <w:color w:val="000000" w:themeColor="text1"/>
        </w:rPr>
        <w:t>four families (Figure 3a)</w:t>
      </w:r>
      <w:r w:rsidR="00D726DC" w:rsidRPr="00423F14">
        <w:rPr>
          <w:color w:val="000000" w:themeColor="text1"/>
        </w:rPr>
        <w:t>. All p</w:t>
      </w:r>
      <w:r w:rsidR="003711ED" w:rsidRPr="00423F14">
        <w:rPr>
          <w:color w:val="000000" w:themeColor="text1"/>
        </w:rPr>
        <w:t xml:space="preserve">atients presented with a remarkably consistent phenotype of </w:t>
      </w:r>
      <w:r w:rsidR="00C20337" w:rsidRPr="00423F14">
        <w:rPr>
          <w:color w:val="000000" w:themeColor="text1"/>
        </w:rPr>
        <w:t xml:space="preserve">congenital onset </w:t>
      </w:r>
      <w:r w:rsidR="003711ED" w:rsidRPr="00423F14">
        <w:rPr>
          <w:color w:val="000000" w:themeColor="text1"/>
        </w:rPr>
        <w:t xml:space="preserve">severe hypotonia significant </w:t>
      </w:r>
      <w:r w:rsidR="007B1CEF" w:rsidRPr="00423F14">
        <w:rPr>
          <w:color w:val="000000" w:themeColor="text1"/>
        </w:rPr>
        <w:t xml:space="preserve">generalized </w:t>
      </w:r>
      <w:r w:rsidR="003711ED" w:rsidRPr="00423F14">
        <w:rPr>
          <w:color w:val="000000" w:themeColor="text1"/>
        </w:rPr>
        <w:t xml:space="preserve">weakness noted at birth.  </w:t>
      </w:r>
      <w:r w:rsidR="00D726DC" w:rsidRPr="00423F14">
        <w:rPr>
          <w:color w:val="000000" w:themeColor="text1"/>
        </w:rPr>
        <w:t>P</w:t>
      </w:r>
      <w:r w:rsidR="003711ED" w:rsidRPr="00423F14">
        <w:rPr>
          <w:color w:val="000000" w:themeColor="text1"/>
        </w:rPr>
        <w:t xml:space="preserve">atients had attainment of </w:t>
      </w:r>
      <w:r w:rsidR="00C20337" w:rsidRPr="00423F14">
        <w:rPr>
          <w:color w:val="000000" w:themeColor="text1"/>
        </w:rPr>
        <w:t xml:space="preserve">only minimal </w:t>
      </w:r>
      <w:r w:rsidR="003711ED" w:rsidRPr="00423F14">
        <w:rPr>
          <w:color w:val="000000" w:themeColor="text1"/>
        </w:rPr>
        <w:t>motor milestones,</w:t>
      </w:r>
      <w:r w:rsidR="00E654DF" w:rsidRPr="00423F14">
        <w:rPr>
          <w:color w:val="000000" w:themeColor="text1"/>
        </w:rPr>
        <w:t xml:space="preserve"> with maximal motor milestone</w:t>
      </w:r>
      <w:r w:rsidR="00C20337" w:rsidRPr="00423F14">
        <w:rPr>
          <w:color w:val="000000" w:themeColor="text1"/>
        </w:rPr>
        <w:t>s</w:t>
      </w:r>
      <w:r w:rsidR="00E654DF" w:rsidRPr="00423F14">
        <w:rPr>
          <w:color w:val="000000" w:themeColor="text1"/>
        </w:rPr>
        <w:t xml:space="preserve"> </w:t>
      </w:r>
      <w:r w:rsidR="003711ED" w:rsidRPr="00423F14">
        <w:rPr>
          <w:color w:val="000000" w:themeColor="text1"/>
        </w:rPr>
        <w:t xml:space="preserve">ranging from minimal head control in two patients, to independent sitting in four patients. </w:t>
      </w:r>
      <w:r w:rsidR="00E654DF" w:rsidRPr="00423F14">
        <w:rPr>
          <w:color w:val="000000" w:themeColor="text1"/>
        </w:rPr>
        <w:t xml:space="preserve">At the time of the last examination, all patients were found to have significant </w:t>
      </w:r>
      <w:r w:rsidR="00C20337" w:rsidRPr="00423F14">
        <w:rPr>
          <w:color w:val="000000" w:themeColor="text1"/>
        </w:rPr>
        <w:t xml:space="preserve">generalized </w:t>
      </w:r>
      <w:r w:rsidR="00E654DF" w:rsidRPr="00423F14">
        <w:rPr>
          <w:color w:val="000000" w:themeColor="text1"/>
        </w:rPr>
        <w:t>weakness. Slow and limit</w:t>
      </w:r>
      <w:r w:rsidR="00C20337" w:rsidRPr="00423F14">
        <w:rPr>
          <w:color w:val="000000" w:themeColor="text1"/>
        </w:rPr>
        <w:t>ed</w:t>
      </w:r>
      <w:r w:rsidR="00E654DF" w:rsidRPr="00423F14">
        <w:rPr>
          <w:color w:val="000000" w:themeColor="text1"/>
        </w:rPr>
        <w:t xml:space="preserve"> </w:t>
      </w:r>
      <w:r w:rsidR="00C20337" w:rsidRPr="00423F14">
        <w:rPr>
          <w:color w:val="000000" w:themeColor="text1"/>
        </w:rPr>
        <w:t xml:space="preserve">extraocular </w:t>
      </w:r>
      <w:r w:rsidR="00E654DF" w:rsidRPr="00423F14">
        <w:rPr>
          <w:color w:val="000000" w:themeColor="text1"/>
        </w:rPr>
        <w:t xml:space="preserve">movements were seen in </w:t>
      </w:r>
      <w:r w:rsidR="00624018" w:rsidRPr="00423F14">
        <w:rPr>
          <w:color w:val="000000" w:themeColor="text1"/>
        </w:rPr>
        <w:t>five</w:t>
      </w:r>
      <w:r w:rsidR="00E654DF" w:rsidRPr="00423F14">
        <w:rPr>
          <w:color w:val="000000" w:themeColor="text1"/>
        </w:rPr>
        <w:t xml:space="preserve"> patients. Pulmonary </w:t>
      </w:r>
      <w:r w:rsidR="00C20337" w:rsidRPr="00423F14">
        <w:rPr>
          <w:color w:val="000000" w:themeColor="text1"/>
        </w:rPr>
        <w:t xml:space="preserve">function </w:t>
      </w:r>
      <w:r w:rsidR="00E654DF" w:rsidRPr="00423F14">
        <w:rPr>
          <w:color w:val="000000" w:themeColor="text1"/>
        </w:rPr>
        <w:t>ranged from normal to requiring full</w:t>
      </w:r>
      <w:r w:rsidR="00C20337" w:rsidRPr="00423F14">
        <w:rPr>
          <w:color w:val="000000" w:themeColor="text1"/>
        </w:rPr>
        <w:t>-</w:t>
      </w:r>
      <w:r w:rsidR="00E654DF" w:rsidRPr="00423F14">
        <w:rPr>
          <w:color w:val="000000" w:themeColor="text1"/>
        </w:rPr>
        <w:t xml:space="preserve">time ventilation (P5). </w:t>
      </w:r>
      <w:r w:rsidR="00C20337" w:rsidRPr="00423F14">
        <w:rPr>
          <w:color w:val="000000" w:themeColor="text1"/>
        </w:rPr>
        <w:t xml:space="preserve">Similar to </w:t>
      </w:r>
      <w:r w:rsidR="00E654DF" w:rsidRPr="00423F14">
        <w:rPr>
          <w:color w:val="000000" w:themeColor="text1"/>
        </w:rPr>
        <w:t xml:space="preserve">P1, </w:t>
      </w:r>
      <w:r w:rsidR="00CB33E7" w:rsidRPr="00423F14">
        <w:rPr>
          <w:color w:val="000000" w:themeColor="text1"/>
        </w:rPr>
        <w:t xml:space="preserve">the </w:t>
      </w:r>
      <w:r w:rsidR="00C20337" w:rsidRPr="00423F14">
        <w:rPr>
          <w:color w:val="000000" w:themeColor="text1"/>
        </w:rPr>
        <w:t>brain MRI performed</w:t>
      </w:r>
      <w:r w:rsidR="00E654DF" w:rsidRPr="00423F14">
        <w:rPr>
          <w:color w:val="000000" w:themeColor="text1"/>
        </w:rPr>
        <w:t xml:space="preserve"> </w:t>
      </w:r>
      <w:r w:rsidR="00C20337" w:rsidRPr="00423F14">
        <w:rPr>
          <w:color w:val="000000" w:themeColor="text1"/>
        </w:rPr>
        <w:t>in</w:t>
      </w:r>
      <w:r w:rsidR="00E654DF" w:rsidRPr="00423F14">
        <w:rPr>
          <w:color w:val="000000" w:themeColor="text1"/>
        </w:rPr>
        <w:t xml:space="preserve"> P</w:t>
      </w:r>
      <w:r w:rsidR="00D726DC" w:rsidRPr="00423F14">
        <w:rPr>
          <w:color w:val="000000" w:themeColor="text1"/>
        </w:rPr>
        <w:t>6</w:t>
      </w:r>
      <w:r w:rsidR="00E654DF" w:rsidRPr="00423F14">
        <w:rPr>
          <w:color w:val="000000" w:themeColor="text1"/>
        </w:rPr>
        <w:t xml:space="preserve"> also revealed a thin corpus callosum</w:t>
      </w:r>
      <w:r w:rsidR="00C20337" w:rsidRPr="00423F14">
        <w:rPr>
          <w:color w:val="000000" w:themeColor="text1"/>
        </w:rPr>
        <w:t>. Additionally, P6 had evidence of</w:t>
      </w:r>
      <w:r w:rsidR="00E654DF" w:rsidRPr="00423F14">
        <w:rPr>
          <w:color w:val="000000" w:themeColor="text1"/>
        </w:rPr>
        <w:t xml:space="preserve"> mild </w:t>
      </w:r>
      <w:proofErr w:type="spellStart"/>
      <w:r w:rsidR="00E654DF" w:rsidRPr="00423F14">
        <w:rPr>
          <w:color w:val="000000" w:themeColor="text1"/>
        </w:rPr>
        <w:t>vermian</w:t>
      </w:r>
      <w:proofErr w:type="spellEnd"/>
      <w:r w:rsidR="00E654DF" w:rsidRPr="00423F14">
        <w:rPr>
          <w:color w:val="000000" w:themeColor="text1"/>
        </w:rPr>
        <w:t xml:space="preserve"> hypoplasia. </w:t>
      </w:r>
      <w:r w:rsidR="00CB33E7" w:rsidRPr="00423F14">
        <w:rPr>
          <w:color w:val="000000" w:themeColor="text1"/>
        </w:rPr>
        <w:t>The b</w:t>
      </w:r>
      <w:r w:rsidR="00E654DF" w:rsidRPr="00423F14">
        <w:rPr>
          <w:color w:val="000000" w:themeColor="text1"/>
        </w:rPr>
        <w:t xml:space="preserve">rain MRI in P2 </w:t>
      </w:r>
      <w:r w:rsidR="00C954DA" w:rsidRPr="00423F14">
        <w:rPr>
          <w:color w:val="000000" w:themeColor="text1"/>
        </w:rPr>
        <w:t xml:space="preserve">and P3 </w:t>
      </w:r>
      <w:r w:rsidR="00E654DF" w:rsidRPr="00423F14">
        <w:rPr>
          <w:color w:val="000000" w:themeColor="text1"/>
        </w:rPr>
        <w:t xml:space="preserve">was normal. </w:t>
      </w:r>
      <w:r w:rsidR="00E654DF" w:rsidRPr="00423F14">
        <w:rPr>
          <w:color w:val="000000"/>
          <w:shd w:val="clear" w:color="auto" w:fill="FFFFFF"/>
        </w:rPr>
        <w:t xml:space="preserve">None of the patients had a history of seizures, cataracts, hearing </w:t>
      </w:r>
      <w:r w:rsidR="00C20337" w:rsidRPr="00423F14">
        <w:rPr>
          <w:color w:val="000000"/>
          <w:shd w:val="clear" w:color="auto" w:fill="FFFFFF"/>
        </w:rPr>
        <w:t xml:space="preserve">loss </w:t>
      </w:r>
      <w:r w:rsidR="00E654DF" w:rsidRPr="00423F14">
        <w:rPr>
          <w:color w:val="000000"/>
          <w:shd w:val="clear" w:color="auto" w:fill="FFFFFF"/>
        </w:rPr>
        <w:t>or cognitive involvement</w:t>
      </w:r>
      <w:r w:rsidR="00D726DC" w:rsidRPr="00423F14">
        <w:rPr>
          <w:color w:val="000000" w:themeColor="text1"/>
        </w:rPr>
        <w:t>.</w:t>
      </w:r>
      <w:r w:rsidR="00C20337" w:rsidRPr="00423F14">
        <w:rPr>
          <w:color w:val="000000" w:themeColor="text1"/>
        </w:rPr>
        <w:t xml:space="preserve"> Unlike P1, </w:t>
      </w:r>
      <w:r w:rsidR="00C20337" w:rsidRPr="00423F14">
        <w:rPr>
          <w:color w:val="000000"/>
          <w:shd w:val="clear" w:color="auto" w:fill="FFFFFF"/>
        </w:rPr>
        <w:t xml:space="preserve">cardiac involvement was not observed in P2-7. </w:t>
      </w:r>
      <w:r w:rsidR="00C34EA2" w:rsidRPr="00423F14">
        <w:t xml:space="preserve">A trial of </w:t>
      </w:r>
      <w:r w:rsidR="00C34EA2" w:rsidRPr="00423F14">
        <w:rPr>
          <w:color w:val="000000" w:themeColor="text1"/>
        </w:rPr>
        <w:t>p</w:t>
      </w:r>
      <w:r w:rsidR="00C34EA2" w:rsidRPr="00423F14">
        <w:rPr>
          <w:rStyle w:val="Emphasis"/>
          <w:i w:val="0"/>
          <w:iCs w:val="0"/>
          <w:color w:val="000000" w:themeColor="text1"/>
        </w:rPr>
        <w:t>yridostigmine</w:t>
      </w:r>
      <w:r w:rsidR="00C34EA2" w:rsidRPr="00423F14">
        <w:t xml:space="preserve"> was initiated in P4 without evidence of a clinical response. </w:t>
      </w:r>
      <w:r w:rsidR="00D726DC" w:rsidRPr="00423F14">
        <w:t xml:space="preserve">Both siblings in Family 2 </w:t>
      </w:r>
      <w:r w:rsidR="00C20337" w:rsidRPr="00423F14">
        <w:t>(</w:t>
      </w:r>
      <w:r w:rsidR="00D726DC" w:rsidRPr="00423F14">
        <w:t>P6 and P7</w:t>
      </w:r>
      <w:r w:rsidR="00C20337" w:rsidRPr="00423F14">
        <w:t>)</w:t>
      </w:r>
      <w:r w:rsidR="00D726DC" w:rsidRPr="00423F14">
        <w:t xml:space="preserve"> </w:t>
      </w:r>
      <w:r w:rsidR="00C34EA2" w:rsidRPr="00423F14">
        <w:t xml:space="preserve">initiated neostigmine </w:t>
      </w:r>
      <w:r w:rsidR="002B3985" w:rsidRPr="00423F14">
        <w:t xml:space="preserve">(an </w:t>
      </w:r>
      <w:r w:rsidR="002B3985" w:rsidRPr="00423F14">
        <w:rPr>
          <w:color w:val="000000" w:themeColor="text1"/>
        </w:rPr>
        <w:t>acetylcholinesterase inhibitor)</w:t>
      </w:r>
      <w:r w:rsidR="002B3985" w:rsidRPr="00423F14">
        <w:t xml:space="preserve"> </w:t>
      </w:r>
      <w:r w:rsidR="00C34EA2" w:rsidRPr="00423F14">
        <w:t xml:space="preserve">and subsequently </w:t>
      </w:r>
      <w:r w:rsidR="00D726DC" w:rsidRPr="00423F14">
        <w:t xml:space="preserve">reported </w:t>
      </w:r>
      <w:r w:rsidR="008946A6" w:rsidRPr="00423F14">
        <w:t xml:space="preserve">an </w:t>
      </w:r>
      <w:r w:rsidR="00D726DC" w:rsidRPr="00423F14">
        <w:t>increase</w:t>
      </w:r>
      <w:r w:rsidR="00796C25" w:rsidRPr="00423F14">
        <w:t xml:space="preserve"> </w:t>
      </w:r>
      <w:r w:rsidR="00796C25" w:rsidRPr="00423F14">
        <w:rPr>
          <w:color w:val="000000"/>
          <w:shd w:val="clear" w:color="auto" w:fill="FFFFFF"/>
        </w:rPr>
        <w:t>in overall stamina and motor activity</w:t>
      </w:r>
      <w:r w:rsidR="008946A6" w:rsidRPr="00423F14">
        <w:rPr>
          <w:color w:val="000000"/>
          <w:shd w:val="clear" w:color="auto" w:fill="FFFFFF"/>
        </w:rPr>
        <w:t>, and b</w:t>
      </w:r>
      <w:r w:rsidR="00796C25" w:rsidRPr="00423F14">
        <w:rPr>
          <w:color w:val="000000"/>
          <w:shd w:val="clear" w:color="auto" w:fill="FFFFFF"/>
        </w:rPr>
        <w:t>oth patients were less susceptible to chest infections</w:t>
      </w:r>
      <w:r w:rsidR="008946A6" w:rsidRPr="00423F14">
        <w:rPr>
          <w:color w:val="000000"/>
          <w:shd w:val="clear" w:color="auto" w:fill="FFFFFF"/>
        </w:rPr>
        <w:t xml:space="preserve">.  </w:t>
      </w:r>
      <w:r w:rsidR="00796C25" w:rsidRPr="00423F14">
        <w:rPr>
          <w:color w:val="000000"/>
          <w:shd w:val="clear" w:color="auto" w:fill="FFFFFF"/>
        </w:rPr>
        <w:t xml:space="preserve">On strength examination, P6 and P7 were noted to have increased head control and </w:t>
      </w:r>
      <w:r w:rsidR="008946A6" w:rsidRPr="00423F14">
        <w:rPr>
          <w:color w:val="000000"/>
          <w:shd w:val="clear" w:color="auto" w:fill="FFFFFF"/>
        </w:rPr>
        <w:t>increased</w:t>
      </w:r>
      <w:r w:rsidR="00796C25" w:rsidRPr="00423F14">
        <w:rPr>
          <w:color w:val="000000"/>
          <w:shd w:val="clear" w:color="auto" w:fill="FFFFFF"/>
        </w:rPr>
        <w:t xml:space="preserve"> movement against gravity</w:t>
      </w:r>
      <w:r w:rsidR="008946A6" w:rsidRPr="00423F14">
        <w:rPr>
          <w:color w:val="000000"/>
          <w:shd w:val="clear" w:color="auto" w:fill="FFFFFF"/>
        </w:rPr>
        <w:t xml:space="preserve"> since initiation of </w:t>
      </w:r>
      <w:r w:rsidR="008946A6" w:rsidRPr="00423F14">
        <w:t>neostigmine.</w:t>
      </w:r>
    </w:p>
    <w:p w14:paraId="0FA96EEA" w14:textId="441BA23F" w:rsidR="00020EB8" w:rsidRPr="00423F14" w:rsidRDefault="00020EB8" w:rsidP="00724AC7"/>
    <w:p w14:paraId="0BD7C80E" w14:textId="77777777" w:rsidR="00AE6EFC" w:rsidRPr="00423F14" w:rsidRDefault="007E4702" w:rsidP="00724AC7">
      <w:pPr>
        <w:rPr>
          <w:i/>
          <w:iCs/>
          <w:color w:val="000000" w:themeColor="text1"/>
        </w:rPr>
      </w:pPr>
      <w:r w:rsidRPr="00423F14">
        <w:rPr>
          <w:i/>
          <w:iCs/>
          <w:color w:val="000000" w:themeColor="text1"/>
        </w:rPr>
        <w:t xml:space="preserve">Electrodiagnostic </w:t>
      </w:r>
      <w:r w:rsidR="00C020F4" w:rsidRPr="00423F14">
        <w:rPr>
          <w:i/>
          <w:iCs/>
          <w:color w:val="000000" w:themeColor="text1"/>
        </w:rPr>
        <w:t>F</w:t>
      </w:r>
      <w:r w:rsidRPr="00423F14">
        <w:rPr>
          <w:i/>
          <w:iCs/>
          <w:color w:val="000000" w:themeColor="text1"/>
        </w:rPr>
        <w:t>indings</w:t>
      </w:r>
    </w:p>
    <w:p w14:paraId="75C8C0B2" w14:textId="1C287F73" w:rsidR="00F4560F" w:rsidRPr="00423F14" w:rsidRDefault="00F4560F" w:rsidP="00555469">
      <w:pPr>
        <w:rPr>
          <w:iCs/>
          <w:color w:val="000000" w:themeColor="text1"/>
        </w:rPr>
      </w:pPr>
      <w:r w:rsidRPr="00423F14">
        <w:rPr>
          <w:iCs/>
          <w:color w:val="000000" w:themeColor="text1"/>
        </w:rPr>
        <w:t xml:space="preserve">A subset of patients had electrodiagnostic studies </w:t>
      </w:r>
      <w:r w:rsidR="00CB33E7" w:rsidRPr="00423F14">
        <w:rPr>
          <w:iCs/>
          <w:color w:val="000000" w:themeColor="text1"/>
        </w:rPr>
        <w:t xml:space="preserve">performed. </w:t>
      </w:r>
      <w:r w:rsidRPr="00423F14">
        <w:rPr>
          <w:iCs/>
          <w:color w:val="000000" w:themeColor="text1"/>
        </w:rPr>
        <w:t xml:space="preserve">These studies showed normal sensory responses. Motor nerve conduction studies universally </w:t>
      </w:r>
      <w:r w:rsidR="007B550D" w:rsidRPr="00423F14">
        <w:rPr>
          <w:iCs/>
          <w:color w:val="000000" w:themeColor="text1"/>
        </w:rPr>
        <w:t xml:space="preserve">revealed </w:t>
      </w:r>
      <w:r w:rsidRPr="00423F14">
        <w:rPr>
          <w:iCs/>
          <w:color w:val="000000" w:themeColor="text1"/>
        </w:rPr>
        <w:t xml:space="preserve">significantly reduced </w:t>
      </w:r>
      <w:r w:rsidR="00555469" w:rsidRPr="00423F14">
        <w:rPr>
          <w:iCs/>
          <w:color w:val="000000" w:themeColor="text1"/>
        </w:rPr>
        <w:t>c</w:t>
      </w:r>
      <w:r w:rsidR="00555469" w:rsidRPr="00423F14">
        <w:rPr>
          <w:color w:val="000000" w:themeColor="text1"/>
          <w:shd w:val="clear" w:color="auto" w:fill="FFFFFF"/>
        </w:rPr>
        <w:t>ompound muscle action potential (</w:t>
      </w:r>
      <w:r w:rsidRPr="00423F14">
        <w:rPr>
          <w:iCs/>
          <w:color w:val="000000" w:themeColor="text1"/>
        </w:rPr>
        <w:t>CMAP</w:t>
      </w:r>
      <w:r w:rsidR="00555469" w:rsidRPr="00423F14">
        <w:rPr>
          <w:iCs/>
          <w:color w:val="000000" w:themeColor="text1"/>
        </w:rPr>
        <w:t>)</w:t>
      </w:r>
      <w:r w:rsidRPr="00423F14">
        <w:rPr>
          <w:iCs/>
          <w:color w:val="000000" w:themeColor="text1"/>
        </w:rPr>
        <w:t xml:space="preserve"> amplitudes and normal nerve conduction velocities. EMG showed reduced recruitment; however, </w:t>
      </w:r>
      <w:r w:rsidR="00555469" w:rsidRPr="00423F14">
        <w:rPr>
          <w:color w:val="000000" w:themeColor="text1"/>
          <w:shd w:val="clear" w:color="auto" w:fill="FFFFFF"/>
        </w:rPr>
        <w:t>motor unit action potential (</w:t>
      </w:r>
      <w:r w:rsidRPr="00423F14">
        <w:rPr>
          <w:iCs/>
          <w:color w:val="000000" w:themeColor="text1"/>
        </w:rPr>
        <w:t>MUAP</w:t>
      </w:r>
      <w:r w:rsidR="00555469" w:rsidRPr="00423F14">
        <w:rPr>
          <w:iCs/>
          <w:color w:val="000000" w:themeColor="text1"/>
        </w:rPr>
        <w:t>)</w:t>
      </w:r>
      <w:r w:rsidRPr="00423F14">
        <w:rPr>
          <w:iCs/>
          <w:color w:val="000000" w:themeColor="text1"/>
        </w:rPr>
        <w:t xml:space="preserve"> morphology varied with some patients having short duration, low amplitude MUAPs while others having large amplitude and long duration units. Abnormal spontaneous activity, in the form of positive sharp waves and fibrillation potentials w</w:t>
      </w:r>
      <w:r w:rsidR="00F57CB3" w:rsidRPr="00423F14">
        <w:rPr>
          <w:iCs/>
          <w:color w:val="000000" w:themeColor="text1"/>
        </w:rPr>
        <w:t>ere</w:t>
      </w:r>
      <w:r w:rsidRPr="00423F14">
        <w:rPr>
          <w:iCs/>
          <w:color w:val="000000" w:themeColor="text1"/>
        </w:rPr>
        <w:t xml:space="preserve"> present in some but not all patients. In those that had </w:t>
      </w:r>
      <w:r w:rsidR="00387B15" w:rsidRPr="00423F14">
        <w:rPr>
          <w:iCs/>
          <w:color w:val="000000" w:themeColor="text1"/>
        </w:rPr>
        <w:t>repetitive nerve stimulation (</w:t>
      </w:r>
      <w:r w:rsidRPr="00423F14">
        <w:rPr>
          <w:iCs/>
          <w:color w:val="000000" w:themeColor="text1"/>
        </w:rPr>
        <w:t>RN</w:t>
      </w:r>
      <w:r w:rsidR="00387B15" w:rsidRPr="00423F14">
        <w:rPr>
          <w:iCs/>
          <w:color w:val="000000" w:themeColor="text1"/>
        </w:rPr>
        <w:t>S)</w:t>
      </w:r>
      <w:r w:rsidRPr="00423F14">
        <w:rPr>
          <w:iCs/>
          <w:color w:val="000000" w:themeColor="text1"/>
        </w:rPr>
        <w:t xml:space="preserve"> studies, low frequency </w:t>
      </w:r>
      <w:r w:rsidR="007770CA" w:rsidRPr="00423F14">
        <w:rPr>
          <w:iCs/>
          <w:color w:val="000000" w:themeColor="text1"/>
        </w:rPr>
        <w:t xml:space="preserve">(3-5 Hz) </w:t>
      </w:r>
      <w:r w:rsidRPr="00423F14">
        <w:rPr>
          <w:iCs/>
          <w:color w:val="000000" w:themeColor="text1"/>
        </w:rPr>
        <w:t>stimulation resulted in significant decremental responses</w:t>
      </w:r>
      <w:r w:rsidR="00381A0D" w:rsidRPr="00423F14">
        <w:rPr>
          <w:iCs/>
          <w:color w:val="000000" w:themeColor="text1"/>
        </w:rPr>
        <w:t xml:space="preserve"> pointing to myasthenic syndrome</w:t>
      </w:r>
      <w:r w:rsidR="007770CA" w:rsidRPr="00423F14">
        <w:rPr>
          <w:iCs/>
          <w:color w:val="000000" w:themeColor="text1"/>
        </w:rPr>
        <w:t>. Post-exercise facilitation could not be reliably observed at the very low CMAP amplitudes.</w:t>
      </w:r>
      <w:r w:rsidR="006154EB" w:rsidRPr="00423F14">
        <w:rPr>
          <w:iCs/>
          <w:color w:val="000000" w:themeColor="text1"/>
        </w:rPr>
        <w:t xml:space="preserve"> </w:t>
      </w:r>
    </w:p>
    <w:p w14:paraId="62D01AE9" w14:textId="63424958" w:rsidR="007E4702" w:rsidRPr="00423F14" w:rsidRDefault="007E4702" w:rsidP="00724AC7"/>
    <w:p w14:paraId="7F46A888" w14:textId="45CE3FB6" w:rsidR="007E4702" w:rsidRPr="00423F14" w:rsidRDefault="007E4702" w:rsidP="00724AC7">
      <w:pPr>
        <w:rPr>
          <w:i/>
          <w:iCs/>
        </w:rPr>
      </w:pPr>
      <w:r w:rsidRPr="00423F14">
        <w:rPr>
          <w:i/>
          <w:iCs/>
        </w:rPr>
        <w:t xml:space="preserve">Histological </w:t>
      </w:r>
      <w:r w:rsidR="00C020F4" w:rsidRPr="00423F14">
        <w:rPr>
          <w:i/>
          <w:iCs/>
        </w:rPr>
        <w:t>C</w:t>
      </w:r>
      <w:r w:rsidRPr="00423F14">
        <w:rPr>
          <w:i/>
          <w:iCs/>
        </w:rPr>
        <w:t xml:space="preserve">haracteristics </w:t>
      </w:r>
    </w:p>
    <w:p w14:paraId="6A0B65A8" w14:textId="11729538" w:rsidR="00435688" w:rsidRPr="00423F14" w:rsidRDefault="00435688" w:rsidP="00C94B46">
      <w:r w:rsidRPr="00423F14">
        <w:t xml:space="preserve">Muscle biopsies </w:t>
      </w:r>
      <w:r w:rsidR="00C94B46" w:rsidRPr="00423F14">
        <w:t xml:space="preserve">were </w:t>
      </w:r>
      <w:r w:rsidRPr="00423F14">
        <w:t xml:space="preserve">performed in </w:t>
      </w:r>
      <w:r w:rsidR="00FF0A96" w:rsidRPr="00423F14">
        <w:t xml:space="preserve">two </w:t>
      </w:r>
      <w:r w:rsidRPr="00423F14">
        <w:t xml:space="preserve">patients </w:t>
      </w:r>
      <w:r w:rsidR="00F46C29" w:rsidRPr="00423F14">
        <w:t>(P1</w:t>
      </w:r>
      <w:r w:rsidR="00FF0A96" w:rsidRPr="00423F14">
        <w:t xml:space="preserve"> and</w:t>
      </w:r>
      <w:r w:rsidR="00F46C29" w:rsidRPr="00423F14">
        <w:t xml:space="preserve"> P2)</w:t>
      </w:r>
      <w:r w:rsidR="00E46053" w:rsidRPr="00423F14">
        <w:t xml:space="preserve">. Common findings include </w:t>
      </w:r>
      <w:r w:rsidR="00C94B46" w:rsidRPr="00423F14">
        <w:t>variation in fiber size</w:t>
      </w:r>
      <w:r w:rsidR="00786837" w:rsidRPr="00423F14">
        <w:t xml:space="preserve"> (Figure 2a) </w:t>
      </w:r>
      <w:r w:rsidR="00F37411" w:rsidRPr="00423F14">
        <w:t xml:space="preserve">with </w:t>
      </w:r>
      <w:r w:rsidR="00C94B46" w:rsidRPr="00423F14">
        <w:t>occasional angular fibers</w:t>
      </w:r>
      <w:r w:rsidR="00786837" w:rsidRPr="00423F14">
        <w:t xml:space="preserve">. </w:t>
      </w:r>
      <w:proofErr w:type="spellStart"/>
      <w:r w:rsidR="00C94B46" w:rsidRPr="00423F14">
        <w:t>Gömöri</w:t>
      </w:r>
      <w:proofErr w:type="spellEnd"/>
      <w:r w:rsidR="00C94B46" w:rsidRPr="00423F14">
        <w:t xml:space="preserve"> trichome staining </w:t>
      </w:r>
      <w:r w:rsidR="007F7691" w:rsidRPr="00423F14">
        <w:t xml:space="preserve">in P1 </w:t>
      </w:r>
      <w:r w:rsidR="00C94B46" w:rsidRPr="00423F14">
        <w:t xml:space="preserve">demonstrated occasional fibers </w:t>
      </w:r>
      <w:r w:rsidR="00F37411" w:rsidRPr="00423F14">
        <w:t xml:space="preserve">with </w:t>
      </w:r>
      <w:proofErr w:type="spellStart"/>
      <w:r w:rsidR="00C94B46" w:rsidRPr="00423F14">
        <w:t>fuscinophilic</w:t>
      </w:r>
      <w:proofErr w:type="spellEnd"/>
      <w:r w:rsidR="00C94B46" w:rsidRPr="00423F14">
        <w:t xml:space="preserve"> sarcoplasmic</w:t>
      </w:r>
      <w:r w:rsidR="00AB5088" w:rsidRPr="00423F14">
        <w:t xml:space="preserve"> and perinuclear</w:t>
      </w:r>
      <w:r w:rsidR="00C94B46" w:rsidRPr="00423F14">
        <w:t xml:space="preserve"> inclusions (Figure 2</w:t>
      </w:r>
      <w:r w:rsidR="00786837" w:rsidRPr="00423F14">
        <w:t>b</w:t>
      </w:r>
      <w:r w:rsidR="00C94B46" w:rsidRPr="00423F14">
        <w:t xml:space="preserve">) which </w:t>
      </w:r>
      <w:r w:rsidR="00EC11CA" w:rsidRPr="00423F14">
        <w:t>we</w:t>
      </w:r>
      <w:r w:rsidR="00C94B46" w:rsidRPr="00423F14">
        <w:t>re NADH positive (Figure 2</w:t>
      </w:r>
      <w:r w:rsidR="00786837" w:rsidRPr="00423F14">
        <w:t>c</w:t>
      </w:r>
      <w:r w:rsidR="00C94B46" w:rsidRPr="00423F14">
        <w:t xml:space="preserve">) suggestive of tubular aggregates. </w:t>
      </w:r>
      <w:r w:rsidR="00AB5088" w:rsidRPr="00423F14">
        <w:t xml:space="preserve">Non-specific esterase </w:t>
      </w:r>
      <w:r w:rsidRPr="00423F14">
        <w:t xml:space="preserve">staining </w:t>
      </w:r>
      <w:r w:rsidR="00C94B46" w:rsidRPr="00423F14">
        <w:t xml:space="preserve">in P1 </w:t>
      </w:r>
      <w:r w:rsidR="00AB5088" w:rsidRPr="00423F14">
        <w:t xml:space="preserve">highlighted the tubular aggregates and appeared </w:t>
      </w:r>
      <w:r w:rsidR="00C94B46" w:rsidRPr="00423F14">
        <w:t>to</w:t>
      </w:r>
      <w:r w:rsidR="00AB5088" w:rsidRPr="00423F14">
        <w:t xml:space="preserve"> show</w:t>
      </w:r>
      <w:r w:rsidR="00C94B46" w:rsidRPr="00423F14">
        <w:t xml:space="preserve"> segmented</w:t>
      </w:r>
      <w:r w:rsidR="00EC11CA" w:rsidRPr="00423F14">
        <w:t xml:space="preserve"> </w:t>
      </w:r>
      <w:r w:rsidR="00AB5088" w:rsidRPr="00423F14">
        <w:t xml:space="preserve">NMJs. A </w:t>
      </w:r>
      <w:r w:rsidRPr="00423F14">
        <w:t>rare angula</w:t>
      </w:r>
      <w:r w:rsidR="00AB5088" w:rsidRPr="00423F14">
        <w:t>r, atrophic</w:t>
      </w:r>
      <w:r w:rsidRPr="00423F14">
        <w:t xml:space="preserve"> fiber </w:t>
      </w:r>
      <w:r w:rsidR="00AB5088" w:rsidRPr="00423F14">
        <w:t xml:space="preserve">is also noted </w:t>
      </w:r>
      <w:r w:rsidR="00C94B46" w:rsidRPr="00423F14">
        <w:t>(Figure 2</w:t>
      </w:r>
      <w:r w:rsidR="00786837" w:rsidRPr="00423F14">
        <w:t>d</w:t>
      </w:r>
      <w:r w:rsidR="00C94B46" w:rsidRPr="00423F14">
        <w:t xml:space="preserve">). </w:t>
      </w:r>
    </w:p>
    <w:p w14:paraId="14242E55" w14:textId="77777777" w:rsidR="00E76BEF" w:rsidRPr="00423F14" w:rsidRDefault="00E76BEF"/>
    <w:p w14:paraId="083EFEB1" w14:textId="1B83869E" w:rsidR="000C6E67" w:rsidRPr="00423F14" w:rsidRDefault="000C6E67">
      <w:pPr>
        <w:rPr>
          <w:i/>
          <w:iCs/>
        </w:rPr>
      </w:pPr>
      <w:r w:rsidRPr="00423F14">
        <w:rPr>
          <w:i/>
          <w:iCs/>
        </w:rPr>
        <w:t>Genetic Findings</w:t>
      </w:r>
    </w:p>
    <w:p w14:paraId="4F421E4E" w14:textId="77777777" w:rsidR="00A1232F" w:rsidRPr="00423F14" w:rsidRDefault="00A1232F" w:rsidP="00A1232F">
      <w:pPr>
        <w:rPr>
          <w:rFonts w:eastAsiaTheme="minorHAnsi"/>
        </w:rPr>
      </w:pPr>
      <w:r w:rsidRPr="00423F14">
        <w:t xml:space="preserve">Trio whole exome sequencing for P1 was unrevealing. Subsequent analysis of the data for copy number variants in P1 identified an apparent homozygous loss of coverage of a portion of </w:t>
      </w:r>
      <w:r w:rsidRPr="00423F14">
        <w:rPr>
          <w:i/>
          <w:iCs/>
        </w:rPr>
        <w:t>SYT2</w:t>
      </w:r>
      <w:r w:rsidRPr="00423F14">
        <w:t xml:space="preserve"> in P1 compared to controls, with each parent showing apparent heterozygosity for this deletion (Figure 3b). This was confirmed through t</w:t>
      </w:r>
      <w:r w:rsidRPr="00423F14">
        <w:rPr>
          <w:rFonts w:eastAsiaTheme="minorHAnsi"/>
        </w:rPr>
        <w:t xml:space="preserve">argeted array CGH analysis with exon-level resolution </w:t>
      </w:r>
      <w:r w:rsidRPr="00423F14">
        <w:rPr>
          <w:rFonts w:eastAsiaTheme="minorHAnsi"/>
        </w:rPr>
        <w:lastRenderedPageBreak/>
        <w:t xml:space="preserve">revealed a homozygous deletion including at least exons 3-9 of the </w:t>
      </w:r>
      <w:r w:rsidRPr="00423F14">
        <w:rPr>
          <w:rFonts w:eastAsiaTheme="minorHAnsi"/>
          <w:i/>
          <w:iCs/>
        </w:rPr>
        <w:t>SYT2</w:t>
      </w:r>
      <w:r w:rsidRPr="00423F14">
        <w:rPr>
          <w:rFonts w:eastAsiaTheme="minorHAnsi"/>
        </w:rPr>
        <w:t xml:space="preserve"> gene in P1 (</w:t>
      </w:r>
      <w:proofErr w:type="spellStart"/>
      <w:r w:rsidRPr="00423F14">
        <w:rPr>
          <w:rFonts w:eastAsiaTheme="minorHAnsi"/>
        </w:rPr>
        <w:t>arr</w:t>
      </w:r>
      <w:proofErr w:type="spellEnd"/>
      <w:r w:rsidRPr="00423F14">
        <w:rPr>
          <w:rFonts w:eastAsiaTheme="minorHAnsi"/>
        </w:rPr>
        <w:t>[GRCh37] 1q32.1(202565663_202574633)x0</w:t>
      </w:r>
    </w:p>
    <w:p w14:paraId="154D3DA2" w14:textId="77777777" w:rsidR="00A1232F" w:rsidRPr="00423F14" w:rsidRDefault="00A1232F">
      <w:pPr>
        <w:rPr>
          <w:i/>
          <w:iCs/>
        </w:rPr>
      </w:pPr>
    </w:p>
    <w:p w14:paraId="5286EA41" w14:textId="4D8F635E" w:rsidR="00E874ED" w:rsidRPr="00423F14" w:rsidRDefault="00CE5F04" w:rsidP="005F011E">
      <w:r w:rsidRPr="00423F14">
        <w:t>Using w</w:t>
      </w:r>
      <w:r w:rsidR="004551C9" w:rsidRPr="00423F14">
        <w:t xml:space="preserve">hole exome sequencing </w:t>
      </w:r>
      <w:r w:rsidRPr="00423F14">
        <w:t>we identified three homozygous bi-all</w:t>
      </w:r>
      <w:r w:rsidR="00AB5088" w:rsidRPr="00423F14">
        <w:t>el</w:t>
      </w:r>
      <w:r w:rsidRPr="00423F14">
        <w:t xml:space="preserve">ic loss of function </w:t>
      </w:r>
      <w:r w:rsidR="00B645A1" w:rsidRPr="00423F14">
        <w:t>variants</w:t>
      </w:r>
      <w:r w:rsidRPr="00423F14">
        <w:t xml:space="preserve"> in </w:t>
      </w:r>
      <w:r w:rsidRPr="00423F14">
        <w:rPr>
          <w:i/>
          <w:iCs/>
        </w:rPr>
        <w:t>SYT2</w:t>
      </w:r>
      <w:r w:rsidR="00B60B9C" w:rsidRPr="00423F14">
        <w:rPr>
          <w:i/>
          <w:iCs/>
        </w:rPr>
        <w:t xml:space="preserve"> </w:t>
      </w:r>
      <w:r w:rsidR="00B60B9C" w:rsidRPr="00423F14">
        <w:t>(ENST00000367267</w:t>
      </w:r>
      <w:r w:rsidRPr="00423F14">
        <w:rPr>
          <w:i/>
          <w:iCs/>
        </w:rPr>
        <w:t xml:space="preserve"> </w:t>
      </w:r>
      <w:r w:rsidRPr="00423F14">
        <w:t xml:space="preserve">in </w:t>
      </w:r>
      <w:r w:rsidR="00E653C1" w:rsidRPr="00423F14">
        <w:t xml:space="preserve">six </w:t>
      </w:r>
      <w:r w:rsidRPr="00423F14">
        <w:t xml:space="preserve">patients of </w:t>
      </w:r>
      <w:r w:rsidR="00E653C1" w:rsidRPr="00423F14">
        <w:t>four f</w:t>
      </w:r>
      <w:r w:rsidRPr="00423F14">
        <w:t>amilies</w:t>
      </w:r>
      <w:r w:rsidR="009B5A86" w:rsidRPr="00423F14">
        <w:t xml:space="preserve">: </w:t>
      </w:r>
      <w:r w:rsidRPr="00423F14">
        <w:t xml:space="preserve">  </w:t>
      </w:r>
    </w:p>
    <w:p w14:paraId="6B61A596" w14:textId="4A30DEDB" w:rsidR="007535A0" w:rsidRPr="00423F14" w:rsidRDefault="00B60B9C" w:rsidP="007535A0">
      <w:pPr>
        <w:rPr>
          <w:color w:val="000000"/>
          <w:shd w:val="clear" w:color="auto" w:fill="FFFFFF"/>
        </w:rPr>
      </w:pPr>
      <w:r w:rsidRPr="00423F14">
        <w:t>P2</w:t>
      </w:r>
      <w:r w:rsidR="00E874ED" w:rsidRPr="00423F14">
        <w:t>:c.</w:t>
      </w:r>
      <w:r w:rsidR="00E874ED" w:rsidRPr="00423F14">
        <w:sym w:font="Symbol" w:char="F05B"/>
      </w:r>
      <w:r w:rsidR="00E874ED" w:rsidRPr="00423F14">
        <w:t>927C&gt;A</w:t>
      </w:r>
      <w:r w:rsidR="00E874ED" w:rsidRPr="00423F14">
        <w:sym w:font="Symbol" w:char="F05D"/>
      </w:r>
      <w:r w:rsidR="00E874ED" w:rsidRPr="00423F14">
        <w:t>;</w:t>
      </w:r>
      <w:r w:rsidR="00E874ED" w:rsidRPr="00423F14">
        <w:sym w:font="Symbol" w:char="F05B"/>
      </w:r>
      <w:r w:rsidR="00E874ED" w:rsidRPr="00423F14">
        <w:t>927C&gt;A</w:t>
      </w:r>
      <w:r w:rsidR="00E874ED" w:rsidRPr="00423F14">
        <w:sym w:font="Symbol" w:char="F05D"/>
      </w:r>
      <w:r w:rsidR="00E874ED" w:rsidRPr="00423F14">
        <w:t>;p.</w:t>
      </w:r>
      <w:r w:rsidR="00E874ED" w:rsidRPr="00423F14">
        <w:sym w:font="Symbol" w:char="F05B"/>
      </w:r>
      <w:r w:rsidR="00E874ED" w:rsidRPr="00423F14">
        <w:t>(Tyr309*)</w:t>
      </w:r>
      <w:r w:rsidR="00E874ED" w:rsidRPr="00423F14">
        <w:sym w:font="Symbol" w:char="F05D"/>
      </w:r>
      <w:r w:rsidR="00E874ED" w:rsidRPr="00423F14">
        <w:t>;</w:t>
      </w:r>
      <w:r w:rsidRPr="00423F14">
        <w:t>[</w:t>
      </w:r>
      <w:r w:rsidR="00E874ED" w:rsidRPr="00423F14">
        <w:t>(Tyr309*)</w:t>
      </w:r>
      <w:r w:rsidR="00E874ED" w:rsidRPr="00423F14">
        <w:sym w:font="Symbol" w:char="F05D"/>
      </w:r>
      <w:r w:rsidRPr="00423F14">
        <w:t xml:space="preserve">, </w:t>
      </w:r>
      <w:r w:rsidR="00CE5F04" w:rsidRPr="00423F14">
        <w:t>P3</w:t>
      </w:r>
      <w:r w:rsidR="00A1232F" w:rsidRPr="00423F14">
        <w:t>, P6 and P7</w:t>
      </w:r>
      <w:r w:rsidR="00CE5F04" w:rsidRPr="00423F14">
        <w:t>: c.</w:t>
      </w:r>
      <w:r w:rsidR="008E184E" w:rsidRPr="00423F14">
        <w:t xml:space="preserve">[725dup]; [725dup]; p.[(Val243Glyfs*13)]; [(Val243Glyfs*13)], </w:t>
      </w:r>
      <w:r w:rsidR="003E08EA" w:rsidRPr="00423F14">
        <w:t>P4 and P5</w:t>
      </w:r>
      <w:r w:rsidRPr="00423F14">
        <w:t>:</w:t>
      </w:r>
      <w:r w:rsidR="003E08EA" w:rsidRPr="00423F14">
        <w:t xml:space="preserve"> c.</w:t>
      </w:r>
      <w:r w:rsidRPr="00423F14">
        <w:t>[</w:t>
      </w:r>
      <w:r w:rsidR="003E08EA" w:rsidRPr="00423F14">
        <w:t>805G&gt;T</w:t>
      </w:r>
      <w:r w:rsidRPr="00423F14">
        <w:t>]; [805G&gt;T]; p.[(Glu269*)];[(Glu269*)]</w:t>
      </w:r>
      <w:r w:rsidR="008E184E" w:rsidRPr="00423F14">
        <w:t xml:space="preserve">. </w:t>
      </w:r>
      <w:r w:rsidR="00F26E7F" w:rsidRPr="00423F14">
        <w:rPr>
          <w:rStyle w:val="Emphasis"/>
          <w:i w:val="0"/>
          <w:iCs w:val="0"/>
          <w:color w:val="000000" w:themeColor="text1"/>
          <w:spacing w:val="2"/>
        </w:rPr>
        <w:t xml:space="preserve">The </w:t>
      </w:r>
      <w:r w:rsidR="00F26E7F" w:rsidRPr="00423F14">
        <w:rPr>
          <w:rStyle w:val="Emphasis"/>
          <w:color w:val="000000" w:themeColor="text1"/>
          <w:spacing w:val="2"/>
        </w:rPr>
        <w:t>SYT2</w:t>
      </w:r>
      <w:r w:rsidR="00F26E7F" w:rsidRPr="00423F14">
        <w:rPr>
          <w:rStyle w:val="Emphasis"/>
          <w:i w:val="0"/>
          <w:iCs w:val="0"/>
          <w:color w:val="000000" w:themeColor="text1"/>
          <w:spacing w:val="2"/>
        </w:rPr>
        <w:t xml:space="preserve"> loss of function variants </w:t>
      </w:r>
      <w:r w:rsidR="00F26E7F" w:rsidRPr="00423F14">
        <w:rPr>
          <w:color w:val="000000" w:themeColor="text1"/>
          <w:spacing w:val="2"/>
          <w:shd w:val="clear" w:color="auto" w:fill="FCFCFC"/>
        </w:rPr>
        <w:t>are scattered throughout the gene and do not seem to cluster in a specific domain (Figure 3c)</w:t>
      </w:r>
      <w:r w:rsidR="008D11E9" w:rsidRPr="00423F14">
        <w:rPr>
          <w:color w:val="000000" w:themeColor="text1"/>
          <w:spacing w:val="2"/>
          <w:shd w:val="clear" w:color="auto" w:fill="FCFCFC"/>
        </w:rPr>
        <w:t>.</w:t>
      </w:r>
      <w:r w:rsidR="007535A0" w:rsidRPr="00423F14">
        <w:rPr>
          <w:color w:val="000000" w:themeColor="text1"/>
          <w:spacing w:val="2"/>
          <w:shd w:val="clear" w:color="auto" w:fill="FCFCFC"/>
        </w:rPr>
        <w:t xml:space="preserve"> </w:t>
      </w:r>
      <w:r w:rsidR="007535A0" w:rsidRPr="00423F14">
        <w:rPr>
          <w:color w:val="000000"/>
          <w:shd w:val="clear" w:color="auto" w:fill="FFFFFF"/>
        </w:rPr>
        <w:t>Variants are classified as pathogenic (Strong: PS3, PS4, Moderate: PM2, PM3, Supporting</w:t>
      </w:r>
      <w:r w:rsidR="007700E4" w:rsidRPr="00423F14">
        <w:rPr>
          <w:color w:val="000000"/>
          <w:shd w:val="clear" w:color="auto" w:fill="FFFFFF"/>
        </w:rPr>
        <w:t xml:space="preserve">: </w:t>
      </w:r>
      <w:r w:rsidR="007535A0" w:rsidRPr="00423F14">
        <w:rPr>
          <w:color w:val="000000"/>
          <w:shd w:val="clear" w:color="auto" w:fill="FFFFFF"/>
        </w:rPr>
        <w:t xml:space="preserve">PP3, PP4) based on the </w:t>
      </w:r>
      <w:r w:rsidR="007535A0" w:rsidRPr="00423F14">
        <w:t>2015 American College of Medical Genetics and Genomics-Association for Molecular Pathology (ACMG-AMP) guideline for</w:t>
      </w:r>
      <w:r w:rsidR="007700E4" w:rsidRPr="00423F14">
        <w:t xml:space="preserve"> variant</w:t>
      </w:r>
      <w:r w:rsidR="007535A0" w:rsidRPr="00423F14">
        <w:t xml:space="preserve"> interpretation</w:t>
      </w:r>
      <w:r w:rsidR="00942DD0" w:rsidRPr="00423F14">
        <w:t xml:space="preserve"> </w:t>
      </w:r>
      <w:r w:rsidR="00942DD0" w:rsidRPr="00423F14">
        <w:fldChar w:fldCharType="begin">
          <w:fldData xml:space="preserve">PEVuZE5vdGU+PENpdGU+PEF1dGhvcj5SaWNoYXJkczwvQXV0aG9yPjxZZWFyPjIwMTU8L1llYXI+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IE1l
ZDwvc2Vjb25kYXJ5LXRpdGxlPjwvdGl0bGVzPjxwZXJpb2RpY2FsPjxmdWxsLXRpdGxlPkdlbmV0
IE1lZDwvZnVsbC10aXRsZT48L3BlcmlvZGljYWw+PHBhZ2VzPjQwNS0yNDwvcGFnZXM+PHZvbHVt
ZT4xNzwvdm9sdW1lPjxudW1iZXI+NTwvbnVtYmVyPjxlZGl0aW9uPjIwMTUvMDMvMDY8L2VkaXRp
b24+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BzOi8v
d3d3Lm5jYmkubmxtLm5paC5nb3YvcHVibWVkLzI1NzQxODY4PC91cmw+PC9yZWxhdGVkLXVybHM+
PC91cmxzPjxjdXN0b20yPlBNQzQ1NDQ3NTM8L2N1c3RvbTI+PGVsZWN0cm9uaWMtcmVzb3VyY2Ut
bnVtPjEwLjEwMzgvZ2ltLjIwMTUuMzA8L2VsZWN0cm9uaWMtcmVzb3VyY2UtbnVtPjwvcmVjb3Jk
PjwvQ2l0ZT48L0VuZE5vdGU+AG==
</w:fldData>
        </w:fldChar>
      </w:r>
      <w:r w:rsidR="00942DD0" w:rsidRPr="00423F14">
        <w:instrText xml:space="preserve"> ADDIN EN.CITE </w:instrText>
      </w:r>
      <w:r w:rsidR="00942DD0" w:rsidRPr="00423F14">
        <w:fldChar w:fldCharType="begin">
          <w:fldData xml:space="preserve">PEVuZE5vdGU+PENpdGU+PEF1dGhvcj5SaWNoYXJkczwvQXV0aG9yPjxZZWFyPjIwMTU8L1llYXI+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IE1l
ZDwvc2Vjb25kYXJ5LXRpdGxlPjwvdGl0bGVzPjxwZXJpb2RpY2FsPjxmdWxsLXRpdGxlPkdlbmV0
IE1lZDwvZnVsbC10aXRsZT48L3BlcmlvZGljYWw+PHBhZ2VzPjQwNS0yNDwvcGFnZXM+PHZvbHVt
ZT4xNzwvdm9sdW1lPjxudW1iZXI+NTwvbnVtYmVyPjxlZGl0aW9uPjIwMTUvMDMvMDY8L2VkaXRp
b24+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BzOi8v
d3d3Lm5jYmkubmxtLm5paC5nb3YvcHVibWVkLzI1NzQxODY4PC91cmw+PC9yZWxhdGVkLXVybHM+
PC91cmxzPjxjdXN0b20yPlBNQzQ1NDQ3NTM8L2N1c3RvbTI+PGVsZWN0cm9uaWMtcmVzb3VyY2Ut
bnVtPjEwLjEwMzgvZ2ltLjIwMTUuMzA8L2VsZWN0cm9uaWMtcmVzb3VyY2UtbnVtPjwvcmVjb3Jk
PjwvQ2l0ZT48L0VuZE5vdGU+AG==
</w:fldData>
        </w:fldChar>
      </w:r>
      <w:r w:rsidR="00942DD0" w:rsidRPr="00423F14">
        <w:instrText xml:space="preserve"> ADDIN EN.CITE.DATA </w:instrText>
      </w:r>
      <w:r w:rsidR="00942DD0" w:rsidRPr="00423F14">
        <w:fldChar w:fldCharType="end"/>
      </w:r>
      <w:r w:rsidR="00942DD0" w:rsidRPr="00423F14">
        <w:fldChar w:fldCharType="separate"/>
      </w:r>
      <w:r w:rsidR="00942DD0" w:rsidRPr="00423F14">
        <w:rPr>
          <w:noProof/>
        </w:rPr>
        <w:t>(Richards et al., 2015)</w:t>
      </w:r>
      <w:r w:rsidR="00942DD0" w:rsidRPr="00423F14">
        <w:fldChar w:fldCharType="end"/>
      </w:r>
      <w:r w:rsidR="007535A0" w:rsidRPr="00423F14">
        <w:t>.</w:t>
      </w:r>
    </w:p>
    <w:p w14:paraId="05365342" w14:textId="1FD938B8" w:rsidR="00F26E7F" w:rsidRPr="00423F14" w:rsidRDefault="00F26E7F" w:rsidP="00F26E7F"/>
    <w:p w14:paraId="3ED5B49D" w14:textId="6F38510F" w:rsidR="000C6E67" w:rsidRPr="00423F14" w:rsidRDefault="008D6FAC">
      <w:pPr>
        <w:rPr>
          <w:b/>
          <w:bCs/>
        </w:rPr>
      </w:pPr>
      <w:r w:rsidRPr="00423F14">
        <w:rPr>
          <w:b/>
          <w:bCs/>
        </w:rPr>
        <w:t>Discussion</w:t>
      </w:r>
    </w:p>
    <w:p w14:paraId="0D3FA233" w14:textId="52ABBB05" w:rsidR="00DD6EFF" w:rsidRPr="00423F14" w:rsidRDefault="008179C1">
      <w:r w:rsidRPr="00423F14">
        <w:t>To date, three independent dominantly</w:t>
      </w:r>
      <w:r w:rsidR="000551A0" w:rsidRPr="00423F14">
        <w:t xml:space="preserve"> </w:t>
      </w:r>
      <w:r w:rsidR="00123918" w:rsidRPr="00423F14">
        <w:t xml:space="preserve">acting heterozygous </w:t>
      </w:r>
      <w:r w:rsidR="00502B48" w:rsidRPr="00423F14">
        <w:t>variant</w:t>
      </w:r>
      <w:r w:rsidR="00123918" w:rsidRPr="00423F14">
        <w:t xml:space="preserve">s </w:t>
      </w:r>
      <w:r w:rsidRPr="00423F14">
        <w:t>in</w:t>
      </w:r>
      <w:r w:rsidRPr="00423F14">
        <w:rPr>
          <w:i/>
          <w:iCs/>
        </w:rPr>
        <w:t xml:space="preserve"> SYT2</w:t>
      </w:r>
      <w:r w:rsidRPr="00423F14">
        <w:t xml:space="preserve"> have been reported in five families as a rare cause of slowly progressive </w:t>
      </w:r>
      <w:r w:rsidR="00381A0D" w:rsidRPr="00423F14">
        <w:t xml:space="preserve">distal </w:t>
      </w:r>
      <w:r w:rsidRPr="00423F14">
        <w:t>motor neuropathy</w:t>
      </w:r>
      <w:r w:rsidR="000551A0" w:rsidRPr="00423F14">
        <w:t xml:space="preserve"> and myasthenic syndrome</w:t>
      </w:r>
      <w:r w:rsidRPr="00423F14">
        <w:t xml:space="preserve"> </w:t>
      </w:r>
      <w:r w:rsidR="00123918" w:rsidRPr="00423F14">
        <w:fldChar w:fldCharType="begin">
          <w:fldData xml:space="preserve">PEVuZE5vdGU+PENpdGU+PEF1dGhvcj5IZXJybWFubjwvQXV0aG9yPjxZZWFyPjIwMTQ8L1llYXI+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</w:fldData>
        </w:fldChar>
      </w:r>
      <w:r w:rsidR="00F72302" w:rsidRPr="00423F14">
        <w:instrText xml:space="preserve"> ADDIN EN.CITE </w:instrText>
      </w:r>
      <w:r w:rsidR="00F72302" w:rsidRPr="00423F14">
        <w:fldChar w:fldCharType="begin">
          <w:fldData xml:space="preserve">PEVuZE5vdGU+PENpdGU+PEF1dGhvcj5IZXJybWFubjwvQXV0aG9yPjxZZWFyPjIwMTQ8L1llYXI+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</w:fldData>
        </w:fldChar>
      </w:r>
      <w:r w:rsidR="00F72302" w:rsidRPr="00423F14">
        <w:instrText xml:space="preserve"> ADDIN EN.CITE.DATA </w:instrText>
      </w:r>
      <w:r w:rsidR="00F72302" w:rsidRPr="00423F14">
        <w:fldChar w:fldCharType="end"/>
      </w:r>
      <w:r w:rsidR="00123918" w:rsidRPr="00423F14">
        <w:fldChar w:fldCharType="separate"/>
      </w:r>
      <w:r w:rsidR="00F72302" w:rsidRPr="00423F14">
        <w:rPr>
          <w:noProof/>
        </w:rPr>
        <w:t>(Herrmann et al., 2014; Montes-Chinea et al., 2018; Whittaker et al., 2015)</w:t>
      </w:r>
      <w:r w:rsidR="00123918" w:rsidRPr="00423F14">
        <w:fldChar w:fldCharType="end"/>
      </w:r>
      <w:r w:rsidR="00123918" w:rsidRPr="00423F14">
        <w:t xml:space="preserve">. </w:t>
      </w:r>
      <w:r w:rsidR="00DD6EFF" w:rsidRPr="00423F14">
        <w:t xml:space="preserve">Here we report a </w:t>
      </w:r>
      <w:r w:rsidR="00E9710F" w:rsidRPr="00423F14">
        <w:t xml:space="preserve">series </w:t>
      </w:r>
      <w:r w:rsidR="00DD6EFF" w:rsidRPr="00423F14">
        <w:t>of</w:t>
      </w:r>
      <w:r w:rsidR="0039140B" w:rsidRPr="00423F14">
        <w:t xml:space="preserve"> </w:t>
      </w:r>
      <w:r w:rsidR="007B204D" w:rsidRPr="00423F14">
        <w:t xml:space="preserve">seven </w:t>
      </w:r>
      <w:r w:rsidR="00DD6EFF" w:rsidRPr="00423F14">
        <w:t>patients</w:t>
      </w:r>
      <w:r w:rsidR="0039140B" w:rsidRPr="00423F14">
        <w:t xml:space="preserve"> </w:t>
      </w:r>
      <w:r w:rsidR="000F789E" w:rsidRPr="00423F14">
        <w:t xml:space="preserve">with </w:t>
      </w:r>
      <w:r w:rsidR="000551A0" w:rsidRPr="00423F14">
        <w:t>recessive</w:t>
      </w:r>
      <w:r w:rsidR="00DD6EFF" w:rsidRPr="00423F14">
        <w:t xml:space="preserve"> </w:t>
      </w:r>
      <w:r w:rsidR="00502B48" w:rsidRPr="00423F14">
        <w:t>l</w:t>
      </w:r>
      <w:r w:rsidR="007B204D" w:rsidRPr="00423F14">
        <w:t>oss of function</w:t>
      </w:r>
      <w:r w:rsidR="00DD6EFF" w:rsidRPr="00423F14">
        <w:t xml:space="preserve"> </w:t>
      </w:r>
      <w:r w:rsidR="00502B48" w:rsidRPr="00423F14">
        <w:t>variant</w:t>
      </w:r>
      <w:r w:rsidR="00DD6EFF" w:rsidRPr="00423F14">
        <w:t xml:space="preserve">s in </w:t>
      </w:r>
      <w:r w:rsidR="00DD6EFF" w:rsidRPr="00423F14">
        <w:rPr>
          <w:i/>
          <w:iCs/>
        </w:rPr>
        <w:t>SYT2</w:t>
      </w:r>
      <w:r w:rsidRPr="00423F14">
        <w:rPr>
          <w:i/>
          <w:iCs/>
        </w:rPr>
        <w:t>,</w:t>
      </w:r>
      <w:r w:rsidR="00DD6EFF" w:rsidRPr="00423F14">
        <w:rPr>
          <w:i/>
          <w:iCs/>
        </w:rPr>
        <w:t xml:space="preserve"> </w:t>
      </w:r>
      <w:r w:rsidR="00DD6EFF" w:rsidRPr="00423F14">
        <w:t xml:space="preserve">clinically manifesting </w:t>
      </w:r>
      <w:r w:rsidR="00B645A1" w:rsidRPr="00423F14">
        <w:t xml:space="preserve">with </w:t>
      </w:r>
      <w:r w:rsidR="00EC4838" w:rsidRPr="00423F14">
        <w:t>a severe presynaptic CMS</w:t>
      </w:r>
      <w:r w:rsidR="00624018" w:rsidRPr="00423F14">
        <w:t xml:space="preserve">. </w:t>
      </w:r>
      <w:r w:rsidR="00E5645C" w:rsidRPr="00423F14">
        <w:rPr>
          <w:rStyle w:val="Emphasis"/>
          <w:i w:val="0"/>
          <w:iCs w:val="0"/>
          <w:color w:val="000000" w:themeColor="text1"/>
        </w:rPr>
        <w:t>Overall</w:t>
      </w:r>
      <w:r w:rsidR="00D77448" w:rsidRPr="00423F14">
        <w:t xml:space="preserve">, </w:t>
      </w:r>
      <w:r w:rsidR="00E9710F" w:rsidRPr="00423F14">
        <w:t>we</w:t>
      </w:r>
      <w:r w:rsidR="00D77448" w:rsidRPr="00423F14">
        <w:t xml:space="preserve"> establish</w:t>
      </w:r>
      <w:r w:rsidR="00C054B2" w:rsidRPr="00423F14">
        <w:t xml:space="preserve"> </w:t>
      </w:r>
      <w:r w:rsidR="00E9710F" w:rsidRPr="00423F14">
        <w:t xml:space="preserve">the role of </w:t>
      </w:r>
      <w:r w:rsidR="00D77448" w:rsidRPr="00423F14">
        <w:rPr>
          <w:i/>
          <w:iCs/>
        </w:rPr>
        <w:t>SYT2</w:t>
      </w:r>
      <w:r w:rsidR="00C054B2" w:rsidRPr="00423F14">
        <w:t xml:space="preserve"> in neuromuscular disease and expand its </w:t>
      </w:r>
      <w:r w:rsidR="007B204D" w:rsidRPr="00423F14">
        <w:t xml:space="preserve">mutational mechanisms </w:t>
      </w:r>
      <w:r w:rsidR="00C054B2" w:rsidRPr="00423F14">
        <w:t xml:space="preserve">to include </w:t>
      </w:r>
      <w:r w:rsidR="00502B48" w:rsidRPr="00423F14">
        <w:t>biallelic l</w:t>
      </w:r>
      <w:r w:rsidR="00EE668F" w:rsidRPr="00423F14">
        <w:t>oss of function</w:t>
      </w:r>
      <w:r w:rsidR="00502B48" w:rsidRPr="00423F14">
        <w:t xml:space="preserve"> variants</w:t>
      </w:r>
      <w:r w:rsidR="007B204D" w:rsidRPr="00423F14">
        <w:t xml:space="preserve"> and its clinical spectrum to include a </w:t>
      </w:r>
      <w:r w:rsidR="00C054B2" w:rsidRPr="00423F14">
        <w:t>severe congenita</w:t>
      </w:r>
      <w:r w:rsidR="000551A0" w:rsidRPr="00423F14">
        <w:t xml:space="preserve">l </w:t>
      </w:r>
      <w:r w:rsidR="00C054B2" w:rsidRPr="00423F14">
        <w:t>dis</w:t>
      </w:r>
      <w:r w:rsidR="008D367F" w:rsidRPr="00423F14">
        <w:t>order</w:t>
      </w:r>
      <w:r w:rsidR="00E9710F" w:rsidRPr="00423F14">
        <w:t xml:space="preserve"> with</w:t>
      </w:r>
      <w:r w:rsidR="00127EE0" w:rsidRPr="00423F14">
        <w:t xml:space="preserve"> predominant</w:t>
      </w:r>
      <w:r w:rsidR="00E9710F" w:rsidRPr="00423F14">
        <w:t xml:space="preserve"> </w:t>
      </w:r>
      <w:r w:rsidR="00127EE0" w:rsidRPr="00423F14">
        <w:t>NMJ dysfunction</w:t>
      </w:r>
      <w:r w:rsidR="00EC4838" w:rsidRPr="00423F14">
        <w:t>.</w:t>
      </w:r>
      <w:r w:rsidR="00E9710F" w:rsidRPr="00423F14">
        <w:t xml:space="preserve"> </w:t>
      </w:r>
    </w:p>
    <w:p w14:paraId="3F951C0E" w14:textId="122A0FE5" w:rsidR="00123918" w:rsidRPr="00423F14" w:rsidRDefault="00123918"/>
    <w:p w14:paraId="599F193C" w14:textId="56CF0690" w:rsidR="00406836" w:rsidRPr="00423F14" w:rsidRDefault="0068464A" w:rsidP="00213BF1">
      <w:r w:rsidRPr="00423F14">
        <w:t>C</w:t>
      </w:r>
      <w:r w:rsidR="00A04194" w:rsidRPr="00423F14">
        <w:t>linically</w:t>
      </w:r>
      <w:r w:rsidR="00E90FE1" w:rsidRPr="00423F14">
        <w:t>,</w:t>
      </w:r>
      <w:r w:rsidR="00A04194" w:rsidRPr="00423F14">
        <w:t xml:space="preserve"> SYT2</w:t>
      </w:r>
      <w:r w:rsidR="00E90FE1" w:rsidRPr="00423F14">
        <w:rPr>
          <w:i/>
          <w:iCs/>
        </w:rPr>
        <w:t>-</w:t>
      </w:r>
      <w:r w:rsidR="00A04194" w:rsidRPr="00423F14">
        <w:t xml:space="preserve">deficient patients </w:t>
      </w:r>
      <w:r w:rsidR="000B5B7E" w:rsidRPr="00423F14">
        <w:t>presented at birth with</w:t>
      </w:r>
      <w:r w:rsidR="00095541" w:rsidRPr="00423F14">
        <w:t xml:space="preserve"> severe </w:t>
      </w:r>
      <w:r w:rsidR="008C3ED9" w:rsidRPr="00423F14">
        <w:t xml:space="preserve">hypotonia </w:t>
      </w:r>
      <w:r w:rsidR="000B5B7E" w:rsidRPr="00423F14">
        <w:t xml:space="preserve">and </w:t>
      </w:r>
      <w:r w:rsidR="008C3ED9" w:rsidRPr="00423F14">
        <w:t xml:space="preserve">profound </w:t>
      </w:r>
      <w:r w:rsidR="00095541" w:rsidRPr="00423F14">
        <w:t>weakness</w:t>
      </w:r>
      <w:r w:rsidR="000B5B7E" w:rsidRPr="00423F14">
        <w:t xml:space="preserve"> significantly </w:t>
      </w:r>
      <w:r w:rsidR="00821BAA" w:rsidRPr="00423F14">
        <w:t>interfering with the attainment of motor milestones</w:t>
      </w:r>
      <w:r w:rsidR="00127EE0" w:rsidRPr="00423F14">
        <w:t>.</w:t>
      </w:r>
      <w:r w:rsidR="00B5693A" w:rsidRPr="00423F14">
        <w:t xml:space="preserve"> The additional findings of f</w:t>
      </w:r>
      <w:r w:rsidR="00095541" w:rsidRPr="00423F14">
        <w:t>asciculation</w:t>
      </w:r>
      <w:r w:rsidR="007B204D" w:rsidRPr="00423F14">
        <w:t>s</w:t>
      </w:r>
      <w:r w:rsidR="00095541" w:rsidRPr="00423F14">
        <w:t xml:space="preserve"> (P</w:t>
      </w:r>
      <w:r w:rsidR="006F6D47" w:rsidRPr="00423F14">
        <w:t>1</w:t>
      </w:r>
      <w:r w:rsidR="00095541" w:rsidRPr="00423F14">
        <w:t xml:space="preserve">) and </w:t>
      </w:r>
      <w:r w:rsidR="00127EE0" w:rsidRPr="00423F14">
        <w:t xml:space="preserve">apparent </w:t>
      </w:r>
      <w:r w:rsidR="00095541" w:rsidRPr="00423F14">
        <w:t xml:space="preserve">neurogenic </w:t>
      </w:r>
      <w:r w:rsidR="00EC4838" w:rsidRPr="00423F14">
        <w:t xml:space="preserve">MUAPs </w:t>
      </w:r>
      <w:r w:rsidR="00095541" w:rsidRPr="00423F14">
        <w:t xml:space="preserve">on EMG </w:t>
      </w:r>
      <w:r w:rsidR="00127EE0" w:rsidRPr="00423F14">
        <w:t xml:space="preserve">may </w:t>
      </w:r>
      <w:r w:rsidR="00095541" w:rsidRPr="00423F14">
        <w:t>phenotypically resemb</w:t>
      </w:r>
      <w:r w:rsidR="00127EE0" w:rsidRPr="00423F14">
        <w:t xml:space="preserve">le lower motor neuropathy/neuronopathy (e.g. </w:t>
      </w:r>
      <w:r w:rsidR="00E90FE1" w:rsidRPr="00423F14">
        <w:t>s</w:t>
      </w:r>
      <w:r w:rsidR="00A04194" w:rsidRPr="00423F14">
        <w:t xml:space="preserve">pinal </w:t>
      </w:r>
      <w:r w:rsidR="00E90FE1" w:rsidRPr="00423F14">
        <w:t>m</w:t>
      </w:r>
      <w:r w:rsidR="00A04194" w:rsidRPr="00423F14">
        <w:t xml:space="preserve">uscular </w:t>
      </w:r>
      <w:r w:rsidR="00E90FE1" w:rsidRPr="00423F14">
        <w:t>a</w:t>
      </w:r>
      <w:r w:rsidR="00A04194" w:rsidRPr="00423F14">
        <w:t>trophy (SMA)</w:t>
      </w:r>
      <w:r w:rsidR="00127EE0" w:rsidRPr="00423F14">
        <w:t xml:space="preserve"> </w:t>
      </w:r>
      <w:r w:rsidR="00A04194" w:rsidRPr="00423F14">
        <w:t>or rare</w:t>
      </w:r>
      <w:r w:rsidR="00213BF1" w:rsidRPr="00423F14">
        <w:t>r</w:t>
      </w:r>
      <w:r w:rsidR="00A04194" w:rsidRPr="00423F14">
        <w:t xml:space="preserve"> causes of congenital onset </w:t>
      </w:r>
      <w:r w:rsidR="00095541" w:rsidRPr="00423F14">
        <w:t xml:space="preserve">SMA </w:t>
      </w:r>
      <w:r w:rsidR="00A04194" w:rsidRPr="00423F14">
        <w:t xml:space="preserve">with respiratory failure </w:t>
      </w:r>
      <w:r w:rsidR="00095541" w:rsidRPr="00423F14">
        <w:t xml:space="preserve">such as those caused by </w:t>
      </w:r>
      <w:r w:rsidR="00B645A1" w:rsidRPr="00423F14">
        <w:t>variants</w:t>
      </w:r>
      <w:r w:rsidR="00095541" w:rsidRPr="00423F14">
        <w:t xml:space="preserve"> in </w:t>
      </w:r>
      <w:r w:rsidR="00A04194" w:rsidRPr="00423F14">
        <w:rPr>
          <w:i/>
          <w:iCs/>
        </w:rPr>
        <w:t>IGHMBP2</w:t>
      </w:r>
      <w:r w:rsidR="00095541" w:rsidRPr="00423F14">
        <w:t xml:space="preserve"> and </w:t>
      </w:r>
      <w:r w:rsidR="00A04194" w:rsidRPr="00423F14">
        <w:rPr>
          <w:i/>
          <w:iCs/>
        </w:rPr>
        <w:t>LAS1L</w:t>
      </w:r>
      <w:r w:rsidR="009A21A7" w:rsidRPr="00423F14">
        <w:rPr>
          <w:i/>
          <w:iCs/>
        </w:rPr>
        <w:t xml:space="preserve"> </w:t>
      </w:r>
      <w:r w:rsidR="009A21A7" w:rsidRPr="00423F14">
        <w:fldChar w:fldCharType="begin">
          <w:fldData xml:space="preserve">PEVuZE5vdGU+PENpdGU+PEF1dGhvcj5Hcm9obWFubjwvQXV0aG9yPjxZZWFyPjIwMDE8L1llYXI+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</w:fldData>
        </w:fldChar>
      </w:r>
      <w:r w:rsidR="009A21A7" w:rsidRPr="00423F14">
        <w:instrText xml:space="preserve"> ADDIN EN.CITE </w:instrText>
      </w:r>
      <w:r w:rsidR="009A21A7" w:rsidRPr="00423F14">
        <w:fldChar w:fldCharType="begin">
          <w:fldData xml:space="preserve">PEVuZE5vdGU+PENpdGU+PEF1dGhvcj5Hcm9obWFubjwvQXV0aG9yPjxZZWFyPjIwMDE8L1llYXI+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</w:fldData>
        </w:fldChar>
      </w:r>
      <w:r w:rsidR="009A21A7" w:rsidRPr="00423F14">
        <w:instrText xml:space="preserve"> ADDIN EN.CITE.DATA </w:instrText>
      </w:r>
      <w:r w:rsidR="009A21A7" w:rsidRPr="00423F14">
        <w:fldChar w:fldCharType="end"/>
      </w:r>
      <w:r w:rsidR="009A21A7" w:rsidRPr="00423F14">
        <w:fldChar w:fldCharType="separate"/>
      </w:r>
      <w:r w:rsidR="009A21A7" w:rsidRPr="00423F14">
        <w:rPr>
          <w:noProof/>
        </w:rPr>
        <w:t>(Butterfield et al., 2014; Grohmann et al., 2001)</w:t>
      </w:r>
      <w:r w:rsidR="009A21A7" w:rsidRPr="00423F14">
        <w:fldChar w:fldCharType="end"/>
      </w:r>
      <w:r w:rsidR="00127EE0" w:rsidRPr="00423F14">
        <w:t>)</w:t>
      </w:r>
      <w:r w:rsidR="00095541" w:rsidRPr="00423F14">
        <w:rPr>
          <w:i/>
          <w:iCs/>
        </w:rPr>
        <w:t>.</w:t>
      </w:r>
      <w:r w:rsidR="00127EE0" w:rsidRPr="00423F14">
        <w:t xml:space="preserve"> </w:t>
      </w:r>
      <w:r w:rsidR="002C59DE" w:rsidRPr="00423F14">
        <w:t xml:space="preserve">The </w:t>
      </w:r>
      <w:r w:rsidR="00127EE0" w:rsidRPr="00423F14">
        <w:t>lack of fiber type grouping, a</w:t>
      </w:r>
      <w:r w:rsidR="00EC4838" w:rsidRPr="00423F14">
        <w:t xml:space="preserve"> histologic</w:t>
      </w:r>
      <w:r w:rsidR="00127EE0" w:rsidRPr="00423F14">
        <w:t xml:space="preserve"> hallmark of chronic neurogenic disease,</w:t>
      </w:r>
      <w:r w:rsidR="002C59DE" w:rsidRPr="00423F14">
        <w:t xml:space="preserve"> as well as the</w:t>
      </w:r>
      <w:r w:rsidR="00127EE0" w:rsidRPr="00423F14">
        <w:t xml:space="preserve"> overall mild changes on muscle biopsy compared to the profound level of weakness</w:t>
      </w:r>
      <w:r w:rsidR="002C59DE" w:rsidRPr="00423F14">
        <w:t xml:space="preserve"> would</w:t>
      </w:r>
      <w:r w:rsidR="000C6807" w:rsidRPr="00423F14">
        <w:t xml:space="preserve"> </w:t>
      </w:r>
      <w:r w:rsidR="00114ECA" w:rsidRPr="00423F14">
        <w:t xml:space="preserve">not </w:t>
      </w:r>
      <w:r w:rsidR="009F2EE3" w:rsidRPr="00423F14">
        <w:t xml:space="preserve">be </w:t>
      </w:r>
      <w:r w:rsidR="00114ECA" w:rsidRPr="00423F14">
        <w:t>consistent with a significant neuronopathy as the driver of the weakness</w:t>
      </w:r>
      <w:r w:rsidR="002C59DE" w:rsidRPr="00423F14">
        <w:t xml:space="preserve">, </w:t>
      </w:r>
      <w:r w:rsidR="009F2EE3" w:rsidRPr="00423F14">
        <w:t xml:space="preserve">but would </w:t>
      </w:r>
      <w:r w:rsidR="002C59DE" w:rsidRPr="00423F14">
        <w:t>be</w:t>
      </w:r>
      <w:r w:rsidR="00114ECA" w:rsidRPr="00423F14">
        <w:t xml:space="preserve"> more compatible with a dysfunctional NMJ</w:t>
      </w:r>
      <w:r w:rsidR="00127EE0" w:rsidRPr="00423F14">
        <w:t>.</w:t>
      </w:r>
      <w:r w:rsidR="00406836" w:rsidRPr="00423F14">
        <w:t xml:space="preserve"> Additional histological clues </w:t>
      </w:r>
      <w:r w:rsidR="00022466" w:rsidRPr="00423F14">
        <w:t>a</w:t>
      </w:r>
      <w:r w:rsidR="00406836" w:rsidRPr="00423F14">
        <w:t>re the tubular aggregates that were seen in in P1’s muscle biopsy, which have been reported in other forms of CMS</w:t>
      </w:r>
      <w:r w:rsidR="009F2EE3" w:rsidRPr="00423F14">
        <w:t>. N</w:t>
      </w:r>
      <w:r w:rsidR="004948C5" w:rsidRPr="00423F14">
        <w:t xml:space="preserve">amely </w:t>
      </w:r>
      <w:r w:rsidR="00D333E2" w:rsidRPr="00423F14">
        <w:t xml:space="preserve">CMS </w:t>
      </w:r>
      <w:r w:rsidR="004948C5" w:rsidRPr="00423F14">
        <w:t xml:space="preserve">due to </w:t>
      </w:r>
      <w:r w:rsidR="00D333E2" w:rsidRPr="00423F14">
        <w:t xml:space="preserve">recessive </w:t>
      </w:r>
      <w:r w:rsidR="004948C5" w:rsidRPr="00423F14">
        <w:t xml:space="preserve">mutations in </w:t>
      </w:r>
      <w:r w:rsidR="004948C5" w:rsidRPr="00423F14">
        <w:rPr>
          <w:i/>
          <w:iCs/>
        </w:rPr>
        <w:t>GFPT1</w:t>
      </w:r>
      <w:r w:rsidR="004948C5" w:rsidRPr="00423F14">
        <w:t xml:space="preserve"> or </w:t>
      </w:r>
      <w:r w:rsidR="004948C5" w:rsidRPr="00423F14">
        <w:rPr>
          <w:i/>
          <w:iCs/>
        </w:rPr>
        <w:t>DPAGT1</w:t>
      </w:r>
      <w:r w:rsidR="00D333E2" w:rsidRPr="00423F14">
        <w:t xml:space="preserve"> which encode enzymes in protein glycosylation pathways</w:t>
      </w:r>
      <w:r w:rsidR="00406836" w:rsidRPr="00423F14">
        <w:t xml:space="preserve"> as well as tubular aggregate myopathies caused by impaired intracellular Ca</w:t>
      </w:r>
      <w:r w:rsidR="00406836" w:rsidRPr="00423F14">
        <w:rPr>
          <w:vertAlign w:val="superscript"/>
        </w:rPr>
        <w:t>2+</w:t>
      </w:r>
      <w:r w:rsidR="00406836" w:rsidRPr="00423F14">
        <w:t xml:space="preserve"> handling</w:t>
      </w:r>
      <w:r w:rsidR="009F2EE3" w:rsidRPr="00423F14">
        <w:t xml:space="preserve"> (Bohm &amp; Laporte, 2018; </w:t>
      </w:r>
      <w:proofErr w:type="spellStart"/>
      <w:r w:rsidR="009F2EE3" w:rsidRPr="00423F14">
        <w:t>Chevessier</w:t>
      </w:r>
      <w:proofErr w:type="spellEnd"/>
      <w:r w:rsidR="009F2EE3" w:rsidRPr="00423F14">
        <w:t xml:space="preserve"> et al., 2005)</w:t>
      </w:r>
      <w:r w:rsidR="00406836" w:rsidRPr="00423F14">
        <w:t xml:space="preserve">. </w:t>
      </w:r>
      <w:r w:rsidR="00127EE0" w:rsidRPr="00423F14">
        <w:t xml:space="preserve">Post-exercise facilitation on </w:t>
      </w:r>
      <w:r w:rsidR="00406836" w:rsidRPr="00423F14">
        <w:t xml:space="preserve">RNS </w:t>
      </w:r>
      <w:r w:rsidR="00127EE0" w:rsidRPr="00423F14">
        <w:t xml:space="preserve">in </w:t>
      </w:r>
      <w:r w:rsidR="00EC4838" w:rsidRPr="00423F14">
        <w:t>P4</w:t>
      </w:r>
      <w:r w:rsidR="006F6D47" w:rsidRPr="00423F14">
        <w:t xml:space="preserve"> is </w:t>
      </w:r>
      <w:r w:rsidR="00127EE0" w:rsidRPr="00423F14">
        <w:t xml:space="preserve">consistent with this </w:t>
      </w:r>
      <w:r w:rsidR="00406836" w:rsidRPr="00423F14">
        <w:t xml:space="preserve">plausible </w:t>
      </w:r>
      <w:r w:rsidR="00127EE0" w:rsidRPr="00423F14">
        <w:t>pathophysiologic mechanism.</w:t>
      </w:r>
      <w:r w:rsidR="00EC4838" w:rsidRPr="00423F14">
        <w:t xml:space="preserve"> </w:t>
      </w:r>
      <w:r w:rsidR="00406836" w:rsidRPr="00423F14">
        <w:t>Thus, we postulate that the profound muscle weakness seen in our SYT2-deficient patients</w:t>
      </w:r>
      <w:r w:rsidR="009B5A86" w:rsidRPr="00423F14">
        <w:t xml:space="preserve"> is</w:t>
      </w:r>
      <w:r w:rsidR="00114ECA" w:rsidRPr="00423F14">
        <w:t xml:space="preserve"> largely </w:t>
      </w:r>
      <w:r w:rsidR="00406836" w:rsidRPr="00423F14">
        <w:t xml:space="preserve">driven by </w:t>
      </w:r>
      <w:r w:rsidR="00114ECA" w:rsidRPr="00423F14">
        <w:t>significantly</w:t>
      </w:r>
      <w:r w:rsidR="00406836" w:rsidRPr="00423F14">
        <w:t xml:space="preserve"> impaired presynaptic neuromuscular junction transmission</w:t>
      </w:r>
      <w:r w:rsidR="00114ECA" w:rsidRPr="00423F14">
        <w:t>, consistent with SYT2’s role</w:t>
      </w:r>
      <w:r w:rsidR="00406836" w:rsidRPr="00423F14">
        <w:t xml:space="preserve">, with </w:t>
      </w:r>
      <w:r w:rsidR="00114ECA" w:rsidRPr="00423F14">
        <w:t xml:space="preserve">an additional element </w:t>
      </w:r>
      <w:r w:rsidR="002C59DE" w:rsidRPr="00423F14">
        <w:t xml:space="preserve">of </w:t>
      </w:r>
      <w:r w:rsidR="00406836" w:rsidRPr="00423F14">
        <w:t xml:space="preserve">secondary axonal degeneration. </w:t>
      </w:r>
      <w:r w:rsidR="002C59DE" w:rsidRPr="00423F14">
        <w:t>D</w:t>
      </w:r>
      <w:r w:rsidR="00EC4838" w:rsidRPr="00423F14">
        <w:t xml:space="preserve">edicated morphological analysis of the NMJ, the gold standard for evaluation of </w:t>
      </w:r>
      <w:r w:rsidR="00406836" w:rsidRPr="00423F14">
        <w:t>such</w:t>
      </w:r>
      <w:r w:rsidR="00EC4838" w:rsidRPr="00423F14">
        <w:t xml:space="preserve"> disorders, was not available</w:t>
      </w:r>
      <w:r w:rsidR="002C59DE" w:rsidRPr="00423F14">
        <w:t>, however,</w:t>
      </w:r>
      <w:r w:rsidR="00406836" w:rsidRPr="00423F14">
        <w:t xml:space="preserve"> and limited our ability to definitively characterize </w:t>
      </w:r>
      <w:r w:rsidR="00406836" w:rsidRPr="00423F14">
        <w:rPr>
          <w:i/>
          <w:iCs/>
        </w:rPr>
        <w:t>SYT2-</w:t>
      </w:r>
      <w:r w:rsidR="00406836" w:rsidRPr="00423F14">
        <w:t xml:space="preserve">related disease. </w:t>
      </w:r>
    </w:p>
    <w:p w14:paraId="1CA5EAD7" w14:textId="3D0E7950" w:rsidR="00B5693A" w:rsidRPr="00423F14" w:rsidRDefault="00B5693A" w:rsidP="00B5693A"/>
    <w:p w14:paraId="47C2B967" w14:textId="71527F70" w:rsidR="002A2730" w:rsidRPr="00423F14" w:rsidRDefault="007535A0" w:rsidP="00D706C5">
      <w:r w:rsidRPr="00423F14">
        <w:rPr>
          <w:color w:val="000000"/>
          <w:shd w:val="clear" w:color="auto" w:fill="FFFFFF"/>
        </w:rPr>
        <w:t xml:space="preserve">Brain MRI imaging was performed in </w:t>
      </w:r>
      <w:r w:rsidR="002050DF" w:rsidRPr="00423F14">
        <w:rPr>
          <w:color w:val="000000"/>
          <w:shd w:val="clear" w:color="auto" w:fill="FFFFFF"/>
        </w:rPr>
        <w:t>four</w:t>
      </w:r>
      <w:r w:rsidRPr="00423F14">
        <w:rPr>
          <w:color w:val="000000"/>
          <w:shd w:val="clear" w:color="auto" w:fill="FFFFFF"/>
        </w:rPr>
        <w:t xml:space="preserve"> patients (P1, P2, P3 and P6). P1 and P6 had evidence of </w:t>
      </w:r>
      <w:r w:rsidRPr="00423F14">
        <w:rPr>
          <w:color w:val="000000" w:themeColor="text1"/>
        </w:rPr>
        <w:t xml:space="preserve">mild cerebral atrophy, including thinning of the corpus, and P6 was also found to have a thin </w:t>
      </w:r>
      <w:r w:rsidRPr="00423F14">
        <w:rPr>
          <w:color w:val="000000" w:themeColor="text1"/>
        </w:rPr>
        <w:lastRenderedPageBreak/>
        <w:t>corpus callosum</w:t>
      </w:r>
      <w:r w:rsidR="007700E4" w:rsidRPr="00423F14">
        <w:rPr>
          <w:color w:val="000000" w:themeColor="text1"/>
        </w:rPr>
        <w:t>; t</w:t>
      </w:r>
      <w:r w:rsidRPr="00423F14">
        <w:rPr>
          <w:color w:val="000000" w:themeColor="text1"/>
        </w:rPr>
        <w:t>he brain MRI in P2 and P3 was normal. Unfortunately, imaging was not available in the remaining  patients. It remains unclear whether the brain findings are related to the SYT2-deficiency at this time</w:t>
      </w:r>
      <w:r w:rsidR="007700E4" w:rsidRPr="00423F14">
        <w:rPr>
          <w:color w:val="000000" w:themeColor="text1"/>
        </w:rPr>
        <w:t>, which however remains a possibility as presynaptic CMS on the whole are more likely to also include central nervous system manifestations</w:t>
      </w:r>
      <w:r w:rsidRPr="00423F14">
        <w:rPr>
          <w:color w:val="000000" w:themeColor="text1"/>
        </w:rPr>
        <w:t xml:space="preserve">. </w:t>
      </w:r>
      <w:r w:rsidR="007700E4" w:rsidRPr="00423F14">
        <w:rPr>
          <w:color w:val="000000" w:themeColor="text1"/>
        </w:rPr>
        <w:t>Thus, a</w:t>
      </w:r>
      <w:r w:rsidRPr="00423F14">
        <w:rPr>
          <w:color w:val="000000" w:themeColor="text1"/>
        </w:rPr>
        <w:t>s additional patients are being recognized, this may very well be a more consistent finding of the SYT2-deficiency clinical spectrum.</w:t>
      </w:r>
      <w:r w:rsidRPr="00423F14">
        <w:t xml:space="preserve"> At this time, P1 is the only patient with cardiac involvement, it remains unclear whether this is related to the loss of SYT2, or whether there may be a second genetic etiology at play. </w:t>
      </w:r>
      <w:r w:rsidR="008506C0" w:rsidRPr="00423F14">
        <w:t xml:space="preserve">It is also notable that arthrogryposis, congenital brain malformations and epilepsy were not reported, which clinically distinguishes SYT2-deficiency from the various congenital motor neuronopathies including </w:t>
      </w:r>
      <w:r w:rsidR="008506C0" w:rsidRPr="00423F14">
        <w:rPr>
          <w:color w:val="000000"/>
          <w:shd w:val="clear" w:color="auto" w:fill="FFFFFF"/>
        </w:rPr>
        <w:t xml:space="preserve">pontocerebellar </w:t>
      </w:r>
      <w:proofErr w:type="spellStart"/>
      <w:r w:rsidR="008506C0" w:rsidRPr="00423F14">
        <w:rPr>
          <w:color w:val="000000"/>
          <w:shd w:val="clear" w:color="auto" w:fill="FFFFFF"/>
        </w:rPr>
        <w:t>hypoplasias</w:t>
      </w:r>
      <w:proofErr w:type="spellEnd"/>
      <w:r w:rsidR="008506C0" w:rsidRPr="00423F14">
        <w:rPr>
          <w:color w:val="000000"/>
          <w:shd w:val="clear" w:color="auto" w:fill="FFFFFF"/>
        </w:rPr>
        <w:t>, and SMA with progressive myoclonic epilepsy (SMA-PME).</w:t>
      </w:r>
      <w:r w:rsidR="008506C0" w:rsidRPr="00423F14">
        <w:t xml:space="preserve"> </w:t>
      </w:r>
      <w:r w:rsidR="002A2730" w:rsidRPr="00423F14">
        <w:rPr>
          <w:color w:val="000000"/>
          <w:shd w:val="clear" w:color="auto" w:fill="FFFFFF"/>
        </w:rPr>
        <w:t>M</w:t>
      </w:r>
      <w:r w:rsidR="002A2730" w:rsidRPr="00423F14">
        <w:t xml:space="preserve">uscle fatiguability, a hallmark of CMS, </w:t>
      </w:r>
      <w:r w:rsidR="007D1A9B" w:rsidRPr="00423F14">
        <w:t>wa</w:t>
      </w:r>
      <w:r w:rsidR="002A2730" w:rsidRPr="00423F14">
        <w:t>s difficult to assess in our SYT2</w:t>
      </w:r>
      <w:r w:rsidR="002A2730" w:rsidRPr="00423F14">
        <w:rPr>
          <w:i/>
          <w:iCs/>
        </w:rPr>
        <w:t>-</w:t>
      </w:r>
      <w:r w:rsidR="002A2730" w:rsidRPr="00423F14">
        <w:t>deficient cohort due to the severe weakness observed in all patients.</w:t>
      </w:r>
      <w:r w:rsidR="006342E1" w:rsidRPr="00423F14">
        <w:t xml:space="preserve"> Involvement of the ocular and facial muscles w</w:t>
      </w:r>
      <w:r w:rsidR="00F11259" w:rsidRPr="00423F14">
        <w:t>as</w:t>
      </w:r>
      <w:r w:rsidR="006342E1" w:rsidRPr="00423F14">
        <w:t xml:space="preserve"> </w:t>
      </w:r>
      <w:r w:rsidR="007D1A9B" w:rsidRPr="00423F14">
        <w:t>seen</w:t>
      </w:r>
      <w:r w:rsidR="006342E1" w:rsidRPr="00423F14">
        <w:t xml:space="preserve"> in our patients</w:t>
      </w:r>
      <w:r w:rsidR="005F772D" w:rsidRPr="00423F14">
        <w:t>. The profound congenital presentation is not unusual for CMS</w:t>
      </w:r>
      <w:r w:rsidR="00DA1B1A" w:rsidRPr="00423F14">
        <w:t xml:space="preserve">. </w:t>
      </w:r>
      <w:r w:rsidR="006C4956" w:rsidRPr="00423F14">
        <w:t>More recently, patients with variants in presynaptic genes impacting neurotransmitter release were found to have more significant multisystemic involvement, including central nervous system. These proteins are often involved in SNARE-mediated vesicle fusion at the presynaptic nerve terminal with pathogenic variants resulting in a wide clinical spectrum ranging from a severe presynaptic CMS similar to SYT</w:t>
      </w:r>
      <w:r w:rsidR="002050DF" w:rsidRPr="00423F14">
        <w:t>2</w:t>
      </w:r>
      <w:r w:rsidR="006C4956" w:rsidRPr="00423F14">
        <w:t>-deficient patients, as seen in</w:t>
      </w:r>
      <w:r w:rsidR="007700E4" w:rsidRPr="00423F14">
        <w:t xml:space="preserve"> patients with pathogenic variants in</w:t>
      </w:r>
      <w:r w:rsidR="006C4956" w:rsidRPr="00423F14">
        <w:t xml:space="preserve"> </w:t>
      </w:r>
      <w:r w:rsidR="006C4956" w:rsidRPr="00423F14">
        <w:rPr>
          <w:i/>
          <w:iCs/>
        </w:rPr>
        <w:t>VAMP1</w:t>
      </w:r>
      <w:r w:rsidR="006C4956" w:rsidRPr="00423F14">
        <w:t xml:space="preserve">, to those with multisystemic involvement including </w:t>
      </w:r>
      <w:r w:rsidR="006C4956" w:rsidRPr="00423F14">
        <w:rPr>
          <w:rStyle w:val="Strong"/>
          <w:b w:val="0"/>
          <w:bCs w:val="0"/>
          <w:color w:val="000000"/>
        </w:rPr>
        <w:t xml:space="preserve">cortical hyperexcitability, ataxia, and intellectual disability as seen </w:t>
      </w:r>
      <w:r w:rsidR="007700E4" w:rsidRPr="00423F14">
        <w:rPr>
          <w:rStyle w:val="Strong"/>
          <w:b w:val="0"/>
          <w:bCs w:val="0"/>
          <w:color w:val="000000"/>
        </w:rPr>
        <w:t>in patients with</w:t>
      </w:r>
      <w:r w:rsidR="007700E4" w:rsidRPr="00423F14">
        <w:rPr>
          <w:rStyle w:val="Strong"/>
          <w:color w:val="000000"/>
        </w:rPr>
        <w:t xml:space="preserve"> </w:t>
      </w:r>
      <w:r w:rsidR="007700E4" w:rsidRPr="00423F14">
        <w:t>pathogenic variants</w:t>
      </w:r>
      <w:r w:rsidR="007700E4" w:rsidRPr="00423F14">
        <w:rPr>
          <w:rStyle w:val="Strong"/>
          <w:color w:val="000000"/>
        </w:rPr>
        <w:t xml:space="preserve"> </w:t>
      </w:r>
      <w:r w:rsidR="007700E4" w:rsidRPr="00423F14">
        <w:rPr>
          <w:rStyle w:val="Strong"/>
          <w:b w:val="0"/>
          <w:bCs w:val="0"/>
          <w:color w:val="000000"/>
        </w:rPr>
        <w:t xml:space="preserve">in </w:t>
      </w:r>
      <w:r w:rsidR="006C4956" w:rsidRPr="00423F14">
        <w:rPr>
          <w:rStyle w:val="Strong"/>
          <w:b w:val="0"/>
          <w:bCs w:val="0"/>
          <w:i/>
          <w:iCs/>
          <w:color w:val="000000"/>
        </w:rPr>
        <w:t>SNAP25B</w:t>
      </w:r>
      <w:r w:rsidR="006C4956" w:rsidRPr="00423F14">
        <w:rPr>
          <w:rStyle w:val="Strong"/>
          <w:b w:val="0"/>
          <w:bCs w:val="0"/>
          <w:color w:val="000000"/>
        </w:rPr>
        <w:t xml:space="preserve">. </w:t>
      </w:r>
      <w:r w:rsidR="002D1BF0" w:rsidRPr="00423F14">
        <w:fldChar w:fldCharType="begin">
          <w:fldData xml:space="preserve">PEVuZE5vdGU+PENpdGU+PEF1dGhvcj5Sb2RyaWd1ZXogQ3J1ejwvQXV0aG9yPjxZZWFyPjIwMTg8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</w:fldData>
        </w:fldChar>
      </w:r>
      <w:r w:rsidR="002D1BF0" w:rsidRPr="00423F14">
        <w:instrText xml:space="preserve"> ADDIN EN.CITE </w:instrText>
      </w:r>
      <w:r w:rsidR="002D1BF0" w:rsidRPr="00423F14">
        <w:fldChar w:fldCharType="begin">
          <w:fldData xml:space="preserve">PEVuZE5vdGU+PENpdGU+PEF1dGhvcj5Sb2RyaWd1ZXogQ3J1ejwvQXV0aG9yPjxZZWFyPjIwMTg8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</w:fldData>
        </w:fldChar>
      </w:r>
      <w:r w:rsidR="002D1BF0" w:rsidRPr="00423F14">
        <w:instrText xml:space="preserve"> ADDIN EN.CITE.DATA </w:instrText>
      </w:r>
      <w:r w:rsidR="002D1BF0" w:rsidRPr="00423F14">
        <w:fldChar w:fldCharType="end"/>
      </w:r>
      <w:r w:rsidR="002D1BF0" w:rsidRPr="00423F14">
        <w:fldChar w:fldCharType="separate"/>
      </w:r>
      <w:r w:rsidR="002D1BF0" w:rsidRPr="00423F14">
        <w:rPr>
          <w:noProof/>
        </w:rPr>
        <w:t>(Rodriguez Cruz et al., 2018)</w:t>
      </w:r>
      <w:r w:rsidR="002D1BF0" w:rsidRPr="00423F14">
        <w:fldChar w:fldCharType="end"/>
      </w:r>
      <w:r w:rsidR="006C4956" w:rsidRPr="00423F14">
        <w:t xml:space="preserve"> </w:t>
      </w:r>
      <w:r w:rsidR="006C4956" w:rsidRPr="00423F14">
        <w:fldChar w:fldCharType="begin">
          <w:fldData xml:space="preserve">PEVuZE5vdGU+PENpdGU+PEF1dGhvcj5TYWxwaWV0cm88L0F1dGhvcj48WWVhcj4yMDE3PC9ZZWFy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</w:fldData>
        </w:fldChar>
      </w:r>
      <w:r w:rsidR="006C4956" w:rsidRPr="00423F14">
        <w:instrText xml:space="preserve"> ADDIN EN.CITE </w:instrText>
      </w:r>
      <w:r w:rsidR="006C4956" w:rsidRPr="00423F14">
        <w:fldChar w:fldCharType="begin">
          <w:fldData xml:space="preserve">PEVuZE5vdGU+PENpdGU+PEF1dGhvcj5TYWxwaWV0cm88L0F1dGhvcj48WWVhcj4yMDE3PC9ZZWFy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</w:fldData>
        </w:fldChar>
      </w:r>
      <w:r w:rsidR="006C4956" w:rsidRPr="00423F14">
        <w:instrText xml:space="preserve"> ADDIN EN.CITE.DATA </w:instrText>
      </w:r>
      <w:r w:rsidR="006C4956" w:rsidRPr="00423F14">
        <w:fldChar w:fldCharType="end"/>
      </w:r>
      <w:r w:rsidR="006C4956" w:rsidRPr="00423F14">
        <w:fldChar w:fldCharType="separate"/>
      </w:r>
      <w:r w:rsidR="006C4956" w:rsidRPr="00423F14">
        <w:rPr>
          <w:noProof/>
        </w:rPr>
        <w:t>(Salpietro et al., 2017)</w:t>
      </w:r>
      <w:r w:rsidR="006C4956" w:rsidRPr="00423F14">
        <w:fldChar w:fldCharType="end"/>
      </w:r>
      <w:r w:rsidR="006C4956" w:rsidRPr="00423F14">
        <w:t xml:space="preserve"> </w:t>
      </w:r>
      <w:r w:rsidR="006C4956" w:rsidRPr="00423F14">
        <w:fldChar w:fldCharType="begin">
          <w:fldData xml:space="preserve">PEVuZE5vdGU+PENpdGU+PEF1dGhvcj5TaGVuPC9BdXRob3I+PFllYXI+MjAxNDwvWWVhcj48UmVj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</w:fldData>
        </w:fldChar>
      </w:r>
      <w:r w:rsidR="006C4956" w:rsidRPr="00423F14">
        <w:instrText xml:space="preserve"> ADDIN EN.CITE </w:instrText>
      </w:r>
      <w:r w:rsidR="006C4956" w:rsidRPr="00423F14">
        <w:fldChar w:fldCharType="begin">
          <w:fldData xml:space="preserve">PEVuZE5vdGU+PENpdGU+PEF1dGhvcj5TaGVuPC9BdXRob3I+PFllYXI+MjAxNDwvWWVhcj48UmVj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</w:fldData>
        </w:fldChar>
      </w:r>
      <w:r w:rsidR="006C4956" w:rsidRPr="00423F14">
        <w:instrText xml:space="preserve"> ADDIN EN.CITE.DATA </w:instrText>
      </w:r>
      <w:r w:rsidR="006C4956" w:rsidRPr="00423F14">
        <w:fldChar w:fldCharType="end"/>
      </w:r>
      <w:r w:rsidR="006C4956" w:rsidRPr="00423F14">
        <w:fldChar w:fldCharType="separate"/>
      </w:r>
      <w:r w:rsidR="006C4956" w:rsidRPr="00423F14">
        <w:rPr>
          <w:noProof/>
        </w:rPr>
        <w:t>(Shen, Selcen, Brengman, &amp; Engel, 2014)</w:t>
      </w:r>
      <w:r w:rsidR="006C4956" w:rsidRPr="00423F14">
        <w:fldChar w:fldCharType="end"/>
      </w:r>
      <w:r w:rsidR="002D1BF0" w:rsidRPr="00423F14">
        <w:t xml:space="preserve">. </w:t>
      </w:r>
    </w:p>
    <w:p w14:paraId="6FA99CA7" w14:textId="58EBA8C1" w:rsidR="005F772D" w:rsidRPr="00423F14" w:rsidRDefault="005F772D" w:rsidP="00D706C5"/>
    <w:p w14:paraId="710C57C6" w14:textId="23853114" w:rsidR="00BB5294" w:rsidRPr="00423F14" w:rsidRDefault="006819B1" w:rsidP="00BB5294">
      <w:r w:rsidRPr="00423F14">
        <w:t>Treatment</w:t>
      </w:r>
      <w:r w:rsidR="008C526B" w:rsidRPr="00423F14">
        <w:t xml:space="preserve"> options are available for selected </w:t>
      </w:r>
      <w:r w:rsidRPr="00423F14">
        <w:t>CMS</w:t>
      </w:r>
      <w:r w:rsidR="008C526B" w:rsidRPr="00423F14">
        <w:t>, depending on the individual molecular mechanism of NMJ dysfunction</w:t>
      </w:r>
      <w:r w:rsidR="004D757F" w:rsidRPr="00423F14">
        <w:t xml:space="preserve"> </w:t>
      </w:r>
      <w:r w:rsidR="004D757F" w:rsidRPr="00423F14">
        <w:fldChar w:fldCharType="begin"/>
      </w:r>
      <w:r w:rsidR="004D757F" w:rsidRPr="00423F14">
        <w:instrText xml:space="preserve"> ADDIN EN.CITE &lt;EndNote&gt;&lt;Cite&gt;&lt;Author&gt;Engel&lt;/Author&gt;&lt;Year&gt;2015&lt;/Year&gt;&lt;RecNum&gt;128&lt;/RecNum&gt;&lt;DisplayText&gt;(Engel et al., 2015)&lt;/DisplayText&gt;&lt;record&gt;&lt;rec-number&gt;128&lt;/rec-number&gt;&lt;foreign-keys&gt;&lt;key app="EN" db-id="trrtezrs69davpespwz5p900vd5s2dxz2drv" timestamp="1585787111"&gt;128&lt;/key&gt;&lt;/foreign-keys&gt;&lt;ref-type name="Journal Article"&gt;17&lt;/ref-type&gt;&lt;contributors&gt;&lt;authors&gt;&lt;author&gt;Engel, A. G.&lt;/author&gt;&lt;author&gt;Shen, X. M.&lt;/author&gt;&lt;author&gt;Selcen, D.&lt;/author&gt;&lt;author&gt;Sine, S. M.&lt;/author&gt;&lt;/authors&gt;&lt;/contributors&gt;&lt;titles&gt;&lt;title&gt;Congenital myasthenic syndromes: pathogenesis, diagnosis, and treatment&lt;/title&gt;&lt;secondary-title&gt;Lancet Neurol&lt;/secondary-title&gt;&lt;/titles&gt;&lt;periodical&gt;&lt;full-title&gt;Lancet Neurol&lt;/full-title&gt;&lt;/periodical&gt;&lt;pages&gt;461&lt;/pages&gt;&lt;volume&gt;14&lt;/volume&gt;&lt;number&gt;5&lt;/number&gt;&lt;edition&gt;2015/04/22&lt;/edition&gt;&lt;dates&gt;&lt;year&gt;2015&lt;/year&gt;&lt;pub-dates&gt;&lt;date&gt;May&lt;/date&gt;&lt;/pub-dates&gt;&lt;/dates&gt;&lt;isbn&gt;1474-4465 (Electronic)&amp;#xD;1474-4422 (Linking)&lt;/isbn&gt;&lt;accession-num&gt;25895926&lt;/accession-num&gt;&lt;urls&gt;&lt;related-urls&gt;&lt;url&gt;https://www.ncbi.nlm.nih.gov/pubmed/25895926&lt;/url&gt;&lt;/related-urls&gt;&lt;/urls&gt;&lt;electronic-resource-num&gt;10.1016/S1474-4422(15)00010-1&lt;/electronic-resource-num&gt;&lt;/record&gt;&lt;/Cite&gt;&lt;/EndNote&gt;</w:instrText>
      </w:r>
      <w:r w:rsidR="004D757F" w:rsidRPr="00423F14">
        <w:fldChar w:fldCharType="separate"/>
      </w:r>
      <w:r w:rsidR="004D757F" w:rsidRPr="00423F14">
        <w:rPr>
          <w:noProof/>
        </w:rPr>
        <w:t>(Engel et al., 2015)</w:t>
      </w:r>
      <w:r w:rsidR="004D757F" w:rsidRPr="00423F14">
        <w:fldChar w:fldCharType="end"/>
      </w:r>
      <w:r w:rsidR="008C526B" w:rsidRPr="00423F14">
        <w:t>. Thus,</w:t>
      </w:r>
      <w:r w:rsidRPr="00423F14">
        <w:t xml:space="preserve"> </w:t>
      </w:r>
      <w:r w:rsidR="005A06E6" w:rsidRPr="00423F14">
        <w:t xml:space="preserve">an </w:t>
      </w:r>
      <w:r w:rsidRPr="00423F14">
        <w:t xml:space="preserve">understanding of the underlying disease mechanism is imperative </w:t>
      </w:r>
      <w:r w:rsidR="008C526B" w:rsidRPr="00423F14">
        <w:t xml:space="preserve">for a rational therapeutic choice </w:t>
      </w:r>
      <w:r w:rsidR="005A06E6" w:rsidRPr="00423F14">
        <w:t xml:space="preserve">to be made </w:t>
      </w:r>
      <w:r w:rsidR="008C526B" w:rsidRPr="00423F14">
        <w:t xml:space="preserve">and to avoid </w:t>
      </w:r>
      <w:r w:rsidR="005A06E6" w:rsidRPr="00423F14">
        <w:t>inadvertent worsening of the condition</w:t>
      </w:r>
      <w:r w:rsidRPr="00423F14">
        <w:t xml:space="preserve">. </w:t>
      </w:r>
      <w:r w:rsidR="00E81B43" w:rsidRPr="00423F14">
        <w:t>Given SYT2</w:t>
      </w:r>
      <w:r w:rsidR="00BD36DF" w:rsidRPr="00423F14">
        <w:t>’s</w:t>
      </w:r>
      <w:r w:rsidR="00E81B43" w:rsidRPr="00423F14">
        <w:t xml:space="preserve"> role </w:t>
      </w:r>
      <w:r w:rsidR="00CC201A" w:rsidRPr="00423F14">
        <w:t xml:space="preserve">at </w:t>
      </w:r>
      <w:r w:rsidR="00A6039C" w:rsidRPr="00423F14">
        <w:t xml:space="preserve">the </w:t>
      </w:r>
      <w:r w:rsidR="00E81B43" w:rsidRPr="00423F14">
        <w:t>presynaptic NMJ,</w:t>
      </w:r>
      <w:r w:rsidR="00CC201A" w:rsidRPr="00423F14">
        <w:t xml:space="preserve"> </w:t>
      </w:r>
      <w:r w:rsidR="00E81B43" w:rsidRPr="00423F14">
        <w:t xml:space="preserve">a trial of </w:t>
      </w:r>
      <w:r w:rsidR="00E81B43" w:rsidRPr="00423F14">
        <w:rPr>
          <w:rStyle w:val="Emphasis"/>
          <w:i w:val="0"/>
          <w:iCs w:val="0"/>
          <w:color w:val="000000" w:themeColor="text1"/>
        </w:rPr>
        <w:t>pyridostigmine</w:t>
      </w:r>
      <w:r w:rsidR="00E81B43" w:rsidRPr="00423F14">
        <w:rPr>
          <w:rStyle w:val="apple-converted-space"/>
          <w:color w:val="000000" w:themeColor="text1"/>
        </w:rPr>
        <w:t xml:space="preserve"> was initiated </w:t>
      </w:r>
      <w:r w:rsidR="00B72EB9" w:rsidRPr="00423F14">
        <w:rPr>
          <w:rStyle w:val="apple-converted-space"/>
          <w:color w:val="000000" w:themeColor="text1"/>
        </w:rPr>
        <w:t xml:space="preserve">in </w:t>
      </w:r>
      <w:r w:rsidR="00E81B43" w:rsidRPr="00423F14">
        <w:rPr>
          <w:rStyle w:val="apple-converted-space"/>
          <w:color w:val="000000" w:themeColor="text1"/>
        </w:rPr>
        <w:t>P1</w:t>
      </w:r>
      <w:r w:rsidR="00BB0B23" w:rsidRPr="00423F14">
        <w:rPr>
          <w:rStyle w:val="apple-converted-space"/>
          <w:color w:val="000000" w:themeColor="text1"/>
        </w:rPr>
        <w:t xml:space="preserve"> following her genetic confirmatory diagnosis at age 14 years</w:t>
      </w:r>
      <w:r w:rsidR="00E81B43" w:rsidRPr="00423F14">
        <w:rPr>
          <w:rStyle w:val="apple-converted-space"/>
          <w:color w:val="000000" w:themeColor="text1"/>
        </w:rPr>
        <w:t>.</w:t>
      </w:r>
      <w:r w:rsidR="00BB0B23" w:rsidRPr="00423F14">
        <w:rPr>
          <w:rStyle w:val="apple-converted-space"/>
          <w:color w:val="000000" w:themeColor="text1"/>
        </w:rPr>
        <w:t xml:space="preserve"> </w:t>
      </w:r>
      <w:r w:rsidR="00E07DFE" w:rsidRPr="00423F14">
        <w:rPr>
          <w:rStyle w:val="apple-converted-space"/>
          <w:color w:val="000000" w:themeColor="text1"/>
        </w:rPr>
        <w:t xml:space="preserve">P1 has a history of cardiac disease and </w:t>
      </w:r>
      <w:r w:rsidR="00E07DFE" w:rsidRPr="00423F14">
        <w:t>baseline long QT interval</w:t>
      </w:r>
      <w:r w:rsidR="00A6039C" w:rsidRPr="00423F14">
        <w:t>;</w:t>
      </w:r>
      <w:r w:rsidR="008F3F5D" w:rsidRPr="00423F14">
        <w:t xml:space="preserve"> therefore</w:t>
      </w:r>
      <w:r w:rsidR="00A6039C" w:rsidRPr="00423F14">
        <w:t>,</w:t>
      </w:r>
      <w:r w:rsidR="008F3F5D" w:rsidRPr="00423F14">
        <w:t xml:space="preserve"> </w:t>
      </w:r>
      <w:r w:rsidR="00A6039C" w:rsidRPr="00423F14">
        <w:t xml:space="preserve">a trial of 3,4-DAP </w:t>
      </w:r>
      <w:r w:rsidR="008F3F5D" w:rsidRPr="00423F14">
        <w:t xml:space="preserve">was </w:t>
      </w:r>
      <w:r w:rsidR="00A6039C" w:rsidRPr="00423F14">
        <w:t>decided</w:t>
      </w:r>
      <w:r w:rsidR="008F3F5D" w:rsidRPr="00423F14">
        <w:t xml:space="preserve"> again</w:t>
      </w:r>
      <w:r w:rsidR="00D96860" w:rsidRPr="00423F14">
        <w:t>st</w:t>
      </w:r>
      <w:r w:rsidR="00A6039C" w:rsidRPr="00423F14">
        <w:t>, given the potential of cardiac side effects</w:t>
      </w:r>
      <w:r w:rsidR="008F3F5D" w:rsidRPr="00423F14">
        <w:t xml:space="preserve">. </w:t>
      </w:r>
      <w:r w:rsidR="00A6039C" w:rsidRPr="00423F14">
        <w:t xml:space="preserve">The </w:t>
      </w:r>
      <w:r w:rsidR="00E81B43" w:rsidRPr="00423F14">
        <w:rPr>
          <w:rStyle w:val="apple-converted-space"/>
          <w:color w:val="000000" w:themeColor="text1"/>
        </w:rPr>
        <w:t xml:space="preserve">patient </w:t>
      </w:r>
      <w:r w:rsidR="00A6039C" w:rsidRPr="00423F14">
        <w:rPr>
          <w:rStyle w:val="apple-converted-space"/>
          <w:color w:val="000000" w:themeColor="text1"/>
        </w:rPr>
        <w:t xml:space="preserve">and her parents </w:t>
      </w:r>
      <w:r w:rsidR="00E81B43" w:rsidRPr="00423F14">
        <w:rPr>
          <w:rStyle w:val="apple-converted-space"/>
          <w:color w:val="000000" w:themeColor="text1"/>
        </w:rPr>
        <w:t>reported an increase in m</w:t>
      </w:r>
      <w:r w:rsidR="00A6039C" w:rsidRPr="00423F14">
        <w:rPr>
          <w:rStyle w:val="apple-converted-space"/>
          <w:color w:val="000000" w:themeColor="text1"/>
        </w:rPr>
        <w:t>uscle</w:t>
      </w:r>
      <w:r w:rsidR="00E81B43" w:rsidRPr="00423F14">
        <w:rPr>
          <w:rStyle w:val="apple-converted-space"/>
          <w:color w:val="000000" w:themeColor="text1"/>
        </w:rPr>
        <w:t xml:space="preserve"> strength and stamina, with an improvement in daily activities. </w:t>
      </w:r>
      <w:r w:rsidR="00A6039C" w:rsidRPr="00423F14">
        <w:rPr>
          <w:rStyle w:val="apple-converted-space"/>
          <w:color w:val="000000" w:themeColor="text1"/>
        </w:rPr>
        <w:t xml:space="preserve">At her follow up 12 months after starting pyridostigmine, motor improvements were </w:t>
      </w:r>
      <w:r w:rsidR="00E81B43" w:rsidRPr="00423F14">
        <w:rPr>
          <w:rStyle w:val="apple-converted-space"/>
          <w:color w:val="000000" w:themeColor="text1"/>
        </w:rPr>
        <w:t xml:space="preserve">observed </w:t>
      </w:r>
      <w:r w:rsidR="00A6039C" w:rsidRPr="00423F14">
        <w:rPr>
          <w:rStyle w:val="apple-converted-space"/>
          <w:color w:val="000000" w:themeColor="text1"/>
        </w:rPr>
        <w:t>with</w:t>
      </w:r>
      <w:r w:rsidR="00E81B43" w:rsidRPr="00423F14">
        <w:rPr>
          <w:rStyle w:val="apple-converted-space"/>
          <w:color w:val="000000" w:themeColor="text1"/>
        </w:rPr>
        <w:t xml:space="preserve"> repeat manual muscle testing</w:t>
      </w:r>
      <w:r w:rsidR="00A6039C" w:rsidRPr="00423F14">
        <w:rPr>
          <w:rStyle w:val="apple-converted-space"/>
          <w:color w:val="000000" w:themeColor="text1"/>
        </w:rPr>
        <w:t xml:space="preserve"> and </w:t>
      </w:r>
      <w:r w:rsidR="00E81B43" w:rsidRPr="00423F14">
        <w:rPr>
          <w:rStyle w:val="apple-converted-space"/>
          <w:color w:val="000000" w:themeColor="text1"/>
        </w:rPr>
        <w:t xml:space="preserve">quantified through </w:t>
      </w:r>
      <w:r w:rsidR="00BB0B23" w:rsidRPr="00423F14">
        <w:rPr>
          <w:rStyle w:val="apple-converted-space"/>
          <w:color w:val="000000" w:themeColor="text1"/>
        </w:rPr>
        <w:t>various physical therapy measures</w:t>
      </w:r>
      <w:r w:rsidR="00F15954" w:rsidRPr="00423F14">
        <w:rPr>
          <w:rStyle w:val="apple-converted-space"/>
          <w:color w:val="000000" w:themeColor="text1"/>
        </w:rPr>
        <w:t xml:space="preserve">, with </w:t>
      </w:r>
      <w:r w:rsidR="00A6039C" w:rsidRPr="00423F14">
        <w:rPr>
          <w:rStyle w:val="apple-converted-space"/>
          <w:color w:val="000000" w:themeColor="text1"/>
        </w:rPr>
        <w:t>an</w:t>
      </w:r>
      <w:r w:rsidR="00F15954" w:rsidRPr="00423F14">
        <w:rPr>
          <w:rStyle w:val="apple-converted-space"/>
          <w:color w:val="000000" w:themeColor="text1"/>
        </w:rPr>
        <w:t xml:space="preserve"> increase in total MFM score reaching </w:t>
      </w:r>
      <w:r w:rsidR="00A6039C" w:rsidRPr="00423F14">
        <w:rPr>
          <w:rStyle w:val="apple-converted-space"/>
          <w:color w:val="000000" w:themeColor="text1"/>
        </w:rPr>
        <w:t xml:space="preserve">the </w:t>
      </w:r>
      <w:r w:rsidR="00294A79" w:rsidRPr="00423F14">
        <w:rPr>
          <w:rStyle w:val="apple-converted-space"/>
          <w:color w:val="000000" w:themeColor="text1"/>
        </w:rPr>
        <w:t xml:space="preserve">MCID </w:t>
      </w:r>
      <w:r w:rsidR="00294A79" w:rsidRPr="00423F14">
        <w:rPr>
          <w:rStyle w:val="apple-converted-space"/>
          <w:color w:val="000000" w:themeColor="text1"/>
        </w:rPr>
        <w:fldChar w:fldCharType="begin">
          <w:fldData xml:space="preserve">PEVuZE5vdGU+PENpdGU+PEF1dGhvcj5WdWlsbGVyb3Q8L0F1dGhvcj48WWVhcj4yMDEyPC9ZZWFy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</w:fldData>
        </w:fldChar>
      </w:r>
      <w:r w:rsidR="00F72302" w:rsidRPr="00423F14">
        <w:rPr>
          <w:rStyle w:val="apple-converted-space"/>
          <w:color w:val="000000" w:themeColor="text1"/>
        </w:rPr>
        <w:instrText xml:space="preserve"> ADDIN EN.CITE </w:instrText>
      </w:r>
      <w:r w:rsidR="00F72302" w:rsidRPr="00423F14">
        <w:rPr>
          <w:rStyle w:val="apple-converted-space"/>
          <w:color w:val="000000" w:themeColor="text1"/>
        </w:rPr>
        <w:fldChar w:fldCharType="begin">
          <w:fldData xml:space="preserve">PEVuZE5vdGU+PENpdGU+PEF1dGhvcj5WdWlsbGVyb3Q8L0F1dGhvcj48WWVhcj4yMDEyPC9ZZWFy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</w:fldData>
        </w:fldChar>
      </w:r>
      <w:r w:rsidR="00F72302" w:rsidRPr="00423F14">
        <w:rPr>
          <w:rStyle w:val="apple-converted-space"/>
          <w:color w:val="000000" w:themeColor="text1"/>
        </w:rPr>
        <w:instrText xml:space="preserve"> ADDIN EN.CITE.DATA </w:instrText>
      </w:r>
      <w:r w:rsidR="00F72302" w:rsidRPr="00423F14">
        <w:rPr>
          <w:rStyle w:val="apple-converted-space"/>
          <w:color w:val="000000" w:themeColor="text1"/>
        </w:rPr>
      </w:r>
      <w:r w:rsidR="00F72302" w:rsidRPr="00423F14">
        <w:rPr>
          <w:rStyle w:val="apple-converted-space"/>
          <w:color w:val="000000" w:themeColor="text1"/>
        </w:rPr>
        <w:fldChar w:fldCharType="end"/>
      </w:r>
      <w:r w:rsidR="00294A79" w:rsidRPr="00423F14">
        <w:rPr>
          <w:rStyle w:val="apple-converted-space"/>
          <w:color w:val="000000" w:themeColor="text1"/>
        </w:rPr>
      </w:r>
      <w:r w:rsidR="00294A79" w:rsidRPr="00423F14">
        <w:rPr>
          <w:rStyle w:val="apple-converted-space"/>
          <w:color w:val="000000" w:themeColor="text1"/>
        </w:rPr>
        <w:fldChar w:fldCharType="separate"/>
      </w:r>
      <w:r w:rsidR="00F72302" w:rsidRPr="00423F14">
        <w:rPr>
          <w:rStyle w:val="apple-converted-space"/>
          <w:noProof/>
          <w:color w:val="000000" w:themeColor="text1"/>
        </w:rPr>
        <w:t>(Vuillerot et al., 2012)</w:t>
      </w:r>
      <w:r w:rsidR="00294A79" w:rsidRPr="00423F14">
        <w:rPr>
          <w:rStyle w:val="apple-converted-space"/>
          <w:color w:val="000000" w:themeColor="text1"/>
        </w:rPr>
        <w:fldChar w:fldCharType="end"/>
      </w:r>
      <w:r w:rsidR="00294A79" w:rsidRPr="00423F14">
        <w:rPr>
          <w:rStyle w:val="apple-converted-space"/>
          <w:color w:val="000000" w:themeColor="text1"/>
        </w:rPr>
        <w:t xml:space="preserve">. </w:t>
      </w:r>
      <w:r w:rsidR="00A6039C" w:rsidRPr="00423F14">
        <w:rPr>
          <w:rStyle w:val="apple-converted-space"/>
          <w:color w:val="000000" w:themeColor="text1"/>
        </w:rPr>
        <w:t xml:space="preserve">The </w:t>
      </w:r>
      <w:r w:rsidR="007119E4" w:rsidRPr="00423F14">
        <w:rPr>
          <w:rStyle w:val="apple-converted-space"/>
          <w:color w:val="000000" w:themeColor="text1"/>
        </w:rPr>
        <w:t>initiation of therapeutic intervention</w:t>
      </w:r>
      <w:r w:rsidR="00A6039C" w:rsidRPr="00423F14">
        <w:rPr>
          <w:rStyle w:val="apple-converted-space"/>
          <w:color w:val="000000" w:themeColor="text1"/>
        </w:rPr>
        <w:t xml:space="preserve"> in P1 was delayed given a lack of a confirmed genetic diagnosis,</w:t>
      </w:r>
      <w:r w:rsidR="007119E4" w:rsidRPr="00423F14">
        <w:rPr>
          <w:rStyle w:val="apple-converted-space"/>
          <w:color w:val="000000" w:themeColor="text1"/>
        </w:rPr>
        <w:t xml:space="preserve"> and earlier treatment may </w:t>
      </w:r>
      <w:r w:rsidR="00A6039C" w:rsidRPr="00423F14">
        <w:rPr>
          <w:rStyle w:val="apple-converted-space"/>
          <w:color w:val="000000" w:themeColor="text1"/>
        </w:rPr>
        <w:t xml:space="preserve">have </w:t>
      </w:r>
      <w:r w:rsidR="007119E4" w:rsidRPr="00423F14">
        <w:rPr>
          <w:rStyle w:val="apple-converted-space"/>
          <w:color w:val="000000" w:themeColor="text1"/>
        </w:rPr>
        <w:t>result</w:t>
      </w:r>
      <w:r w:rsidR="00A6039C" w:rsidRPr="00423F14">
        <w:rPr>
          <w:rStyle w:val="apple-converted-space"/>
          <w:color w:val="000000" w:themeColor="text1"/>
        </w:rPr>
        <w:t>ed</w:t>
      </w:r>
      <w:r w:rsidR="007119E4" w:rsidRPr="00423F14">
        <w:rPr>
          <w:rStyle w:val="apple-converted-space"/>
          <w:color w:val="000000" w:themeColor="text1"/>
        </w:rPr>
        <w:t xml:space="preserve"> in a larger clinical response. </w:t>
      </w:r>
      <w:r w:rsidR="00A6039C" w:rsidRPr="00423F14">
        <w:rPr>
          <w:rStyle w:val="apple-converted-space"/>
          <w:color w:val="000000" w:themeColor="text1"/>
        </w:rPr>
        <w:t xml:space="preserve">A therapeutic </w:t>
      </w:r>
      <w:proofErr w:type="spellStart"/>
      <w:r w:rsidR="00A6039C" w:rsidRPr="00423F14">
        <w:rPr>
          <w:rStyle w:val="apple-converted-space"/>
          <w:color w:val="000000" w:themeColor="text1"/>
        </w:rPr>
        <w:t>reponse</w:t>
      </w:r>
      <w:proofErr w:type="spellEnd"/>
      <w:r w:rsidR="00A6039C" w:rsidRPr="00423F14">
        <w:rPr>
          <w:rStyle w:val="apple-converted-space"/>
          <w:color w:val="000000" w:themeColor="text1"/>
        </w:rPr>
        <w:t xml:space="preserve"> to an </w:t>
      </w:r>
      <w:proofErr w:type="spellStart"/>
      <w:r w:rsidR="00A6039C" w:rsidRPr="00423F14">
        <w:rPr>
          <w:rStyle w:val="apple-converted-space"/>
          <w:color w:val="000000" w:themeColor="text1"/>
        </w:rPr>
        <w:t>acetylchoinesterase</w:t>
      </w:r>
      <w:proofErr w:type="spellEnd"/>
      <w:r w:rsidR="00A6039C" w:rsidRPr="00423F14">
        <w:rPr>
          <w:rStyle w:val="apple-converted-space"/>
          <w:color w:val="000000" w:themeColor="text1"/>
        </w:rPr>
        <w:t xml:space="preserve"> </w:t>
      </w:r>
      <w:r w:rsidR="00BB5294" w:rsidRPr="00423F14">
        <w:rPr>
          <w:rStyle w:val="apple-converted-space"/>
          <w:color w:val="000000" w:themeColor="text1"/>
        </w:rPr>
        <w:t>was not a universal finding in SYT2-deficient patients</w:t>
      </w:r>
      <w:r w:rsidR="00A6039C" w:rsidRPr="00423F14">
        <w:rPr>
          <w:rStyle w:val="apple-converted-space"/>
          <w:color w:val="000000" w:themeColor="text1"/>
        </w:rPr>
        <w:t>, and</w:t>
      </w:r>
      <w:r w:rsidR="00FA401C" w:rsidRPr="00423F14">
        <w:rPr>
          <w:rStyle w:val="apple-converted-space"/>
          <w:color w:val="000000" w:themeColor="text1"/>
        </w:rPr>
        <w:t xml:space="preserve"> </w:t>
      </w:r>
      <w:r w:rsidR="00A6039C" w:rsidRPr="00423F14">
        <w:rPr>
          <w:rStyle w:val="apple-converted-space"/>
          <w:color w:val="000000" w:themeColor="text1"/>
        </w:rPr>
        <w:t>in particular,</w:t>
      </w:r>
      <w:r w:rsidR="00BB5294" w:rsidRPr="00423F14">
        <w:rPr>
          <w:rStyle w:val="apple-converted-space"/>
          <w:color w:val="000000" w:themeColor="text1"/>
        </w:rPr>
        <w:t xml:space="preserve"> P4 did not note any</w:t>
      </w:r>
      <w:r w:rsidR="00A6039C" w:rsidRPr="00423F14">
        <w:rPr>
          <w:rStyle w:val="apple-converted-space"/>
          <w:color w:val="000000" w:themeColor="text1"/>
        </w:rPr>
        <w:t xml:space="preserve"> clinical </w:t>
      </w:r>
      <w:r w:rsidR="00555469" w:rsidRPr="00423F14">
        <w:rPr>
          <w:rStyle w:val="apple-converted-space"/>
          <w:color w:val="000000" w:themeColor="text1"/>
        </w:rPr>
        <w:t>improvement</w:t>
      </w:r>
      <w:r w:rsidR="00BB5294" w:rsidRPr="00423F14">
        <w:rPr>
          <w:rStyle w:val="apple-converted-space"/>
          <w:color w:val="000000" w:themeColor="text1"/>
        </w:rPr>
        <w:t xml:space="preserve"> with a pyridostigmine trial. </w:t>
      </w:r>
    </w:p>
    <w:p w14:paraId="58EDF235" w14:textId="3B71BB03" w:rsidR="007119E4" w:rsidRPr="00423F14" w:rsidRDefault="007119E4" w:rsidP="008D367F">
      <w:pPr>
        <w:rPr>
          <w:rStyle w:val="apple-converted-space"/>
          <w:color w:val="000000" w:themeColor="text1"/>
        </w:rPr>
      </w:pPr>
    </w:p>
    <w:p w14:paraId="23FA12F8" w14:textId="25307FA0" w:rsidR="00381A0D" w:rsidRPr="00423F14" w:rsidRDefault="00D706C5" w:rsidP="00D706C5">
      <w:pPr>
        <w:rPr>
          <w:color w:val="000000"/>
          <w:shd w:val="clear" w:color="auto" w:fill="FFFFFF"/>
        </w:rPr>
      </w:pPr>
      <w:r w:rsidRPr="00423F14">
        <w:t xml:space="preserve">SYT2 is part of the large </w:t>
      </w:r>
      <w:proofErr w:type="spellStart"/>
      <w:r w:rsidRPr="00423F14">
        <w:t>synaptotagmin</w:t>
      </w:r>
      <w:proofErr w:type="spellEnd"/>
      <w:r w:rsidRPr="00423F14">
        <w:t xml:space="preserve"> family</w:t>
      </w:r>
      <w:r w:rsidR="004B209A" w:rsidRPr="00423F14">
        <w:t xml:space="preserve">, which </w:t>
      </w:r>
      <w:r w:rsidR="00A6039C" w:rsidRPr="00423F14">
        <w:t>is made up of</w:t>
      </w:r>
      <w:r w:rsidR="004B209A" w:rsidRPr="00423F14">
        <w:t xml:space="preserve"> synaptic vesicle membrane proteins that function as calcium sensors and regulate neurotransmitter release at the presynaptic nerve terminal. SYT2 share</w:t>
      </w:r>
      <w:r w:rsidR="00A6039C" w:rsidRPr="00423F14">
        <w:t>s</w:t>
      </w:r>
      <w:r w:rsidR="004B209A" w:rsidRPr="00423F14">
        <w:t xml:space="preserve"> the </w:t>
      </w:r>
      <w:r w:rsidRPr="00423F14">
        <w:t>highest sequence homology with SYT1</w:t>
      </w:r>
      <w:r w:rsidR="00A6039C" w:rsidRPr="00423F14">
        <w:t>,</w:t>
      </w:r>
      <w:r w:rsidR="004B209A" w:rsidRPr="00423F14">
        <w:t xml:space="preserve"> and t</w:t>
      </w:r>
      <w:r w:rsidRPr="00423F14">
        <w:t xml:space="preserve">hey are often co-expressed with possible functional redundancy </w:t>
      </w:r>
      <w:r w:rsidRPr="00423F14">
        <w:fldChar w:fldCharType="begin">
          <w:fldData xml:space="preserve">PEVuZE5vdGU+PENpdGU+PEF1dGhvcj5VbGxyaWNoPC9BdXRob3I+PFllYXI+MTk5NDwvWWVhcj48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</w:fldData>
        </w:fldChar>
      </w:r>
      <w:r w:rsidRPr="00423F14">
        <w:instrText xml:space="preserve"> ADDIN EN.CITE </w:instrText>
      </w:r>
      <w:r w:rsidRPr="00423F14">
        <w:fldChar w:fldCharType="begin">
          <w:fldData xml:space="preserve">PEVuZE5vdGU+PENpdGU+PEF1dGhvcj5VbGxyaWNoPC9BdXRob3I+PFllYXI+MTk5NDwvWWVhcj48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</w:fldData>
        </w:fldChar>
      </w:r>
      <w:r w:rsidRPr="00423F14">
        <w:instrText xml:space="preserve"> ADDIN EN.CITE.DATA </w:instrText>
      </w:r>
      <w:r w:rsidRPr="00423F14">
        <w:fldChar w:fldCharType="end"/>
      </w:r>
      <w:r w:rsidRPr="00423F14">
        <w:fldChar w:fldCharType="separate"/>
      </w:r>
      <w:r w:rsidRPr="00423F14">
        <w:rPr>
          <w:noProof/>
        </w:rPr>
        <w:t>(Marqueze et al., 1995; Ullrich et al., 1994)</w:t>
      </w:r>
      <w:r w:rsidRPr="00423F14">
        <w:fldChar w:fldCharType="end"/>
      </w:r>
      <w:r w:rsidRPr="00423F14">
        <w:t xml:space="preserve">. In </w:t>
      </w:r>
      <w:r w:rsidR="00B76430" w:rsidRPr="00423F14">
        <w:t>fact,</w:t>
      </w:r>
      <w:r w:rsidRPr="00423F14">
        <w:t xml:space="preserve"> overexpression of Syt2 in cells from Syt1 null mice was able to partially rescue the impaired exocytosis </w:t>
      </w:r>
      <w:r w:rsidRPr="00423F14">
        <w:fldChar w:fldCharType="begin">
          <w:fldData xml:space="preserve">PEVuZE5vdGU+PENpdGU+PEF1dGhvcj5OYWd5PC9BdXRob3I+PFllYXI+MjAwNjwvWWVhcj48UmVj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</w:fldData>
        </w:fldChar>
      </w:r>
      <w:r w:rsidRPr="00423F14">
        <w:instrText xml:space="preserve"> ADDIN EN.CITE </w:instrText>
      </w:r>
      <w:r w:rsidRPr="00423F14">
        <w:fldChar w:fldCharType="begin">
          <w:fldData xml:space="preserve">PEVuZE5vdGU+PENpdGU+PEF1dGhvcj5OYWd5PC9BdXRob3I+PFllYXI+MjAwNjwvWWVhcj48UmVj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</w:fldData>
        </w:fldChar>
      </w:r>
      <w:r w:rsidRPr="00423F14">
        <w:instrText xml:space="preserve"> ADDIN EN.CITE.DATA </w:instrText>
      </w:r>
      <w:r w:rsidRPr="00423F14">
        <w:fldChar w:fldCharType="end"/>
      </w:r>
      <w:r w:rsidRPr="00423F14">
        <w:fldChar w:fldCharType="separate"/>
      </w:r>
      <w:r w:rsidRPr="00423F14">
        <w:rPr>
          <w:noProof/>
        </w:rPr>
        <w:t>(Nagy et al., 2006)</w:t>
      </w:r>
      <w:r w:rsidRPr="00423F14">
        <w:fldChar w:fldCharType="end"/>
      </w:r>
      <w:r w:rsidRPr="00423F14">
        <w:t xml:space="preserve">. Syt2 null mice were found to have moderate increase of Syt1 in the spinal cord, </w:t>
      </w:r>
      <w:r w:rsidR="00B76430" w:rsidRPr="00423F14">
        <w:t>which</w:t>
      </w:r>
      <w:r w:rsidRPr="00423F14">
        <w:t xml:space="preserve"> was not seen in the brain </w:t>
      </w:r>
      <w:r w:rsidRPr="00423F14">
        <w:fldChar w:fldCharType="begin">
          <w:fldData xml:space="preserve">PEVuZE5vdGU+PENpdGU+PEF1dGhvcj5QYW5nPC9BdXRob3I+PFllYXI+MjAwNjwvWWVhcj48UmVj
TnVtPjU1ODwvUmVjTnVtPjxEaXNwbGF5VGV4dD4oUGFuZyBldCBhbC4sIDIwMDYpPC9EaXNwbGF5
VGV4dD48cmVjb3JkPjxyZWMtbnVtYmVyPjU1ODwvcmVjLW51bWJlcj48Zm9yZWlnbi1rZXlzPjxr
ZXkgYXBwPSJFTiIgZGItaWQ9ImUweGUwcjJzbzUydjk4ZXQycDhwZnM1enZwYWZzZHcwd2UyeCIg
dGltZXN0YW1wPSIxNTc5ODEwNTY5Ij41NTg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Pr="00423F14">
        <w:instrText xml:space="preserve"> ADDIN EN.CITE </w:instrText>
      </w:r>
      <w:r w:rsidRPr="00423F14">
        <w:fldChar w:fldCharType="begin">
          <w:fldData xml:space="preserve">PEVuZE5vdGU+PENpdGU+PEF1dGhvcj5QYW5nPC9BdXRob3I+PFllYXI+MjAwNjwvWWVhcj48UmVj
TnVtPjU1ODwvUmVjTnVtPjxEaXNwbGF5VGV4dD4oUGFuZyBldCBhbC4sIDIwMDYpPC9EaXNwbGF5
VGV4dD48cmVjb3JkPjxyZWMtbnVtYmVyPjU1ODwvcmVjLW51bWJlcj48Zm9yZWlnbi1rZXlzPjxr
ZXkgYXBwPSJFTiIgZGItaWQ9ImUweGUwcjJzbzUydjk4ZXQycDhwZnM1enZwYWZzZHcwd2UyeCIg
dGltZXN0YW1wPSIxNTc5ODEwNTY5Ij41NTg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Pr="00423F14">
        <w:instrText xml:space="preserve"> ADDIN EN.CITE.DATA </w:instrText>
      </w:r>
      <w:r w:rsidRPr="00423F14">
        <w:fldChar w:fldCharType="end"/>
      </w:r>
      <w:r w:rsidRPr="00423F14">
        <w:fldChar w:fldCharType="separate"/>
      </w:r>
      <w:r w:rsidRPr="00423F14">
        <w:rPr>
          <w:noProof/>
        </w:rPr>
        <w:t>(Pang et al., 2006)</w:t>
      </w:r>
      <w:r w:rsidRPr="00423F14">
        <w:fldChar w:fldCharType="end"/>
      </w:r>
      <w:r w:rsidRPr="00423F14">
        <w:t xml:space="preserve">. Furthermore, </w:t>
      </w:r>
      <w:r w:rsidRPr="00423F14">
        <w:lastRenderedPageBreak/>
        <w:t>developmental expression studies suggest that SYT1 is essential in pre</w:t>
      </w:r>
      <w:r w:rsidR="00502B48" w:rsidRPr="00423F14">
        <w:t>-</w:t>
      </w:r>
      <w:r w:rsidRPr="00423F14">
        <w:t xml:space="preserve"> and early postnatal neuromuscular transmission, with an observed delayed expression and subsequent isoform switch to SYT2  </w:t>
      </w:r>
      <w:r w:rsidRPr="00423F14">
        <w:fldChar w:fldCharType="begin">
          <w:fldData xml:space="preserve">PEVuZE5vdGU+PENpdGU+PEF1dGhvcj5Lb2NodWJleTwvQXV0aG9yPjxZZWFyPjIwMTY8L1llYXI+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</w:fldData>
        </w:fldChar>
      </w:r>
      <w:r w:rsidRPr="00423F14">
        <w:instrText xml:space="preserve"> ADDIN EN.CITE </w:instrText>
      </w:r>
      <w:r w:rsidRPr="00423F14">
        <w:fldChar w:fldCharType="begin">
          <w:fldData xml:space="preserve">PEVuZE5vdGU+PENpdGU+PEF1dGhvcj5Lb2NodWJleTwvQXV0aG9yPjxZZWFyPjIwMTY8L1llYXI+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</w:fldData>
        </w:fldChar>
      </w:r>
      <w:r w:rsidRPr="00423F14">
        <w:instrText xml:space="preserve"> ADDIN EN.CITE.DATA </w:instrText>
      </w:r>
      <w:r w:rsidRPr="00423F14">
        <w:fldChar w:fldCharType="end"/>
      </w:r>
      <w:r w:rsidRPr="00423F14">
        <w:fldChar w:fldCharType="separate"/>
      </w:r>
      <w:r w:rsidRPr="00423F14">
        <w:rPr>
          <w:noProof/>
        </w:rPr>
        <w:t>(Berton, Iborra, Boudier, Seagar, &amp; Marqueze, 1997; Kochubey, Babai, &amp; Schneggenburger, 2016)</w:t>
      </w:r>
      <w:r w:rsidRPr="00423F14">
        <w:fldChar w:fldCharType="end"/>
      </w:r>
      <w:r w:rsidRPr="00423F14">
        <w:t xml:space="preserve">. </w:t>
      </w:r>
      <w:r w:rsidR="00A24792" w:rsidRPr="00423F14">
        <w:t>Interestingly</w:t>
      </w:r>
      <w:r w:rsidR="00E94775" w:rsidRPr="00423F14">
        <w:t>,</w:t>
      </w:r>
      <w:r w:rsidR="00A24792" w:rsidRPr="00423F14">
        <w:t xml:space="preserve"> </w:t>
      </w:r>
      <w:r w:rsidR="00A24792" w:rsidRPr="00423F14">
        <w:rPr>
          <w:i/>
          <w:iCs/>
        </w:rPr>
        <w:t>de novo</w:t>
      </w:r>
      <w:r w:rsidR="00A24792" w:rsidRPr="00423F14">
        <w:t xml:space="preserve"> dominant </w:t>
      </w:r>
      <w:r w:rsidR="00B645A1" w:rsidRPr="00423F14">
        <w:t>variant</w:t>
      </w:r>
      <w:r w:rsidR="00A24792" w:rsidRPr="00423F14">
        <w:t xml:space="preserve">s in </w:t>
      </w:r>
      <w:r w:rsidR="00A24792" w:rsidRPr="00423F14">
        <w:rPr>
          <w:i/>
          <w:iCs/>
        </w:rPr>
        <w:t>SYT1</w:t>
      </w:r>
      <w:r w:rsidR="00A24792" w:rsidRPr="00423F14">
        <w:t xml:space="preserve"> were recently reported to cause a rare form of neurodevelopmental disorders </w:t>
      </w:r>
      <w:r w:rsidR="00A24792" w:rsidRPr="00423F14">
        <w:fldChar w:fldCharType="begin">
          <w:fldData xml:space="preserve">PEVuZE5vdGU+PENpdGU+PEF1dGhvcj5CYWtlcjwvQXV0aG9yPjxZZWFyPjIwMTg8L1llYXI+PFJl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</w:fldData>
        </w:fldChar>
      </w:r>
      <w:r w:rsidR="00A24792" w:rsidRPr="00423F14">
        <w:instrText xml:space="preserve"> ADDIN EN.CITE </w:instrText>
      </w:r>
      <w:r w:rsidR="00A24792" w:rsidRPr="00423F14">
        <w:fldChar w:fldCharType="begin">
          <w:fldData xml:space="preserve">PEVuZE5vdGU+PENpdGU+PEF1dGhvcj5CYWtlcjwvQXV0aG9yPjxZZWFyPjIwMTg8L1llYXI+PFJl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</w:fldData>
        </w:fldChar>
      </w:r>
      <w:r w:rsidR="00A24792" w:rsidRPr="00423F14">
        <w:instrText xml:space="preserve"> ADDIN EN.CITE.DATA </w:instrText>
      </w:r>
      <w:r w:rsidR="00A24792" w:rsidRPr="00423F14">
        <w:fldChar w:fldCharType="end"/>
      </w:r>
      <w:r w:rsidR="00A24792" w:rsidRPr="00423F14">
        <w:fldChar w:fldCharType="separate"/>
      </w:r>
      <w:r w:rsidR="00A24792" w:rsidRPr="00423F14">
        <w:rPr>
          <w:noProof/>
        </w:rPr>
        <w:t>(Baker et al., 2018)</w:t>
      </w:r>
      <w:r w:rsidR="00A24792" w:rsidRPr="00423F14">
        <w:fldChar w:fldCharType="end"/>
      </w:r>
      <w:r w:rsidR="00A24792" w:rsidRPr="00423F14">
        <w:t>. U</w:t>
      </w:r>
      <w:r w:rsidRPr="00423F14">
        <w:rPr>
          <w:color w:val="000000"/>
          <w:shd w:val="clear" w:color="auto" w:fill="FFFFFF"/>
        </w:rPr>
        <w:t>nfortunately</w:t>
      </w:r>
      <w:r w:rsidR="00A6039C" w:rsidRPr="00423F14">
        <w:rPr>
          <w:color w:val="000000"/>
          <w:shd w:val="clear" w:color="auto" w:fill="FFFFFF"/>
        </w:rPr>
        <w:t>,</w:t>
      </w:r>
      <w:r w:rsidRPr="00423F14">
        <w:rPr>
          <w:color w:val="000000"/>
          <w:shd w:val="clear" w:color="auto" w:fill="FFFFFF"/>
        </w:rPr>
        <w:t xml:space="preserve"> access to patient tissue for further validation work is challenging as SYT2 is not expressed in human fibroblasts. Thus, we were unable to confirm a complete absence of SYT2 in our patients and explore a potential compensatory upregulation of SYT1. </w:t>
      </w:r>
    </w:p>
    <w:p w14:paraId="348705F9" w14:textId="77777777" w:rsidR="00381A0D" w:rsidRPr="00423F14" w:rsidRDefault="00381A0D" w:rsidP="00D706C5">
      <w:pPr>
        <w:rPr>
          <w:color w:val="000000"/>
          <w:shd w:val="clear" w:color="auto" w:fill="FFFFFF"/>
        </w:rPr>
      </w:pPr>
    </w:p>
    <w:p w14:paraId="70DA3924" w14:textId="77777777" w:rsidR="00816702" w:rsidRPr="00423F14" w:rsidRDefault="008264ED" w:rsidP="00D706C5">
      <w:r w:rsidRPr="00423F14">
        <w:t>In our patients we see maximal manifestation of the phenotype at birth, without overt subsequent disease progression, indicating a possible phase of prenatal progression and a developmental role for SYT2 in humans. In this way</w:t>
      </w:r>
      <w:r w:rsidR="00624018" w:rsidRPr="00423F14">
        <w:t>,</w:t>
      </w:r>
      <w:r w:rsidRPr="00423F14">
        <w:t xml:space="preserve"> </w:t>
      </w:r>
      <w:r w:rsidR="00D706C5" w:rsidRPr="00423F14">
        <w:t>SYT2</w:t>
      </w:r>
      <w:r w:rsidR="00D941FF" w:rsidRPr="00423F14">
        <w:t xml:space="preserve"> </w:t>
      </w:r>
      <w:r w:rsidR="00D706C5" w:rsidRPr="00423F14">
        <w:t xml:space="preserve">deficiency in our patients </w:t>
      </w:r>
      <w:r w:rsidRPr="00423F14">
        <w:t xml:space="preserve">may </w:t>
      </w:r>
      <w:r w:rsidR="00D706C5" w:rsidRPr="00423F14">
        <w:t>resemble the phenotype previously reported in Syt2-deficient mice</w:t>
      </w:r>
      <w:r w:rsidRPr="00423F14">
        <w:t>,</w:t>
      </w:r>
      <w:r w:rsidR="00D706C5" w:rsidRPr="00423F14">
        <w:t xml:space="preserve"> which</w:t>
      </w:r>
      <w:r w:rsidRPr="00423F14">
        <w:t xml:space="preserve"> are</w:t>
      </w:r>
      <w:r w:rsidR="00D706C5" w:rsidRPr="00423F14">
        <w:t xml:space="preserve"> normal at birth but subsequently developed a rapid progressive motor dysfunction due to impaired synaptic transmission, with complete paralysis resulting in lethality at approximately three weeks of age </w:t>
      </w:r>
      <w:r w:rsidR="00D706C5" w:rsidRPr="00423F14">
        <w:fldChar w:fldCharType="begin">
          <w:fldData xml:space="preserve">PEVuZE5vdGU+PENpdGU+PEF1dGhvcj5QYW5nPC9BdXRob3I+PFllYXI+MjAwNjwvWWVhcj48UmVj
TnVtPjU3OTwvUmVjTnVtPjxEaXNwbGF5VGV4dD4oUGFuZyBldCBhbC4sIDIwMDYpPC9EaXNwbGF5
VGV4dD48cmVjb3JkPjxyZWMtbnVtYmVyPjU3OTwvcmVjLW51bWJlcj48Zm9yZWlnbi1rZXlzPjxr
ZXkgYXBwPSJFTiIgZGItaWQ9ImUweGUwcjJzbzUydjk4ZXQycDhwZnM1enZwYWZzZHcwd2UyeCIg
dGltZXN0YW1wPSIxNTc5ODEwNTY5Ij41Nzk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00D706C5" w:rsidRPr="00423F14">
        <w:instrText xml:space="preserve"> ADDIN EN.CITE </w:instrText>
      </w:r>
      <w:r w:rsidR="00D706C5" w:rsidRPr="00423F14">
        <w:fldChar w:fldCharType="begin">
          <w:fldData xml:space="preserve">PEVuZE5vdGU+PENpdGU+PEF1dGhvcj5QYW5nPC9BdXRob3I+PFllYXI+MjAwNjwvWWVhcj48UmVj
TnVtPjU3OTwvUmVjTnVtPjxEaXNwbGF5VGV4dD4oUGFuZyBldCBhbC4sIDIwMDYpPC9EaXNwbGF5
VGV4dD48cmVjb3JkPjxyZWMtbnVtYmVyPjU3OTwvcmVjLW51bWJlcj48Zm9yZWlnbi1rZXlzPjxr
ZXkgYXBwPSJFTiIgZGItaWQ9ImUweGUwcjJzbzUydjk4ZXQycDhwZnM1enZwYWZzZHcwd2UyeCIg
dGltZXN0YW1wPSIxNTc5ODEwNTY5Ij41Nzk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00D706C5" w:rsidRPr="00423F14">
        <w:instrText xml:space="preserve"> ADDIN EN.CITE.DATA </w:instrText>
      </w:r>
      <w:r w:rsidR="00D706C5" w:rsidRPr="00423F14">
        <w:fldChar w:fldCharType="end"/>
      </w:r>
      <w:r w:rsidR="00D706C5" w:rsidRPr="00423F14">
        <w:fldChar w:fldCharType="separate"/>
      </w:r>
      <w:r w:rsidR="00D706C5" w:rsidRPr="00423F14">
        <w:rPr>
          <w:noProof/>
        </w:rPr>
        <w:t>(Pang et al., 2006)</w:t>
      </w:r>
      <w:r w:rsidR="00D706C5" w:rsidRPr="00423F14">
        <w:fldChar w:fldCharType="end"/>
      </w:r>
      <w:r w:rsidR="00D706C5" w:rsidRPr="00423F14">
        <w:t xml:space="preserve">. </w:t>
      </w:r>
      <w:r w:rsidR="00B36302" w:rsidRPr="00423F14">
        <w:t xml:space="preserve">In addition, Drosophila </w:t>
      </w:r>
      <w:proofErr w:type="spellStart"/>
      <w:r w:rsidR="00D941FF" w:rsidRPr="00423F14">
        <w:t>s</w:t>
      </w:r>
      <w:r w:rsidR="00B36302" w:rsidRPr="00423F14">
        <w:t>ynaptotagmin</w:t>
      </w:r>
      <w:proofErr w:type="spellEnd"/>
      <w:r w:rsidR="00B36302" w:rsidRPr="00423F14">
        <w:t xml:space="preserve"> null mutants </w:t>
      </w:r>
      <w:r w:rsidR="009B5A86" w:rsidRPr="00423F14">
        <w:t>show</w:t>
      </w:r>
      <w:r w:rsidR="00D941FF" w:rsidRPr="00423F14">
        <w:t xml:space="preserve"> </w:t>
      </w:r>
      <w:r w:rsidR="00B36302" w:rsidRPr="00423F14">
        <w:t xml:space="preserve">early </w:t>
      </w:r>
      <w:r w:rsidR="009B5A86" w:rsidRPr="00423F14">
        <w:t>lethality</w:t>
      </w:r>
      <w:r w:rsidR="00D941FF" w:rsidRPr="00423F14">
        <w:t xml:space="preserve">. They </w:t>
      </w:r>
      <w:r w:rsidR="00B36302" w:rsidRPr="00423F14">
        <w:t xml:space="preserve">have been </w:t>
      </w:r>
      <w:r w:rsidR="009B5A86" w:rsidRPr="00423F14">
        <w:t>reported</w:t>
      </w:r>
      <w:r w:rsidR="00B36302" w:rsidRPr="00423F14">
        <w:t xml:space="preserve"> to survive </w:t>
      </w:r>
      <w:r w:rsidR="00204390" w:rsidRPr="00423F14">
        <w:t>to adulthood</w:t>
      </w:r>
      <w:r w:rsidR="00D941FF" w:rsidRPr="00423F14">
        <w:t>, however,</w:t>
      </w:r>
      <w:r w:rsidR="00204390" w:rsidRPr="00423F14">
        <w:t xml:space="preserve"> when placed on food</w:t>
      </w:r>
      <w:r w:rsidR="009B5A86" w:rsidRPr="00423F14">
        <w:t>,</w:t>
      </w:r>
      <w:r w:rsidR="00204390" w:rsidRPr="00423F14">
        <w:t xml:space="preserve"> </w:t>
      </w:r>
      <w:r w:rsidR="009B5A86" w:rsidRPr="00423F14">
        <w:t xml:space="preserve">hence </w:t>
      </w:r>
      <w:r w:rsidR="00204390" w:rsidRPr="00423F14">
        <w:t xml:space="preserve">requiring limited movement, and </w:t>
      </w:r>
      <w:r w:rsidR="009B5A86" w:rsidRPr="00423F14">
        <w:t xml:space="preserve">they </w:t>
      </w:r>
      <w:r w:rsidR="00204390" w:rsidRPr="00423F14">
        <w:t>subsequently</w:t>
      </w:r>
      <w:r w:rsidR="00B36302" w:rsidRPr="00423F14">
        <w:t xml:space="preserve"> display</w:t>
      </w:r>
      <w:r w:rsidR="00204390" w:rsidRPr="00423F14">
        <w:t xml:space="preserve"> motor defects</w:t>
      </w:r>
      <w:r w:rsidR="00B36302" w:rsidRPr="00423F14">
        <w:t xml:space="preserve"> </w:t>
      </w:r>
      <w:r w:rsidR="00204390" w:rsidRPr="00423F14">
        <w:t xml:space="preserve">with </w:t>
      </w:r>
      <w:r w:rsidR="00B36302" w:rsidRPr="00423F14">
        <w:t>impaired</w:t>
      </w:r>
      <w:r w:rsidR="00204390" w:rsidRPr="00423F14">
        <w:t xml:space="preserve"> synaptic transmission </w:t>
      </w:r>
      <w:r w:rsidR="00204390" w:rsidRPr="00423F14">
        <w:fldChar w:fldCharType="begin">
          <w:fldData xml:space="preserve">PEVuZE5vdGU+PENpdGU+PEF1dGhvcj5Mb2V3ZW48L0F1dGhvcj48WWVhcj4yMDAxPC9ZZWFyPjxS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==
</w:fldData>
        </w:fldChar>
      </w:r>
      <w:r w:rsidR="00204390" w:rsidRPr="00423F14">
        <w:instrText xml:space="preserve"> ADDIN EN.CITE </w:instrText>
      </w:r>
      <w:r w:rsidR="00204390" w:rsidRPr="00423F14">
        <w:fldChar w:fldCharType="begin">
          <w:fldData xml:space="preserve">PEVuZE5vdGU+PENpdGU+PEF1dGhvcj5Mb2V3ZW48L0F1dGhvcj48WWVhcj4yMDAxPC9ZZWFyPjxS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==
</w:fldData>
        </w:fldChar>
      </w:r>
      <w:r w:rsidR="00204390" w:rsidRPr="00423F14">
        <w:instrText xml:space="preserve"> ADDIN EN.CITE.DATA </w:instrText>
      </w:r>
      <w:r w:rsidR="00204390" w:rsidRPr="00423F14">
        <w:fldChar w:fldCharType="end"/>
      </w:r>
      <w:r w:rsidR="00204390" w:rsidRPr="00423F14">
        <w:fldChar w:fldCharType="separate"/>
      </w:r>
      <w:r w:rsidR="00204390" w:rsidRPr="00423F14">
        <w:rPr>
          <w:noProof/>
        </w:rPr>
        <w:t>(Loewen, Mackler, &amp; Reist, 2001)</w:t>
      </w:r>
      <w:r w:rsidR="00204390" w:rsidRPr="00423F14">
        <w:fldChar w:fldCharType="end"/>
      </w:r>
      <w:r w:rsidR="00204390" w:rsidRPr="00423F14">
        <w:t xml:space="preserve">. </w:t>
      </w:r>
    </w:p>
    <w:p w14:paraId="67758D41" w14:textId="04ABBD9C" w:rsidR="00816702" w:rsidRPr="00423F14" w:rsidRDefault="00816702" w:rsidP="00D706C5"/>
    <w:p w14:paraId="5B134FDD" w14:textId="70856F28" w:rsidR="00816702" w:rsidRPr="00423F14" w:rsidRDefault="001344F3" w:rsidP="00A60C65">
      <w:r w:rsidRPr="00423F14">
        <w:t>Coincidentally, the SYT2-deficient mouse model was generated by replacing exon 2 through 7 with a knock-in LacZ sequence, creating a null allele</w:t>
      </w:r>
      <w:r w:rsidR="007C1463" w:rsidRPr="00423F14">
        <w:t xml:space="preserve"> </w:t>
      </w:r>
      <w:r w:rsidR="007C1463" w:rsidRPr="00423F14">
        <w:fldChar w:fldCharType="begin">
          <w:fldData xml:space="preserve">PEVuZE5vdGU+PENpdGU+PEF1dGhvcj5QYW5nPC9BdXRob3I+PFllYXI+MjAwNjwvWWVhcj48UmVj
TnVtPjU1ODwvUmVjTnVtPjxEaXNwbGF5VGV4dD4oUGFuZyBldCBhbC4sIDIwMDYpPC9EaXNwbGF5
VGV4dD48cmVjb3JkPjxyZWMtbnVtYmVyPjU1ODwvcmVjLW51bWJlcj48Zm9yZWlnbi1rZXlzPjxr
ZXkgYXBwPSJFTiIgZGItaWQ9ImUweGUwcjJzbzUydjk4ZXQycDhwZnM1enZwYWZzZHcwd2UyeCIg
dGltZXN0YW1wPSIxNTc5ODEwNTY5Ij41NTg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007C1463" w:rsidRPr="00423F14">
        <w:instrText xml:space="preserve"> ADDIN EN.CITE </w:instrText>
      </w:r>
      <w:r w:rsidR="007C1463" w:rsidRPr="00423F14">
        <w:fldChar w:fldCharType="begin">
          <w:fldData xml:space="preserve">PEVuZE5vdGU+PENpdGU+PEF1dGhvcj5QYW5nPC9BdXRob3I+PFllYXI+MjAwNjwvWWVhcj48UmVj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</w:fldData>
        </w:fldChar>
      </w:r>
      <w:r w:rsidR="007C1463" w:rsidRPr="00423F14">
        <w:instrText xml:space="preserve"> ADDIN EN.CITE.DATA </w:instrText>
      </w:r>
      <w:r w:rsidR="007C1463" w:rsidRPr="00423F14">
        <w:fldChar w:fldCharType="end"/>
      </w:r>
      <w:r w:rsidR="007C1463" w:rsidRPr="00423F14">
        <w:fldChar w:fldCharType="separate"/>
      </w:r>
      <w:r w:rsidR="007C1463" w:rsidRPr="00423F14">
        <w:rPr>
          <w:noProof/>
        </w:rPr>
        <w:t>(Pang et al., 2006)</w:t>
      </w:r>
      <w:r w:rsidR="007C1463" w:rsidRPr="00423F14">
        <w:fldChar w:fldCharType="end"/>
      </w:r>
      <w:r w:rsidRPr="00423F14">
        <w:t xml:space="preserve">, which has a remarkable resemblance to P1 </w:t>
      </w:r>
      <w:r w:rsidR="008264ED" w:rsidRPr="00423F14">
        <w:t xml:space="preserve">genetically </w:t>
      </w:r>
      <w:r w:rsidRPr="00423F14">
        <w:t xml:space="preserve">(homozygous exon 3-9 deletion) and phenotypically. </w:t>
      </w:r>
      <w:r w:rsidR="00F324DB" w:rsidRPr="00423F14">
        <w:rPr>
          <w:color w:val="000000"/>
        </w:rPr>
        <w:t>In this context it is notable that</w:t>
      </w:r>
      <w:r w:rsidR="001810AF" w:rsidRPr="00423F14">
        <w:rPr>
          <w:color w:val="000000"/>
        </w:rPr>
        <w:t xml:space="preserve"> </w:t>
      </w:r>
      <w:r w:rsidR="005B49D2" w:rsidRPr="00423F14">
        <w:rPr>
          <w:color w:val="000000"/>
        </w:rPr>
        <w:t xml:space="preserve">in humans </w:t>
      </w:r>
      <w:r w:rsidR="001810AF" w:rsidRPr="00423F14">
        <w:rPr>
          <w:i/>
          <w:iCs/>
          <w:color w:val="000000"/>
        </w:rPr>
        <w:t>SYT2</w:t>
      </w:r>
      <w:r w:rsidR="001810AF" w:rsidRPr="00423F14">
        <w:rPr>
          <w:color w:val="000000"/>
        </w:rPr>
        <w:t xml:space="preserve"> </w:t>
      </w:r>
      <w:r w:rsidR="00482E6D" w:rsidRPr="00423F14">
        <w:rPr>
          <w:color w:val="000000"/>
        </w:rPr>
        <w:t xml:space="preserve">also </w:t>
      </w:r>
      <w:r w:rsidR="001810AF" w:rsidRPr="00423F14">
        <w:rPr>
          <w:color w:val="000000"/>
        </w:rPr>
        <w:t xml:space="preserve">does not seem very tolerant </w:t>
      </w:r>
      <w:r w:rsidR="00BB5294" w:rsidRPr="00423F14">
        <w:rPr>
          <w:color w:val="000000"/>
        </w:rPr>
        <w:t xml:space="preserve">of </w:t>
      </w:r>
      <w:r w:rsidR="001810AF" w:rsidRPr="00423F14">
        <w:rPr>
          <w:color w:val="000000"/>
        </w:rPr>
        <w:t xml:space="preserve">loss of function </w:t>
      </w:r>
      <w:r w:rsidR="00502B48" w:rsidRPr="00423F14">
        <w:rPr>
          <w:color w:val="000000"/>
        </w:rPr>
        <w:t>variant</w:t>
      </w:r>
      <w:r w:rsidR="001810AF" w:rsidRPr="00423F14">
        <w:rPr>
          <w:color w:val="000000"/>
        </w:rPr>
        <w:t>s</w:t>
      </w:r>
      <w:r w:rsidR="00555EA7" w:rsidRPr="00423F14">
        <w:rPr>
          <w:color w:val="000000"/>
        </w:rPr>
        <w:t>.</w:t>
      </w:r>
      <w:r w:rsidR="001810AF" w:rsidRPr="00423F14">
        <w:rPr>
          <w:color w:val="000000"/>
        </w:rPr>
        <w:t xml:space="preserve"> </w:t>
      </w:r>
      <w:r w:rsidR="00F11259" w:rsidRPr="00423F14">
        <w:rPr>
          <w:color w:val="000000"/>
        </w:rPr>
        <w:t>O</w:t>
      </w:r>
      <w:r w:rsidR="005B49D2" w:rsidRPr="00423F14">
        <w:rPr>
          <w:color w:val="000000"/>
        </w:rPr>
        <w:t xml:space="preserve">nly five null alleles </w:t>
      </w:r>
      <w:r w:rsidR="00BB5294" w:rsidRPr="00423F14">
        <w:rPr>
          <w:color w:val="000000"/>
        </w:rPr>
        <w:t xml:space="preserve">are </w:t>
      </w:r>
      <w:r w:rsidR="005B49D2" w:rsidRPr="00423F14">
        <w:rPr>
          <w:color w:val="000000"/>
        </w:rPr>
        <w:t xml:space="preserve">reported in </w:t>
      </w:r>
      <w:proofErr w:type="spellStart"/>
      <w:r w:rsidR="00F324DB" w:rsidRPr="00423F14">
        <w:rPr>
          <w:color w:val="000000"/>
        </w:rPr>
        <w:t>gnomAD</w:t>
      </w:r>
      <w:proofErr w:type="spellEnd"/>
      <w:r w:rsidR="00BB5294" w:rsidRPr="00423F14">
        <w:rPr>
          <w:color w:val="000000"/>
        </w:rPr>
        <w:t>, all</w:t>
      </w:r>
      <w:r w:rsidR="005B49D2" w:rsidRPr="00423F14">
        <w:rPr>
          <w:color w:val="000000"/>
        </w:rPr>
        <w:t xml:space="preserve"> in heterozygous state only (</w:t>
      </w:r>
      <w:r w:rsidR="001810AF" w:rsidRPr="00423F14">
        <w:rPr>
          <w:color w:val="141412"/>
        </w:rPr>
        <w:t>probability of being loss-of-function intolerant (</w:t>
      </w:r>
      <w:proofErr w:type="spellStart"/>
      <w:r w:rsidR="001810AF" w:rsidRPr="00423F14">
        <w:rPr>
          <w:color w:val="141412"/>
        </w:rPr>
        <w:t>pLI</w:t>
      </w:r>
      <w:proofErr w:type="spellEnd"/>
      <w:r w:rsidR="001810AF" w:rsidRPr="00423F14">
        <w:rPr>
          <w:color w:val="141412"/>
        </w:rPr>
        <w:t xml:space="preserve">) score of 0.98 and </w:t>
      </w:r>
      <w:r w:rsidR="001810AF" w:rsidRPr="00423F14">
        <w:rPr>
          <w:rStyle w:val="Emphasis"/>
          <w:i w:val="0"/>
          <w:iCs w:val="0"/>
          <w:color w:val="141412"/>
        </w:rPr>
        <w:t>observed / expected</w:t>
      </w:r>
      <w:r w:rsidR="001810AF" w:rsidRPr="00423F14">
        <w:rPr>
          <w:i/>
          <w:iCs/>
          <w:color w:val="141412"/>
          <w:shd w:val="clear" w:color="auto" w:fill="FFFFFF"/>
        </w:rPr>
        <w:t> (</w:t>
      </w:r>
      <w:proofErr w:type="spellStart"/>
      <w:r w:rsidR="001810AF" w:rsidRPr="00423F14">
        <w:rPr>
          <w:rStyle w:val="Emphasis"/>
          <w:i w:val="0"/>
          <w:iCs w:val="0"/>
          <w:color w:val="141412"/>
        </w:rPr>
        <w:t>oe</w:t>
      </w:r>
      <w:proofErr w:type="spellEnd"/>
      <w:r w:rsidR="001810AF" w:rsidRPr="00423F14">
        <w:rPr>
          <w:i/>
          <w:iCs/>
          <w:color w:val="141412"/>
          <w:shd w:val="clear" w:color="auto" w:fill="FFFFFF"/>
        </w:rPr>
        <w:t>)</w:t>
      </w:r>
      <w:r w:rsidR="001810AF" w:rsidRPr="00423F14">
        <w:rPr>
          <w:color w:val="141412"/>
          <w:shd w:val="clear" w:color="auto" w:fill="FFFFFF"/>
        </w:rPr>
        <w:t xml:space="preserve"> score of </w:t>
      </w:r>
      <w:r w:rsidR="005B49D2" w:rsidRPr="00423F14">
        <w:rPr>
          <w:color w:val="141412"/>
          <w:shd w:val="clear" w:color="auto" w:fill="FFFFFF"/>
        </w:rPr>
        <w:t>0</w:t>
      </w:r>
      <w:r w:rsidR="001810AF" w:rsidRPr="00423F14">
        <w:rPr>
          <w:color w:val="141412"/>
          <w:shd w:val="clear" w:color="auto" w:fill="FFFFFF"/>
        </w:rPr>
        <w:t>.06)</w:t>
      </w:r>
      <w:r w:rsidR="00CC201A" w:rsidRPr="00423F14">
        <w:rPr>
          <w:color w:val="141412"/>
          <w:shd w:val="clear" w:color="auto" w:fill="FFFFFF"/>
        </w:rPr>
        <w:t>. However</w:t>
      </w:r>
      <w:r w:rsidR="00482E6D" w:rsidRPr="00423F14">
        <w:rPr>
          <w:color w:val="141412"/>
          <w:shd w:val="clear" w:color="auto" w:fill="FFFFFF"/>
        </w:rPr>
        <w:t>, h</w:t>
      </w:r>
      <w:r w:rsidR="00F324DB" w:rsidRPr="00423F14">
        <w:rPr>
          <w:color w:val="000000"/>
        </w:rPr>
        <w:t xml:space="preserve">aploinsufficiency of </w:t>
      </w:r>
      <w:r w:rsidR="001810AF" w:rsidRPr="00423F14">
        <w:rPr>
          <w:i/>
          <w:iCs/>
          <w:color w:val="000000"/>
        </w:rPr>
        <w:t>SYT2</w:t>
      </w:r>
      <w:r w:rsidR="00F324DB" w:rsidRPr="00423F14">
        <w:rPr>
          <w:color w:val="000000"/>
        </w:rPr>
        <w:t xml:space="preserve"> does not appear to cause disease, as </w:t>
      </w:r>
      <w:r w:rsidR="008264ED" w:rsidRPr="00423F14">
        <w:rPr>
          <w:color w:val="000000"/>
        </w:rPr>
        <w:t xml:space="preserve">the </w:t>
      </w:r>
      <w:r w:rsidR="001810AF" w:rsidRPr="00423F14">
        <w:rPr>
          <w:color w:val="000000"/>
        </w:rPr>
        <w:t xml:space="preserve">heterozygous carrier parents </w:t>
      </w:r>
      <w:r w:rsidR="008264ED" w:rsidRPr="00423F14">
        <w:rPr>
          <w:color w:val="000000"/>
        </w:rPr>
        <w:t xml:space="preserve">in this cohort </w:t>
      </w:r>
      <w:r w:rsidR="001810AF" w:rsidRPr="00423F14">
        <w:rPr>
          <w:color w:val="000000"/>
        </w:rPr>
        <w:t xml:space="preserve">did not report any symptoms. </w:t>
      </w:r>
      <w:r w:rsidR="00A60C65" w:rsidRPr="00423F14">
        <w:t xml:space="preserve">While the exact pathogenic mechanism of the previously reported dominant </w:t>
      </w:r>
      <w:r w:rsidR="00A60C65" w:rsidRPr="00423F14">
        <w:rPr>
          <w:i/>
        </w:rPr>
        <w:t>SYT2</w:t>
      </w:r>
      <w:r w:rsidR="00A60C65" w:rsidRPr="00423F14">
        <w:t xml:space="preserve"> missense </w:t>
      </w:r>
      <w:r w:rsidR="00502B48" w:rsidRPr="00423F14">
        <w:t>variant</w:t>
      </w:r>
      <w:r w:rsidR="00A60C65" w:rsidRPr="00423F14">
        <w:t>s remains largely unknown, they all impact the SYT2 calcium binding domains and are thought</w:t>
      </w:r>
      <w:r w:rsidR="008264ED" w:rsidRPr="00423F14">
        <w:t xml:space="preserve"> to</w:t>
      </w:r>
      <w:r w:rsidR="00A60C65" w:rsidRPr="00423F14">
        <w:t xml:space="preserve"> impair Ca</w:t>
      </w:r>
      <w:r w:rsidR="00A60C65" w:rsidRPr="00423F14">
        <w:rPr>
          <w:vertAlign w:val="superscript"/>
        </w:rPr>
        <w:t>2+</w:t>
      </w:r>
      <w:r w:rsidR="00A60C65" w:rsidRPr="00423F14">
        <w:t xml:space="preserve"> binding in a dominant-negative manner</w:t>
      </w:r>
      <w:r w:rsidR="008264ED" w:rsidRPr="00423F14">
        <w:t>,</w:t>
      </w:r>
      <w:r w:rsidR="00A60C65" w:rsidRPr="00423F14">
        <w:t xml:space="preserve"> resulting in a loss of synaptic transmission beyond the haploin</w:t>
      </w:r>
      <w:r w:rsidR="006330E9" w:rsidRPr="00423F14">
        <w:t>s</w:t>
      </w:r>
      <w:r w:rsidR="00A60C65" w:rsidRPr="00423F14">
        <w:t xml:space="preserve">ufficiency state. </w:t>
      </w:r>
    </w:p>
    <w:p w14:paraId="5E44EE49" w14:textId="77777777" w:rsidR="00A60C65" w:rsidRPr="00423F14" w:rsidRDefault="00A60C65" w:rsidP="00A60C65"/>
    <w:p w14:paraId="2E7EF4BA" w14:textId="0EEBA8BB" w:rsidR="00A16B4F" w:rsidRPr="00423F14" w:rsidRDefault="00F324DB" w:rsidP="00A16B4F">
      <w:r w:rsidRPr="00423F14">
        <w:t>While the majority of</w:t>
      </w:r>
      <w:r w:rsidRPr="00423F14">
        <w:rPr>
          <w:i/>
          <w:iCs/>
        </w:rPr>
        <w:t xml:space="preserve"> SYT2</w:t>
      </w:r>
      <w:r w:rsidRPr="00423F14">
        <w:t xml:space="preserve"> loss of function</w:t>
      </w:r>
      <w:r w:rsidR="00B645A1" w:rsidRPr="00423F14">
        <w:t xml:space="preserve"> variants</w:t>
      </w:r>
      <w:r w:rsidRPr="00423F14">
        <w:t xml:space="preserve"> reported here can be accurately identified through standard next generation-based sequencing platforms, large deletions are typically missed. The partial deletion of </w:t>
      </w:r>
      <w:r w:rsidRPr="00423F14">
        <w:rPr>
          <w:i/>
          <w:iCs/>
        </w:rPr>
        <w:t>SYT2</w:t>
      </w:r>
      <w:r w:rsidRPr="00423F14">
        <w:t xml:space="preserve"> (exon 3-9) identified in P1 was initially missed on whole exome sequencing but </w:t>
      </w:r>
      <w:r w:rsidR="00A6039C" w:rsidRPr="00423F14">
        <w:t xml:space="preserve">was </w:t>
      </w:r>
      <w:r w:rsidRPr="00423F14">
        <w:t xml:space="preserve">subsequently identified through </w:t>
      </w:r>
      <w:r w:rsidR="001810AF" w:rsidRPr="00423F14">
        <w:t>research-based</w:t>
      </w:r>
      <w:r w:rsidRPr="00423F14">
        <w:t xml:space="preserve"> reanalysis of the WES data for </w:t>
      </w:r>
      <w:r w:rsidR="001810AF" w:rsidRPr="00423F14">
        <w:t xml:space="preserve">copy number variants. Therefore, clinical recognition of this newly described SYT2-deficient phenotype is essential in facilitating appropriate diagnostic testing. </w:t>
      </w:r>
      <w:r w:rsidR="00D947A4" w:rsidRPr="00423F14">
        <w:t>Our series</w:t>
      </w:r>
      <w:r w:rsidR="00A16B4F" w:rsidRPr="00423F14">
        <w:t xml:space="preserve"> further establish</w:t>
      </w:r>
      <w:r w:rsidR="00A6039C" w:rsidRPr="00423F14">
        <w:t>es</w:t>
      </w:r>
      <w:r w:rsidR="00A16B4F" w:rsidRPr="00423F14">
        <w:t xml:space="preserve"> </w:t>
      </w:r>
      <w:r w:rsidR="00A16B4F" w:rsidRPr="00423F14">
        <w:rPr>
          <w:i/>
          <w:iCs/>
        </w:rPr>
        <w:t>SYT2</w:t>
      </w:r>
      <w:r w:rsidR="00A16B4F" w:rsidRPr="00423F14">
        <w:t xml:space="preserve"> as a CMS disease gene </w:t>
      </w:r>
      <w:r w:rsidR="00D947A4" w:rsidRPr="00423F14">
        <w:t>and expands its genetic spectrum to include a recessively</w:t>
      </w:r>
      <w:r w:rsidR="000551A0" w:rsidRPr="00423F14">
        <w:t xml:space="preserve"> </w:t>
      </w:r>
      <w:r w:rsidR="00D947A4" w:rsidRPr="00423F14">
        <w:t>acting loss of function</w:t>
      </w:r>
      <w:r w:rsidR="00406AAD" w:rsidRPr="00423F14">
        <w:t xml:space="preserve"> mutations </w:t>
      </w:r>
      <w:r w:rsidR="00A6039C" w:rsidRPr="00423F14">
        <w:t>and</w:t>
      </w:r>
      <w:r w:rsidR="008264ED" w:rsidRPr="00423F14">
        <w:t xml:space="preserve"> expands</w:t>
      </w:r>
      <w:r w:rsidR="00A6039C" w:rsidRPr="00423F14">
        <w:t xml:space="preserve"> its clinical spectrum to include </w:t>
      </w:r>
      <w:r w:rsidR="00A16B4F" w:rsidRPr="00423F14">
        <w:t>severe congenital</w:t>
      </w:r>
      <w:r w:rsidR="000551A0" w:rsidRPr="00423F14">
        <w:t xml:space="preserve"> </w:t>
      </w:r>
      <w:r w:rsidR="00A16B4F" w:rsidRPr="00423F14">
        <w:t>onset</w:t>
      </w:r>
      <w:r w:rsidR="00381A0D" w:rsidRPr="00423F14">
        <w:t xml:space="preserve"> presynaptic </w:t>
      </w:r>
      <w:r w:rsidR="00A16B4F" w:rsidRPr="00423F14">
        <w:t>CMS</w:t>
      </w:r>
      <w:r w:rsidR="00D947A4" w:rsidRPr="00423F14">
        <w:t xml:space="preserve">. </w:t>
      </w:r>
      <w:r w:rsidR="00B5528D" w:rsidRPr="00423F14">
        <w:t>Alt</w:t>
      </w:r>
      <w:r w:rsidR="00BB5294" w:rsidRPr="00423F14">
        <w:t>hough not universal, some patients may benefit from CMS therapies</w:t>
      </w:r>
      <w:r w:rsidR="008264ED" w:rsidRPr="00423F14">
        <w:t xml:space="preserve"> </w:t>
      </w:r>
      <w:r w:rsidR="005B36AF" w:rsidRPr="00423F14">
        <w:t xml:space="preserve">directed toward improving the function of the </w:t>
      </w:r>
      <w:r w:rsidR="008264ED" w:rsidRPr="00423F14">
        <w:t>presynaptic neuromuscular junction</w:t>
      </w:r>
      <w:r w:rsidR="00BB5294" w:rsidRPr="00423F14">
        <w:t xml:space="preserve">. </w:t>
      </w:r>
    </w:p>
    <w:p w14:paraId="03012725" w14:textId="77777777" w:rsidR="003F353D" w:rsidRPr="00423F14" w:rsidRDefault="003F353D" w:rsidP="00A16B4F"/>
    <w:p w14:paraId="739B081D" w14:textId="77777777" w:rsidR="008C09D7" w:rsidRPr="00423F14" w:rsidRDefault="008C09D7" w:rsidP="008C09D7">
      <w:pPr>
        <w:rPr>
          <w:b/>
          <w:bCs/>
          <w:color w:val="000000"/>
        </w:rPr>
      </w:pPr>
      <w:r w:rsidRPr="00423F14">
        <w:rPr>
          <w:b/>
          <w:bCs/>
          <w:color w:val="000000"/>
        </w:rPr>
        <w:t xml:space="preserve">Acknowledgments </w:t>
      </w:r>
    </w:p>
    <w:p w14:paraId="1377AADB" w14:textId="77777777" w:rsidR="002C4F99" w:rsidRPr="00423F14" w:rsidRDefault="008C09D7" w:rsidP="008C09D7">
      <w:r w:rsidRPr="00423F14">
        <w:rPr>
          <w:color w:val="000000"/>
        </w:rPr>
        <w:lastRenderedPageBreak/>
        <w:t xml:space="preserve">We thank the patients and their families for participating in our research study and Christopher Mendoza, Christine Jones, and Gilberto (“Mike”) </w:t>
      </w:r>
      <w:proofErr w:type="spellStart"/>
      <w:r w:rsidRPr="00423F14">
        <w:rPr>
          <w:color w:val="000000"/>
        </w:rPr>
        <w:t>Averion</w:t>
      </w:r>
      <w:proofErr w:type="spellEnd"/>
      <w:r w:rsidRPr="00423F14">
        <w:rPr>
          <w:color w:val="000000"/>
        </w:rPr>
        <w:t xml:space="preserve"> for their help in clinic.</w:t>
      </w:r>
      <w:r w:rsidR="006819B1" w:rsidRPr="00423F14">
        <w:rPr>
          <w:color w:val="000000"/>
        </w:rPr>
        <w:t xml:space="preserve"> </w:t>
      </w:r>
      <w:r w:rsidRPr="00423F14">
        <w:t>We also thank the Genome Aggregation Database (</w:t>
      </w:r>
      <w:proofErr w:type="spellStart"/>
      <w:r w:rsidRPr="00423F14">
        <w:t>gnomAD</w:t>
      </w:r>
      <w:proofErr w:type="spellEnd"/>
      <w:r w:rsidRPr="00423F14">
        <w:t>) and the groups that provided exome and genome variant data to this resource. A full list of contributing groups can be found at </w:t>
      </w:r>
      <w:hyperlink r:id="rId10" w:history="1">
        <w:r w:rsidRPr="00423F14">
          <w:rPr>
            <w:rStyle w:val="Hyperlink"/>
          </w:rPr>
          <w:t>https://gnomad.broadinstitute.org/about</w:t>
        </w:r>
      </w:hyperlink>
      <w:r w:rsidRPr="00423F14">
        <w:t>.</w:t>
      </w:r>
      <w:r w:rsidR="00CD4D7E" w:rsidRPr="00423F14">
        <w:t xml:space="preserve"> </w:t>
      </w:r>
    </w:p>
    <w:p w14:paraId="35CB9EEC" w14:textId="5F9C987A" w:rsidR="002C4F99" w:rsidRPr="00423F14" w:rsidRDefault="002C4F99" w:rsidP="008C09D7"/>
    <w:p w14:paraId="15926ADF" w14:textId="3BD24607" w:rsidR="002C4F99" w:rsidRPr="00423F14" w:rsidRDefault="002C4F99" w:rsidP="008C09D7">
      <w:pPr>
        <w:rPr>
          <w:b/>
          <w:bCs/>
        </w:rPr>
      </w:pPr>
      <w:r w:rsidRPr="00423F14">
        <w:rPr>
          <w:b/>
          <w:bCs/>
        </w:rPr>
        <w:t>Conflict of Interest</w:t>
      </w:r>
    </w:p>
    <w:p w14:paraId="1D933BCB" w14:textId="70E2545E" w:rsidR="008C09D7" w:rsidRPr="00423F14" w:rsidRDefault="00CD4D7E" w:rsidP="008C09D7">
      <w:r w:rsidRPr="00423F14">
        <w:t xml:space="preserve">The authors have no conflicts of interests to report. </w:t>
      </w:r>
    </w:p>
    <w:p w14:paraId="29CE187E" w14:textId="6BC5F24D" w:rsidR="00A02F49" w:rsidRDefault="00A02F49" w:rsidP="008C09D7"/>
    <w:p w14:paraId="23ED7347" w14:textId="614D461E" w:rsidR="00955761" w:rsidRPr="002D4CC3" w:rsidRDefault="00955761" w:rsidP="002D4CC3">
      <w:pPr>
        <w:jc w:val="both"/>
        <w:rPr>
          <w:b/>
          <w:bCs/>
        </w:rPr>
      </w:pPr>
      <w:r w:rsidRPr="002D4CC3">
        <w:rPr>
          <w:b/>
          <w:bCs/>
        </w:rPr>
        <w:t>Author contribution</w:t>
      </w:r>
    </w:p>
    <w:p w14:paraId="34C839D1" w14:textId="65BF84CA" w:rsidR="00955761" w:rsidRPr="002D4CC3" w:rsidRDefault="002D4CC3" w:rsidP="002D4CC3">
      <w:pPr>
        <w:jc w:val="both"/>
        <w:rPr>
          <w:color w:val="1C1D1E"/>
          <w:shd w:val="clear" w:color="auto" w:fill="FFFFFF"/>
        </w:rPr>
      </w:pPr>
      <w:r w:rsidRPr="002D4CC3">
        <w:rPr>
          <w:color w:val="1C1D1E"/>
          <w:shd w:val="clear" w:color="auto" w:fill="FFFFFF"/>
        </w:rPr>
        <w:t xml:space="preserve">Sandra </w:t>
      </w:r>
      <w:proofErr w:type="spellStart"/>
      <w:r w:rsidRPr="002D4CC3">
        <w:rPr>
          <w:color w:val="1C1D1E"/>
          <w:shd w:val="clear" w:color="auto" w:fill="FFFFFF"/>
        </w:rPr>
        <w:t>Donkervoort</w:t>
      </w:r>
      <w:proofErr w:type="spellEnd"/>
      <w:r w:rsidRPr="002D4CC3">
        <w:rPr>
          <w:color w:val="1C1D1E"/>
          <w:shd w:val="clear" w:color="auto" w:fill="FFFFFF"/>
        </w:rPr>
        <w:t xml:space="preserve">, </w:t>
      </w:r>
      <w:r w:rsidRPr="002D4CC3">
        <w:rPr>
          <w:iCs/>
          <w:color w:val="000000"/>
        </w:rPr>
        <w:t xml:space="preserve">Payam </w:t>
      </w:r>
      <w:proofErr w:type="spellStart"/>
      <w:r w:rsidRPr="002D4CC3">
        <w:rPr>
          <w:iCs/>
          <w:color w:val="000000"/>
        </w:rPr>
        <w:t>Mohassel</w:t>
      </w:r>
      <w:proofErr w:type="spellEnd"/>
      <w:r w:rsidRPr="002D4CC3">
        <w:rPr>
          <w:iCs/>
          <w:color w:val="000000"/>
        </w:rPr>
        <w:t xml:space="preserve">, </w:t>
      </w:r>
      <w:r w:rsidRPr="002D4CC3">
        <w:t xml:space="preserve">Lucia </w:t>
      </w:r>
      <w:proofErr w:type="spellStart"/>
      <w:r w:rsidRPr="002D4CC3">
        <w:t>Laugwitz</w:t>
      </w:r>
      <w:proofErr w:type="spellEnd"/>
      <w:r w:rsidRPr="002D4CC3">
        <w:t xml:space="preserve">, Rita Horvath, Tobias B. Haack, </w:t>
      </w:r>
      <w:r w:rsidRPr="002D4CC3">
        <w:rPr>
          <w:iCs/>
          <w:color w:val="000000"/>
        </w:rPr>
        <w:t xml:space="preserve">Carsten G. </w:t>
      </w:r>
      <w:proofErr w:type="spellStart"/>
      <w:r w:rsidRPr="002D4CC3">
        <w:rPr>
          <w:iCs/>
          <w:color w:val="000000"/>
        </w:rPr>
        <w:t>Bönnemann</w:t>
      </w:r>
      <w:proofErr w:type="spellEnd"/>
      <w:r w:rsidRPr="002D4CC3">
        <w:rPr>
          <w:color w:val="1C1D1E"/>
          <w:shd w:val="clear" w:color="auto" w:fill="FFFFFF"/>
        </w:rPr>
        <w:t xml:space="preserve"> contributed to the concept, design, data collection, and manuscript writing.</w:t>
      </w:r>
      <w:r w:rsidRPr="002D4CC3">
        <w:rPr>
          <w:rStyle w:val="apple-converted-space"/>
          <w:color w:val="1C1D1E"/>
          <w:shd w:val="clear" w:color="auto" w:fill="FFFFFF"/>
        </w:rPr>
        <w:t> </w:t>
      </w:r>
      <w:proofErr w:type="spellStart"/>
      <w:r w:rsidR="00955761" w:rsidRPr="002D4CC3">
        <w:rPr>
          <w:color w:val="000000" w:themeColor="text1"/>
        </w:rPr>
        <w:t>Maha</w:t>
      </w:r>
      <w:proofErr w:type="spellEnd"/>
      <w:r w:rsidR="00955761" w:rsidRPr="002D4CC3">
        <w:rPr>
          <w:color w:val="000000" w:themeColor="text1"/>
        </w:rPr>
        <w:t xml:space="preserve"> S. </w:t>
      </w:r>
      <w:proofErr w:type="spellStart"/>
      <w:r w:rsidR="00955761" w:rsidRPr="002D4CC3">
        <w:rPr>
          <w:color w:val="000000" w:themeColor="text1"/>
        </w:rPr>
        <w:t>Zaki</w:t>
      </w:r>
      <w:proofErr w:type="spellEnd"/>
      <w:r w:rsidR="00955761" w:rsidRPr="002D4CC3">
        <w:rPr>
          <w:color w:val="000000" w:themeColor="text1"/>
        </w:rPr>
        <w:t xml:space="preserve">, </w:t>
      </w:r>
      <w:proofErr w:type="spellStart"/>
      <w:r w:rsidR="00955761" w:rsidRPr="002D4CC3">
        <w:t>Corien</w:t>
      </w:r>
      <w:proofErr w:type="spellEnd"/>
      <w:r w:rsidR="00955761" w:rsidRPr="002D4CC3">
        <w:t xml:space="preserve"> C. </w:t>
      </w:r>
      <w:proofErr w:type="spellStart"/>
      <w:r w:rsidR="00955761" w:rsidRPr="002D4CC3">
        <w:t>Verschuuren</w:t>
      </w:r>
      <w:proofErr w:type="spellEnd"/>
      <w:r w:rsidR="00955761" w:rsidRPr="002D4CC3">
        <w:t xml:space="preserve">-Bemelmans, </w:t>
      </w:r>
      <w:proofErr w:type="spellStart"/>
      <w:r w:rsidR="00955761" w:rsidRPr="002D4CC3">
        <w:t>Veronka</w:t>
      </w:r>
      <w:proofErr w:type="spellEnd"/>
      <w:r w:rsidR="00955761" w:rsidRPr="002D4CC3">
        <w:t xml:space="preserve"> </w:t>
      </w:r>
      <w:proofErr w:type="spellStart"/>
      <w:r w:rsidR="00955761" w:rsidRPr="002D4CC3">
        <w:t>Horber</w:t>
      </w:r>
      <w:proofErr w:type="spellEnd"/>
      <w:r w:rsidR="00955761" w:rsidRPr="002D4CC3">
        <w:t xml:space="preserve">, Annemarie JM. </w:t>
      </w:r>
      <w:proofErr w:type="spellStart"/>
      <w:r w:rsidR="00955761" w:rsidRPr="002D4CC3">
        <w:t>Fock</w:t>
      </w:r>
      <w:proofErr w:type="spellEnd"/>
      <w:r w:rsidR="00955761" w:rsidRPr="002D4CC3">
        <w:t xml:space="preserve">, </w:t>
      </w:r>
      <w:proofErr w:type="spellStart"/>
      <w:r w:rsidR="00955761" w:rsidRPr="002D4CC3">
        <w:t>Minal</w:t>
      </w:r>
      <w:proofErr w:type="spellEnd"/>
      <w:r w:rsidR="00955761" w:rsidRPr="002D4CC3">
        <w:t xml:space="preserve"> S. Jain, Victoria </w:t>
      </w:r>
      <w:proofErr w:type="spellStart"/>
      <w:r w:rsidR="00955761" w:rsidRPr="002D4CC3">
        <w:t>Biancavilla</w:t>
      </w:r>
      <w:proofErr w:type="spellEnd"/>
      <w:r w:rsidR="00955761" w:rsidRPr="002D4CC3">
        <w:rPr>
          <w:color w:val="000000"/>
        </w:rPr>
        <w:t xml:space="preserve">, Grace </w:t>
      </w:r>
      <w:proofErr w:type="spellStart"/>
      <w:r w:rsidR="00955761" w:rsidRPr="002D4CC3">
        <w:rPr>
          <w:color w:val="000000"/>
        </w:rPr>
        <w:t>McMacken</w:t>
      </w:r>
      <w:proofErr w:type="spellEnd"/>
      <w:r w:rsidR="00955761" w:rsidRPr="002D4CC3">
        <w:rPr>
          <w:color w:val="000000"/>
        </w:rPr>
        <w:t xml:space="preserve">, </w:t>
      </w:r>
      <w:r w:rsidR="00955761" w:rsidRPr="002D4CC3">
        <w:t xml:space="preserve">Matthew </w:t>
      </w:r>
      <w:proofErr w:type="spellStart"/>
      <w:r w:rsidR="00955761" w:rsidRPr="002D4CC3">
        <w:t>Nalls</w:t>
      </w:r>
      <w:proofErr w:type="spellEnd"/>
      <w:r w:rsidR="00955761" w:rsidRPr="002D4CC3">
        <w:t xml:space="preserve">, Nicol C. </w:t>
      </w:r>
      <w:proofErr w:type="spellStart"/>
      <w:r w:rsidR="00955761" w:rsidRPr="002D4CC3">
        <w:t>Voermans</w:t>
      </w:r>
      <w:proofErr w:type="spellEnd"/>
      <w:r w:rsidR="00955761" w:rsidRPr="002D4CC3">
        <w:t xml:space="preserve">, </w:t>
      </w:r>
      <w:proofErr w:type="spellStart"/>
      <w:r w:rsidR="00955761" w:rsidRPr="002D4CC3">
        <w:rPr>
          <w:color w:val="000000"/>
        </w:rPr>
        <w:t>Hasnaa</w:t>
      </w:r>
      <w:proofErr w:type="spellEnd"/>
      <w:r w:rsidR="00955761" w:rsidRPr="002D4CC3">
        <w:rPr>
          <w:color w:val="000000"/>
        </w:rPr>
        <w:t xml:space="preserve"> M </w:t>
      </w:r>
      <w:proofErr w:type="spellStart"/>
      <w:r w:rsidR="00955761" w:rsidRPr="002D4CC3">
        <w:rPr>
          <w:color w:val="000000"/>
        </w:rPr>
        <w:t>Elbendary</w:t>
      </w:r>
      <w:proofErr w:type="spellEnd"/>
      <w:r w:rsidR="00955761" w:rsidRPr="002D4CC3">
        <w:rPr>
          <w:color w:val="000000"/>
        </w:rPr>
        <w:t xml:space="preserve">, </w:t>
      </w:r>
      <w:r w:rsidR="00955761" w:rsidRPr="002D4CC3">
        <w:t xml:space="preserve">Molly Snyder, </w:t>
      </w:r>
      <w:proofErr w:type="spellStart"/>
      <w:r w:rsidR="00955761" w:rsidRPr="002D4CC3">
        <w:rPr>
          <w:color w:val="000000"/>
        </w:rPr>
        <w:t>Chunyu</w:t>
      </w:r>
      <w:proofErr w:type="spellEnd"/>
      <w:r w:rsidR="00955761" w:rsidRPr="002D4CC3">
        <w:rPr>
          <w:color w:val="000000"/>
        </w:rPr>
        <w:t xml:space="preserve"> Cai, </w:t>
      </w:r>
      <w:r w:rsidR="00955761" w:rsidRPr="002D4CC3">
        <w:t xml:space="preserve">Tanya </w:t>
      </w:r>
      <w:proofErr w:type="spellStart"/>
      <w:r w:rsidR="00955761" w:rsidRPr="002D4CC3">
        <w:t>Lehky</w:t>
      </w:r>
      <w:proofErr w:type="spellEnd"/>
      <w:r w:rsidR="00955761" w:rsidRPr="002D4CC3">
        <w:t xml:space="preserve">, Susan T. </w:t>
      </w:r>
      <w:proofErr w:type="spellStart"/>
      <w:r w:rsidR="00955761" w:rsidRPr="002D4CC3">
        <w:t>Iannaccone</w:t>
      </w:r>
      <w:proofErr w:type="spellEnd"/>
      <w:r w:rsidR="00955761" w:rsidRPr="002D4CC3">
        <w:t xml:space="preserve">, A. </w:t>
      </w:r>
      <w:proofErr w:type="spellStart"/>
      <w:r w:rsidR="00955761" w:rsidRPr="002D4CC3">
        <w:rPr>
          <w:iCs/>
          <w:color w:val="000000"/>
        </w:rPr>
        <w:t>Reghan</w:t>
      </w:r>
      <w:proofErr w:type="spellEnd"/>
      <w:r w:rsidR="00955761" w:rsidRPr="002D4CC3">
        <w:rPr>
          <w:iCs/>
          <w:color w:val="000000"/>
        </w:rPr>
        <w:t xml:space="preserve"> Foley</w:t>
      </w:r>
      <w:r>
        <w:rPr>
          <w:iCs/>
          <w:color w:val="000000"/>
        </w:rPr>
        <w:t xml:space="preserve"> </w:t>
      </w:r>
      <w:r w:rsidR="00955761" w:rsidRPr="002D4CC3">
        <w:t>contr</w:t>
      </w:r>
      <w:r w:rsidRPr="002D4CC3">
        <w:t>i</w:t>
      </w:r>
      <w:r w:rsidR="00955761" w:rsidRPr="002D4CC3">
        <w:t>b</w:t>
      </w:r>
      <w:r w:rsidRPr="002D4CC3">
        <w:t>u</w:t>
      </w:r>
      <w:r w:rsidR="00955761" w:rsidRPr="002D4CC3">
        <w:t xml:space="preserve">ted </w:t>
      </w:r>
      <w:r w:rsidRPr="002D4CC3">
        <w:t>p</w:t>
      </w:r>
      <w:r w:rsidR="00955761" w:rsidRPr="002D4CC3">
        <w:t>atient identification and characterization</w:t>
      </w:r>
      <w:r w:rsidRPr="002D4CC3">
        <w:t xml:space="preserve">. Katherine R. Chao, Lucia </w:t>
      </w:r>
      <w:proofErr w:type="spellStart"/>
      <w:r w:rsidRPr="002D4CC3">
        <w:t>Laugwitz</w:t>
      </w:r>
      <w:proofErr w:type="spellEnd"/>
      <w:r w:rsidRPr="002D4CC3">
        <w:t xml:space="preserve">, Erik-Jan </w:t>
      </w:r>
      <w:proofErr w:type="spellStart"/>
      <w:r w:rsidRPr="002D4CC3">
        <w:t>Kamsteeg</w:t>
      </w:r>
      <w:proofErr w:type="spellEnd"/>
      <w:r w:rsidRPr="002D4CC3">
        <w:t xml:space="preserve">, </w:t>
      </w:r>
      <w:r w:rsidRPr="002D4CC3">
        <w:rPr>
          <w:color w:val="000000" w:themeColor="text1"/>
        </w:rPr>
        <w:t xml:space="preserve">Reza Maroofian, </w:t>
      </w:r>
      <w:r w:rsidRPr="002D4CC3">
        <w:t xml:space="preserve">Riley M. McCarty, Valentina Stanley, Joseph Gleeson, </w:t>
      </w:r>
      <w:proofErr w:type="spellStart"/>
      <w:r w:rsidRPr="002D4CC3">
        <w:t>Hanns</w:t>
      </w:r>
      <w:proofErr w:type="spellEnd"/>
      <w:r w:rsidRPr="002D4CC3">
        <w:t xml:space="preserve"> </w:t>
      </w:r>
      <w:proofErr w:type="spellStart"/>
      <w:r w:rsidRPr="002D4CC3">
        <w:t>Lochmüller</w:t>
      </w:r>
      <w:proofErr w:type="spellEnd"/>
      <w:r w:rsidRPr="002D4CC3">
        <w:t xml:space="preserve">, </w:t>
      </w:r>
      <w:r w:rsidRPr="002D4CC3">
        <w:rPr>
          <w:color w:val="000000" w:themeColor="text1"/>
        </w:rPr>
        <w:t xml:space="preserve">Henry </w:t>
      </w:r>
      <w:proofErr w:type="spellStart"/>
      <w:r w:rsidRPr="002D4CC3">
        <w:rPr>
          <w:color w:val="000000" w:themeColor="text1"/>
        </w:rPr>
        <w:t>Houlden</w:t>
      </w:r>
      <w:proofErr w:type="spellEnd"/>
      <w:r w:rsidRPr="002D4CC3">
        <w:rPr>
          <w:b/>
          <w:bCs/>
          <w:color w:val="000000" w:themeColor="text1"/>
        </w:rPr>
        <w:t xml:space="preserve">, </w:t>
      </w:r>
      <w:r w:rsidRPr="002D4CC3">
        <w:t xml:space="preserve">Tobias B. Haack </w:t>
      </w:r>
      <w:r w:rsidRPr="002D4CC3">
        <w:rPr>
          <w:color w:val="000000" w:themeColor="text1"/>
        </w:rPr>
        <w:t xml:space="preserve">contributed </w:t>
      </w:r>
      <w:r w:rsidRPr="002D4CC3">
        <w:t xml:space="preserve"> molecular data collection and interpretation. </w:t>
      </w:r>
      <w:r w:rsidRPr="002D4CC3">
        <w:rPr>
          <w:rStyle w:val="apple-converted-space"/>
          <w:color w:val="1C1D1E"/>
          <w:shd w:val="clear" w:color="auto" w:fill="FFFFFF"/>
        </w:rPr>
        <w:t> </w:t>
      </w:r>
      <w:r w:rsidRPr="002D4CC3">
        <w:rPr>
          <w:color w:val="1C1D1E"/>
          <w:shd w:val="clear" w:color="auto" w:fill="FFFFFF"/>
        </w:rPr>
        <w:t>All authors reviewed the manuscript.</w:t>
      </w:r>
    </w:p>
    <w:p w14:paraId="370ACB7A" w14:textId="77777777" w:rsidR="00955761" w:rsidRDefault="00955761" w:rsidP="00955761">
      <w:pPr>
        <w:spacing w:line="0" w:lineRule="auto"/>
        <w:rPr>
          <w:rFonts w:ascii="ff4" w:hAnsi="ff4"/>
          <w:color w:val="000000"/>
          <w:sz w:val="48"/>
          <w:szCs w:val="48"/>
        </w:rPr>
      </w:pPr>
      <w:r>
        <w:rPr>
          <w:rFonts w:ascii="ff4" w:hAnsi="ff4"/>
          <w:color w:val="000000"/>
          <w:sz w:val="48"/>
          <w:szCs w:val="48"/>
        </w:rPr>
        <w:t>Posey</w:t>
      </w:r>
    </w:p>
    <w:p w14:paraId="50299DA2" w14:textId="2711E204" w:rsidR="00955761" w:rsidRPr="002D4CC3" w:rsidRDefault="00955761" w:rsidP="002D4CC3">
      <w:pPr>
        <w:spacing w:line="0" w:lineRule="auto"/>
        <w:rPr>
          <w:rStyle w:val="apple-converted-space"/>
          <w:rFonts w:ascii="ff4" w:hAnsi="ff4"/>
          <w:color w:val="000000"/>
          <w:sz w:val="48"/>
          <w:szCs w:val="48"/>
        </w:rPr>
      </w:pPr>
      <w:r>
        <w:rPr>
          <w:rFonts w:ascii="ff4" w:hAnsi="ff4"/>
          <w:color w:val="000000"/>
          <w:sz w:val="48"/>
          <w:szCs w:val="48"/>
        </w:rPr>
        <w:t>assisted</w:t>
      </w:r>
      <w:r>
        <w:rPr>
          <w:rStyle w:val="a"/>
          <w:rFonts w:ascii="ff4" w:hAnsi="ff4"/>
          <w:color w:val="000000"/>
          <w:sz w:val="48"/>
          <w:szCs w:val="48"/>
        </w:rPr>
        <w:t xml:space="preserve"> </w:t>
      </w:r>
      <w:r>
        <w:rPr>
          <w:rFonts w:ascii="ff4" w:hAnsi="ff4"/>
          <w:color w:val="000000"/>
          <w:sz w:val="48"/>
          <w:szCs w:val="48"/>
        </w:rPr>
        <w:t>with</w:t>
      </w:r>
      <w:r>
        <w:rPr>
          <w:rStyle w:val="a"/>
          <w:rFonts w:ascii="ff4" w:hAnsi="ff4"/>
          <w:color w:val="000000"/>
          <w:sz w:val="48"/>
          <w:szCs w:val="48"/>
        </w:rPr>
        <w:t xml:space="preserve"> </w:t>
      </w:r>
      <w:r>
        <w:rPr>
          <w:rFonts w:ascii="ff4" w:hAnsi="ff4"/>
          <w:color w:val="000000"/>
          <w:sz w:val="48"/>
          <w:szCs w:val="48"/>
        </w:rPr>
        <w:t>molecular</w:t>
      </w:r>
      <w:r>
        <w:rPr>
          <w:rStyle w:val="a"/>
          <w:rFonts w:ascii="ff4" w:hAnsi="ff4"/>
          <w:color w:val="000000"/>
          <w:sz w:val="48"/>
          <w:szCs w:val="48"/>
        </w:rPr>
        <w:t xml:space="preserve"> </w:t>
      </w:r>
      <w:r>
        <w:rPr>
          <w:rFonts w:ascii="ff4" w:hAnsi="ff4"/>
          <w:color w:val="000000"/>
          <w:sz w:val="48"/>
          <w:szCs w:val="48"/>
        </w:rPr>
        <w:t>data</w:t>
      </w:r>
      <w:r>
        <w:rPr>
          <w:rStyle w:val="a"/>
          <w:rFonts w:ascii="ff4" w:hAnsi="ff4"/>
          <w:color w:val="000000"/>
          <w:sz w:val="48"/>
          <w:szCs w:val="48"/>
        </w:rPr>
        <w:t xml:space="preserve"> </w:t>
      </w:r>
      <w:r>
        <w:rPr>
          <w:rFonts w:ascii="ff4" w:hAnsi="ff4"/>
          <w:color w:val="000000"/>
          <w:sz w:val="48"/>
          <w:szCs w:val="48"/>
        </w:rPr>
        <w:t>collection</w:t>
      </w:r>
      <w:r>
        <w:rPr>
          <w:rStyle w:val="a"/>
          <w:rFonts w:ascii="ff4" w:hAnsi="ff4"/>
          <w:color w:val="000000"/>
          <w:sz w:val="48"/>
          <w:szCs w:val="48"/>
        </w:rPr>
        <w:t xml:space="preserve"> </w:t>
      </w:r>
      <w:r>
        <w:rPr>
          <w:rFonts w:ascii="ff4" w:hAnsi="ff4"/>
          <w:color w:val="000000"/>
          <w:sz w:val="48"/>
          <w:szCs w:val="48"/>
        </w:rPr>
        <w:t>and</w:t>
      </w:r>
      <w:r>
        <w:rPr>
          <w:rStyle w:val="a"/>
          <w:rFonts w:ascii="ff4" w:hAnsi="ff4"/>
          <w:color w:val="000000"/>
          <w:sz w:val="48"/>
          <w:szCs w:val="48"/>
        </w:rPr>
        <w:t xml:space="preserve"> </w:t>
      </w:r>
      <w:r>
        <w:rPr>
          <w:rFonts w:ascii="ff4" w:hAnsi="ff4"/>
          <w:color w:val="000000"/>
          <w:sz w:val="48"/>
          <w:szCs w:val="48"/>
        </w:rPr>
        <w:t>interpretation</w:t>
      </w:r>
    </w:p>
    <w:p w14:paraId="5E7B261A" w14:textId="1E411F49" w:rsidR="00955761" w:rsidRDefault="00955761" w:rsidP="008C09D7"/>
    <w:p w14:paraId="704C572D" w14:textId="606C873C" w:rsidR="002C4F99" w:rsidRPr="00423F14" w:rsidRDefault="002C4F99" w:rsidP="008C09D7">
      <w:pPr>
        <w:rPr>
          <w:b/>
          <w:bCs/>
        </w:rPr>
      </w:pPr>
      <w:r w:rsidRPr="00423F14">
        <w:rPr>
          <w:b/>
          <w:bCs/>
        </w:rPr>
        <w:t>Data Sharing</w:t>
      </w:r>
    </w:p>
    <w:p w14:paraId="3E8CE63C" w14:textId="5DCAA753" w:rsidR="002C4F99" w:rsidRPr="00423F14" w:rsidRDefault="00B7170B" w:rsidP="008C09D7">
      <w:r w:rsidRPr="00423F14">
        <w:t xml:space="preserve">The data that support the findings will be available in </w:t>
      </w:r>
      <w:proofErr w:type="spellStart"/>
      <w:r w:rsidRPr="00423F14">
        <w:t>dbGAP</w:t>
      </w:r>
      <w:proofErr w:type="spellEnd"/>
      <w:r w:rsidRPr="00423F14">
        <w:t xml:space="preserve"> and </w:t>
      </w:r>
      <w:proofErr w:type="spellStart"/>
      <w:r w:rsidRPr="00423F14">
        <w:t>ClinVAR</w:t>
      </w:r>
      <w:proofErr w:type="spellEnd"/>
      <w:r w:rsidRPr="00423F14">
        <w:t>.</w:t>
      </w:r>
    </w:p>
    <w:p w14:paraId="4C8897C4" w14:textId="77777777" w:rsidR="002C4F99" w:rsidRPr="00423F14" w:rsidRDefault="002C4F99" w:rsidP="008C09D7"/>
    <w:p w14:paraId="2ED50AE6" w14:textId="77777777" w:rsidR="002C4F99" w:rsidRPr="00423F14" w:rsidRDefault="008C09D7" w:rsidP="002C4F99">
      <w:pPr>
        <w:rPr>
          <w:b/>
          <w:bCs/>
        </w:rPr>
      </w:pPr>
      <w:r w:rsidRPr="00423F14">
        <w:rPr>
          <w:b/>
          <w:bCs/>
        </w:rPr>
        <w:t>Funding</w:t>
      </w:r>
    </w:p>
    <w:p w14:paraId="4605369B" w14:textId="63898C37" w:rsidR="002C4F99" w:rsidRPr="00423F14" w:rsidRDefault="008C09D7" w:rsidP="002C4F99">
      <w:pPr>
        <w:rPr>
          <w:b/>
          <w:bCs/>
        </w:rPr>
      </w:pPr>
      <w:r w:rsidRPr="00423F14">
        <w:t xml:space="preserve">The work in C.G. </w:t>
      </w:r>
      <w:proofErr w:type="spellStart"/>
      <w:r w:rsidRPr="00423F14">
        <w:t>Bönnemann’s</w:t>
      </w:r>
      <w:proofErr w:type="spellEnd"/>
      <w:r w:rsidRPr="00423F14">
        <w:t xml:space="preserve"> laboratory is supported by intramural funds from the NIH National Institute of Neurological Disorders and Stroke. </w:t>
      </w:r>
      <w:r w:rsidR="005956FD" w:rsidRPr="00423F14">
        <w:t>RH is a Wellcome Trust Investigator (109915/Z/15/Z), who receives support from the Medical Research Council (UK) (MR/N025431/1), the European Research Council (309548), the Wellcome Trust Pathfinder Scheme (201064/Z/16/Z) and the Newton Fund (UK/Turkey, MR/N027302/1). HL is the recipient of a Canadian Institutes of Health Research Foundation Grant (CIHR FDN-167281).</w:t>
      </w:r>
      <w:r w:rsidR="002C4F99" w:rsidRPr="00423F14">
        <w:rPr>
          <w:color w:val="960000"/>
        </w:rPr>
        <w:t xml:space="preserve"> </w:t>
      </w:r>
      <w:r w:rsidR="002C4F99" w:rsidRPr="00423F14">
        <w:rPr>
          <w:color w:val="000000" w:themeColor="text1"/>
        </w:rPr>
        <w:t>Sequencing and analysis were provided by the Broad Institute of MIT and Harvard Center for Mendelian Genomics (Broad CMG) and was funded by the National Human Genome Research Institute, the National Eye Institute, and the National Heart, Lung and Blood Institute grant UM1 HG008900 and in part by National Human Genome Research Institute grant R01 HG009141.</w:t>
      </w:r>
      <w:r w:rsidR="002C4F99" w:rsidRPr="00423F14">
        <w:rPr>
          <w:i/>
          <w:iCs/>
          <w:color w:val="000000" w:themeColor="text1"/>
        </w:rPr>
        <w:t xml:space="preserve"> </w:t>
      </w:r>
    </w:p>
    <w:p w14:paraId="543B5E80" w14:textId="3D734827" w:rsidR="00E52C60" w:rsidRPr="00423F14" w:rsidRDefault="00E52C60" w:rsidP="008C09D7"/>
    <w:p w14:paraId="6352D644" w14:textId="44A4D206" w:rsidR="00634297" w:rsidRPr="00423F14" w:rsidRDefault="0092799D" w:rsidP="0092799D">
      <w:r w:rsidRPr="00423F14">
        <w:rPr>
          <w:b/>
          <w:bCs/>
        </w:rPr>
        <w:t>Figure 1:</w:t>
      </w:r>
      <w:r w:rsidRPr="00423F14">
        <w:t xml:space="preserve"> Clinical presentation (a) P1 with evidence of overall reduced muscle bulk, facial weakness, (b) scoliosis, contractures of the elbows and fingers with neuropathic looking hands </w:t>
      </w:r>
      <w:r w:rsidR="00624018" w:rsidRPr="00423F14">
        <w:t xml:space="preserve">(c) </w:t>
      </w:r>
      <w:r w:rsidRPr="00423F14">
        <w:t xml:space="preserve">and (d) feet.  </w:t>
      </w:r>
      <w:r w:rsidR="0097051A" w:rsidRPr="00423F14">
        <w:t xml:space="preserve">(e) Patient </w:t>
      </w:r>
      <w:r w:rsidR="005B36AF" w:rsidRPr="00423F14">
        <w:t>P</w:t>
      </w:r>
      <w:r w:rsidR="0097051A" w:rsidRPr="00423F14">
        <w:t xml:space="preserve">6 with evidence of reduced muscle bulk and severe facial weakness. </w:t>
      </w:r>
      <w:r w:rsidRPr="00423F14">
        <w:t>(</w:t>
      </w:r>
      <w:r w:rsidR="0097051A" w:rsidRPr="00423F14">
        <w:t>f</w:t>
      </w:r>
      <w:r w:rsidRPr="00423F14">
        <w:t>) Brain MRI of P1 at age 14 years revealed thinning of the corpus callosum (exact midline section not available due to artifact</w:t>
      </w:r>
      <w:r w:rsidR="005B36AF" w:rsidRPr="00423F14">
        <w:t xml:space="preserve"> </w:t>
      </w:r>
      <w:r w:rsidR="00A1232F" w:rsidRPr="00423F14">
        <w:t xml:space="preserve">related to </w:t>
      </w:r>
      <w:proofErr w:type="spellStart"/>
      <w:r w:rsidR="005B36AF" w:rsidRPr="00423F14">
        <w:t>to</w:t>
      </w:r>
      <w:proofErr w:type="spellEnd"/>
      <w:r w:rsidR="005B36AF" w:rsidRPr="00423F14">
        <w:t xml:space="preserve"> dental braces</w:t>
      </w:r>
      <w:r w:rsidRPr="00423F14">
        <w:t>). (</w:t>
      </w:r>
      <w:r w:rsidR="0097051A" w:rsidRPr="00423F14">
        <w:t>g</w:t>
      </w:r>
      <w:r w:rsidR="005B36AF" w:rsidRPr="00423F14">
        <w:t xml:space="preserve"> and h</w:t>
      </w:r>
      <w:r w:rsidRPr="00423F14">
        <w:t xml:space="preserve">) </w:t>
      </w:r>
      <w:r w:rsidR="00634297" w:rsidRPr="00423F14">
        <w:t xml:space="preserve">Muscle ultrasound in P1 </w:t>
      </w:r>
      <w:r w:rsidR="005B36AF" w:rsidRPr="00423F14">
        <w:t xml:space="preserve">of the </w:t>
      </w:r>
      <w:r w:rsidR="00634297" w:rsidRPr="00423F14">
        <w:t xml:space="preserve">right deltoid </w:t>
      </w:r>
      <w:r w:rsidR="005B36AF" w:rsidRPr="00423F14">
        <w:t xml:space="preserve">(g) </w:t>
      </w:r>
      <w:r w:rsidR="00634297" w:rsidRPr="00423F14">
        <w:t>w</w:t>
      </w:r>
      <w:r w:rsidR="005B36AF" w:rsidRPr="00423F14">
        <w:t>hich is atrophic</w:t>
      </w:r>
      <w:r w:rsidR="00634297" w:rsidRPr="00423F14">
        <w:t xml:space="preserve"> </w:t>
      </w:r>
      <w:r w:rsidR="005B36AF" w:rsidRPr="00423F14">
        <w:t>and with</w:t>
      </w:r>
      <w:r w:rsidR="00634297" w:rsidRPr="00423F14">
        <w:t xml:space="preserve"> </w:t>
      </w:r>
      <w:r w:rsidR="005B36AF" w:rsidRPr="00423F14">
        <w:t>a moderate to severely</w:t>
      </w:r>
      <w:r w:rsidR="00634297" w:rsidRPr="00423F14">
        <w:t xml:space="preserve"> increased echo</w:t>
      </w:r>
      <w:r w:rsidR="005B36AF" w:rsidRPr="00423F14">
        <w:t xml:space="preserve">genicity and the </w:t>
      </w:r>
      <w:r w:rsidR="00634297" w:rsidRPr="00423F14">
        <w:t xml:space="preserve">right rectus femoris </w:t>
      </w:r>
      <w:r w:rsidR="005B36AF" w:rsidRPr="00423F14">
        <w:t xml:space="preserve">(h) a </w:t>
      </w:r>
      <w:r w:rsidR="00634297" w:rsidRPr="00423F14">
        <w:t>mild to moderately</w:t>
      </w:r>
      <w:r w:rsidR="005B36AF" w:rsidRPr="00423F14">
        <w:t xml:space="preserve"> increased echogenicity</w:t>
      </w:r>
      <w:r w:rsidR="00634297" w:rsidRPr="00423F14">
        <w:t>.</w:t>
      </w:r>
      <w:r w:rsidR="005B36AF" w:rsidRPr="00423F14">
        <w:t xml:space="preserve"> In both muscles (g and h) the echogenicity had a mixed pattern (granular and streaky in qualitative appearance)</w:t>
      </w:r>
    </w:p>
    <w:p w14:paraId="44B383EE" w14:textId="77777777" w:rsidR="00634297" w:rsidRPr="00423F14" w:rsidRDefault="00634297" w:rsidP="0092799D">
      <w:pPr>
        <w:rPr>
          <w:sz w:val="22"/>
          <w:szCs w:val="22"/>
        </w:rPr>
      </w:pPr>
    </w:p>
    <w:p w14:paraId="606D55B0" w14:textId="5D6665A9" w:rsidR="0013239F" w:rsidRPr="00423F14" w:rsidRDefault="0092799D" w:rsidP="0092799D">
      <w:r w:rsidRPr="00423F14">
        <w:rPr>
          <w:b/>
          <w:bCs/>
        </w:rPr>
        <w:t xml:space="preserve">Figures 2: </w:t>
      </w:r>
      <w:r w:rsidRPr="00423F14">
        <w:t>Quadriceps muscle biopsy of P1 age 4 years</w:t>
      </w:r>
      <w:r w:rsidR="00CB37C4" w:rsidRPr="00423F14">
        <w:t xml:space="preserve">. </w:t>
      </w:r>
      <w:r w:rsidRPr="00423F14">
        <w:t xml:space="preserve">(a) </w:t>
      </w:r>
      <w:r w:rsidR="00B13DA3" w:rsidRPr="00423F14">
        <w:t>V</w:t>
      </w:r>
      <w:r w:rsidRPr="00423F14">
        <w:t xml:space="preserve">ariation in fiber size on </w:t>
      </w:r>
      <w:r w:rsidR="00B13DA3" w:rsidRPr="00423F14">
        <w:t>h</w:t>
      </w:r>
      <w:r w:rsidR="00B13DA3" w:rsidRPr="00423F14">
        <w:rPr>
          <w:color w:val="000000" w:themeColor="text1"/>
          <w:shd w:val="clear" w:color="auto" w:fill="FFFFFF"/>
        </w:rPr>
        <w:t>ematoxylin and eosin</w:t>
      </w:r>
      <w:r w:rsidR="0065740D" w:rsidRPr="00423F14">
        <w:rPr>
          <w:color w:val="000000" w:themeColor="text1"/>
          <w:shd w:val="clear" w:color="auto" w:fill="FFFFFF"/>
        </w:rPr>
        <w:t xml:space="preserve"> (H&amp;E)</w:t>
      </w:r>
      <w:r w:rsidR="00B13DA3" w:rsidRPr="00423F14">
        <w:rPr>
          <w:color w:val="000000" w:themeColor="text1"/>
          <w:shd w:val="clear" w:color="auto" w:fill="FFFFFF"/>
        </w:rPr>
        <w:t xml:space="preserve"> stain</w:t>
      </w:r>
      <w:r w:rsidR="00B13DA3" w:rsidRPr="00423F14">
        <w:t xml:space="preserve">. </w:t>
      </w:r>
      <w:r w:rsidRPr="00423F14">
        <w:t xml:space="preserve"> (</w:t>
      </w:r>
      <w:r w:rsidR="00B13DA3" w:rsidRPr="00423F14">
        <w:t>b</w:t>
      </w:r>
      <w:r w:rsidRPr="00423F14">
        <w:t xml:space="preserve">) Inclusions suggestive of tubular aggregates on </w:t>
      </w:r>
      <w:proofErr w:type="spellStart"/>
      <w:r w:rsidRPr="00423F14">
        <w:t>Gömöri</w:t>
      </w:r>
      <w:proofErr w:type="spellEnd"/>
      <w:r w:rsidRPr="00423F14">
        <w:t xml:space="preserve"> trichome</w:t>
      </w:r>
      <w:r w:rsidR="003D39DB" w:rsidRPr="00423F14">
        <w:t xml:space="preserve"> </w:t>
      </w:r>
      <w:r w:rsidRPr="00423F14">
        <w:t>(</w:t>
      </w:r>
      <w:r w:rsidR="00F37411" w:rsidRPr="00423F14">
        <w:t>6</w:t>
      </w:r>
      <w:r w:rsidRPr="00423F14">
        <w:t>0x)</w:t>
      </w:r>
      <w:r w:rsidR="00CB37C4" w:rsidRPr="00423F14">
        <w:t>.</w:t>
      </w:r>
      <w:r w:rsidRPr="00423F14">
        <w:t xml:space="preserve"> (</w:t>
      </w:r>
      <w:r w:rsidR="003D39DB" w:rsidRPr="00423F14">
        <w:t>c</w:t>
      </w:r>
      <w:r w:rsidRPr="00423F14">
        <w:t>)</w:t>
      </w:r>
      <w:r w:rsidR="00B13DA3" w:rsidRPr="00423F14">
        <w:t> Nicotinamide adenine dinucleotide reductase</w:t>
      </w:r>
      <w:r w:rsidR="0047760C" w:rsidRPr="00423F14">
        <w:t xml:space="preserve"> </w:t>
      </w:r>
      <w:r w:rsidR="00B13DA3" w:rsidRPr="00423F14">
        <w:rPr>
          <w:color w:val="000000"/>
        </w:rPr>
        <w:t xml:space="preserve">NADH (60x) positive </w:t>
      </w:r>
      <w:r w:rsidR="003D39DB" w:rsidRPr="00423F14">
        <w:rPr>
          <w:color w:val="000000"/>
        </w:rPr>
        <w:t xml:space="preserve">staining </w:t>
      </w:r>
      <w:r w:rsidR="003D39DB" w:rsidRPr="00423F14">
        <w:rPr>
          <w:color w:val="000000"/>
        </w:rPr>
        <w:lastRenderedPageBreak/>
        <w:t xml:space="preserve">seen </w:t>
      </w:r>
      <w:r w:rsidR="00B13DA3" w:rsidRPr="00423F14">
        <w:rPr>
          <w:color w:val="000000"/>
        </w:rPr>
        <w:t>in th</w:t>
      </w:r>
      <w:r w:rsidR="0065740D" w:rsidRPr="00423F14">
        <w:rPr>
          <w:color w:val="000000"/>
        </w:rPr>
        <w:t>e</w:t>
      </w:r>
      <w:r w:rsidR="00B13DA3" w:rsidRPr="00423F14">
        <w:rPr>
          <w:color w:val="000000"/>
        </w:rPr>
        <w:t xml:space="preserve"> tubular </w:t>
      </w:r>
      <w:r w:rsidR="00786837" w:rsidRPr="00423F14">
        <w:rPr>
          <w:color w:val="000000"/>
        </w:rPr>
        <w:t>aggregate-like</w:t>
      </w:r>
      <w:r w:rsidR="00B13DA3" w:rsidRPr="00423F14">
        <w:rPr>
          <w:color w:val="000000"/>
        </w:rPr>
        <w:t xml:space="preserve"> inclusions. (d) Esterase highlight</w:t>
      </w:r>
      <w:r w:rsidR="00EE668F" w:rsidRPr="00423F14">
        <w:rPr>
          <w:color w:val="000000"/>
        </w:rPr>
        <w:t>ing</w:t>
      </w:r>
      <w:r w:rsidR="00B13DA3" w:rsidRPr="00423F14">
        <w:rPr>
          <w:color w:val="000000"/>
        </w:rPr>
        <w:t xml:space="preserve"> the neuromuscular junction (black arrow), tubular aggregates (blue arrow), and an angulated atrophic fiber (white arrow)</w:t>
      </w:r>
      <w:r w:rsidR="009A21A7" w:rsidRPr="00423F14">
        <w:rPr>
          <w:color w:val="000000"/>
        </w:rPr>
        <w:t xml:space="preserve">. </w:t>
      </w:r>
    </w:p>
    <w:p w14:paraId="0193C842" w14:textId="1D762BAC" w:rsidR="00B13DA3" w:rsidRPr="00423F14" w:rsidRDefault="00B13DA3" w:rsidP="0092799D">
      <w:pPr>
        <w:rPr>
          <w:color w:val="000000"/>
        </w:rPr>
      </w:pPr>
    </w:p>
    <w:p w14:paraId="7098E32D" w14:textId="4D2D646F" w:rsidR="00B66920" w:rsidRPr="00423F14" w:rsidRDefault="0092799D" w:rsidP="00B66920">
      <w:r w:rsidRPr="00423F14">
        <w:rPr>
          <w:b/>
          <w:bCs/>
        </w:rPr>
        <w:t xml:space="preserve">Figures 3: </w:t>
      </w:r>
      <w:r w:rsidRPr="00423F14">
        <w:t>(a) Pedigrees of the patients</w:t>
      </w:r>
      <w:r w:rsidR="003D39DB" w:rsidRPr="00423F14">
        <w:t xml:space="preserve"> with loss of function </w:t>
      </w:r>
      <w:r w:rsidR="007E2009" w:rsidRPr="00423F14">
        <w:t xml:space="preserve">variants </w:t>
      </w:r>
      <w:r w:rsidR="003D39DB" w:rsidRPr="00423F14">
        <w:t xml:space="preserve">in the </w:t>
      </w:r>
      <w:r w:rsidR="003D39DB" w:rsidRPr="00423F14">
        <w:rPr>
          <w:i/>
          <w:iCs/>
        </w:rPr>
        <w:t xml:space="preserve">SYT2 </w:t>
      </w:r>
      <w:r w:rsidR="003D39DB" w:rsidRPr="00423F14">
        <w:t>gene</w:t>
      </w:r>
      <w:r w:rsidRPr="00423F14">
        <w:t xml:space="preserve">. (b) Copy number variant analysis of the whole exome sequencing data identified an apparent homozygous loss of coverage of a portion of </w:t>
      </w:r>
      <w:r w:rsidRPr="00423F14">
        <w:rPr>
          <w:i/>
          <w:iCs/>
        </w:rPr>
        <w:t>SYT2</w:t>
      </w:r>
      <w:r w:rsidRPr="00423F14">
        <w:t xml:space="preserve"> in P1 (blue) compared to control (grey), with each parent showing apparent heterozygosity for this deletion (purple). (c) N</w:t>
      </w:r>
      <w:r w:rsidRPr="00423F14">
        <w:rPr>
          <w:rFonts w:eastAsiaTheme="minorHAnsi"/>
        </w:rPr>
        <w:t xml:space="preserve">ew and reported human </w:t>
      </w:r>
      <w:r w:rsidRPr="00423F14">
        <w:rPr>
          <w:rFonts w:eastAsiaTheme="minorHAnsi"/>
          <w:i/>
          <w:iCs/>
        </w:rPr>
        <w:t>SYT2</w:t>
      </w:r>
      <w:r w:rsidRPr="00423F14">
        <w:rPr>
          <w:rFonts w:eastAsiaTheme="minorHAnsi"/>
        </w:rPr>
        <w:t xml:space="preserve"> </w:t>
      </w:r>
      <w:r w:rsidR="001736C1" w:rsidRPr="00423F14">
        <w:rPr>
          <w:rFonts w:eastAsiaTheme="minorHAnsi"/>
        </w:rPr>
        <w:t>variant</w:t>
      </w:r>
      <w:r w:rsidRPr="00423F14">
        <w:rPr>
          <w:rFonts w:eastAsiaTheme="minorHAnsi"/>
        </w:rPr>
        <w:t>s. The numbered, blue rectangles represent exons (</w:t>
      </w:r>
      <w:proofErr w:type="spellStart"/>
      <w:r w:rsidRPr="00423F14">
        <w:rPr>
          <w:rFonts w:eastAsiaTheme="minorHAnsi"/>
        </w:rPr>
        <w:t>RefSeq</w:t>
      </w:r>
      <w:proofErr w:type="spellEnd"/>
      <w:r w:rsidRPr="00423F14">
        <w:rPr>
          <w:rFonts w:eastAsiaTheme="minorHAnsi"/>
        </w:rPr>
        <w:t xml:space="preserve"> isoform NM_177402.5), while the orange ovals represent C2 calcium-binding protein domains. The slimmer blue rectangles represent untranslated region. The </w:t>
      </w:r>
      <w:r w:rsidR="00B645A1" w:rsidRPr="00423F14">
        <w:rPr>
          <w:rFonts w:eastAsiaTheme="minorHAnsi"/>
        </w:rPr>
        <w:t>variants</w:t>
      </w:r>
      <w:r w:rsidRPr="00423F14">
        <w:rPr>
          <w:rFonts w:eastAsiaTheme="minorHAnsi"/>
        </w:rPr>
        <w:t xml:space="preserve"> on the top half are reported in this series, while the</w:t>
      </w:r>
      <w:r w:rsidR="00B645A1" w:rsidRPr="00423F14">
        <w:rPr>
          <w:rFonts w:eastAsiaTheme="minorHAnsi"/>
        </w:rPr>
        <w:t xml:space="preserve"> variants</w:t>
      </w:r>
      <w:r w:rsidRPr="00423F14">
        <w:rPr>
          <w:rFonts w:eastAsiaTheme="minorHAnsi"/>
        </w:rPr>
        <w:t xml:space="preserve"> on the bottom half have previously been reported. </w:t>
      </w:r>
      <w:r w:rsidR="00B645A1" w:rsidRPr="00423F14">
        <w:rPr>
          <w:rFonts w:eastAsiaTheme="minorHAnsi"/>
        </w:rPr>
        <w:t xml:space="preserve">Variants </w:t>
      </w:r>
      <w:r w:rsidRPr="00423F14">
        <w:rPr>
          <w:rFonts w:eastAsiaTheme="minorHAnsi"/>
        </w:rPr>
        <w:t xml:space="preserve">in black represent dominant </w:t>
      </w:r>
      <w:r w:rsidR="001736C1" w:rsidRPr="00423F14">
        <w:rPr>
          <w:rFonts w:eastAsiaTheme="minorHAnsi"/>
        </w:rPr>
        <w:t>variant</w:t>
      </w:r>
      <w:r w:rsidRPr="00423F14">
        <w:rPr>
          <w:rFonts w:eastAsiaTheme="minorHAnsi"/>
        </w:rPr>
        <w:t xml:space="preserve">s, while the ones in red represent recessive </w:t>
      </w:r>
      <w:r w:rsidR="001736C1" w:rsidRPr="00423F14">
        <w:rPr>
          <w:rFonts w:eastAsiaTheme="minorHAnsi"/>
        </w:rPr>
        <w:t>variants</w:t>
      </w:r>
      <w:r w:rsidRPr="00423F14">
        <w:rPr>
          <w:rFonts w:eastAsiaTheme="minorHAnsi"/>
        </w:rPr>
        <w:t>. The dotted line found on the top half of the figure represents a large deletion (exons 3 – 9).</w:t>
      </w:r>
      <w:r w:rsidR="00B66920" w:rsidRPr="00423F14">
        <w:rPr>
          <w:rFonts w:eastAsiaTheme="minorHAnsi"/>
        </w:rPr>
        <w:t xml:space="preserve"> (d) </w:t>
      </w:r>
      <w:r w:rsidR="00B66920" w:rsidRPr="00423F14">
        <w:t>Normed quantitative strength measurements assessed using handheld dynamometry for P1 at visit 1 and visit 2 (left) and Radar graph representing</w:t>
      </w:r>
      <w:r w:rsidR="00B66920" w:rsidRPr="00423F14">
        <w:rPr>
          <w:b/>
        </w:rPr>
        <w:t xml:space="preserve"> </w:t>
      </w:r>
      <w:r w:rsidR="00B66920" w:rsidRPr="00423F14">
        <w:t xml:space="preserve">MFM domain and total scores for P1 at visit 1 and visit 2, with the outer bounds of the chart representing 100% of total possible points in each domain (right). D1: standing and transfers; D2: axial and proximal motor function; and D3: distal motor function. </w:t>
      </w:r>
    </w:p>
    <w:p w14:paraId="12965AF9" w14:textId="34503181" w:rsidR="00B66920" w:rsidRPr="00423F14" w:rsidRDefault="00B66920" w:rsidP="0092799D"/>
    <w:p w14:paraId="29C1E72D" w14:textId="77777777" w:rsidR="00B66920" w:rsidRPr="00423F14" w:rsidRDefault="00B66920" w:rsidP="0092799D"/>
    <w:p w14:paraId="49A8FD56" w14:textId="59D7DA4F" w:rsidR="0092799D" w:rsidRPr="00423F14" w:rsidRDefault="0092799D" w:rsidP="0092799D">
      <w:pPr>
        <w:rPr>
          <w:b/>
          <w:bCs/>
        </w:rPr>
      </w:pPr>
      <w:r w:rsidRPr="00423F14">
        <w:rPr>
          <w:b/>
          <w:bCs/>
        </w:rPr>
        <w:t>Table 1</w:t>
      </w:r>
      <w:r w:rsidR="001B7CAC" w:rsidRPr="00423F14">
        <w:rPr>
          <w:b/>
          <w:bCs/>
        </w:rPr>
        <w:t xml:space="preserve">: </w:t>
      </w:r>
      <w:r w:rsidRPr="00423F14">
        <w:t xml:space="preserve">Clinical details of the </w:t>
      </w:r>
      <w:r w:rsidRPr="00423F14">
        <w:rPr>
          <w:i/>
          <w:iCs/>
        </w:rPr>
        <w:t>SYT2</w:t>
      </w:r>
      <w:r w:rsidRPr="00423F14">
        <w:t xml:space="preserve"> patients. </w:t>
      </w:r>
    </w:p>
    <w:p w14:paraId="0AA3E34D" w14:textId="4C53C05D" w:rsidR="0092799D" w:rsidRPr="00423F14" w:rsidRDefault="0092799D" w:rsidP="008C09D7"/>
    <w:p w14:paraId="63F86A16" w14:textId="77777777" w:rsidR="0092799D" w:rsidRPr="00423F14" w:rsidRDefault="0092799D" w:rsidP="008C09D7"/>
    <w:p w14:paraId="5AD1DB35" w14:textId="2DD2AC48" w:rsidR="003E02EC" w:rsidRPr="00423F14" w:rsidRDefault="003E02EC" w:rsidP="008C09D7">
      <w:pPr>
        <w:rPr>
          <w:b/>
          <w:bCs/>
        </w:rPr>
      </w:pPr>
      <w:r w:rsidRPr="00423F14">
        <w:rPr>
          <w:b/>
          <w:bCs/>
        </w:rPr>
        <w:t>References</w:t>
      </w:r>
    </w:p>
    <w:p w14:paraId="0C766572" w14:textId="77777777" w:rsidR="00942DD0" w:rsidRPr="00423F14" w:rsidRDefault="003E02EC" w:rsidP="00942DD0">
      <w:pPr>
        <w:pStyle w:val="EndNoteBibliography"/>
        <w:ind w:left="720" w:hanging="720"/>
        <w:rPr>
          <w:noProof/>
        </w:rPr>
      </w:pPr>
      <w:r w:rsidRPr="00423F14">
        <w:fldChar w:fldCharType="begin"/>
      </w:r>
      <w:r w:rsidRPr="00423F14">
        <w:instrText xml:space="preserve"> ADDIN EN.REFLIST </w:instrText>
      </w:r>
      <w:r w:rsidRPr="00423F14">
        <w:fldChar w:fldCharType="separate"/>
      </w:r>
      <w:r w:rsidR="00942DD0" w:rsidRPr="00423F14">
        <w:rPr>
          <w:noProof/>
        </w:rPr>
        <w:t xml:space="preserve">Annoussamy, M., Lilien, C., Gidaro, T., Gargaun, E., Che, V., Schara, U., . . . Servais, L. (2019). X-linked myotubular myopathy: A prospective international natural history study. </w:t>
      </w:r>
      <w:r w:rsidR="00942DD0" w:rsidRPr="00423F14">
        <w:rPr>
          <w:i/>
          <w:noProof/>
        </w:rPr>
        <w:t>Neurology, 92</w:t>
      </w:r>
      <w:r w:rsidR="00942DD0" w:rsidRPr="00423F14">
        <w:rPr>
          <w:noProof/>
        </w:rPr>
        <w:t>(16), e1852-e1867. doi:10.1212/WNL.0000000000007319</w:t>
      </w:r>
    </w:p>
    <w:p w14:paraId="0118B693" w14:textId="77777777" w:rsidR="00942DD0" w:rsidRPr="00423F14" w:rsidRDefault="00942DD0" w:rsidP="00942DD0">
      <w:pPr>
        <w:pStyle w:val="EndNoteBibliography"/>
        <w:ind w:left="720" w:hanging="720"/>
        <w:rPr>
          <w:noProof/>
        </w:rPr>
      </w:pPr>
      <w:r w:rsidRPr="00423F14">
        <w:rPr>
          <w:noProof/>
        </w:rPr>
        <w:t xml:space="preserve">Baker, K., Gordon, S. L., Melland, H., Bumbak, F., Scott, D. J., Jiang, T. J., . . . Raymond, F. L. (2018). SYT1-associated neurodevelopmental disorder: a case series. </w:t>
      </w:r>
      <w:r w:rsidRPr="00423F14">
        <w:rPr>
          <w:i/>
          <w:noProof/>
        </w:rPr>
        <w:t>Brain, 141</w:t>
      </w:r>
      <w:r w:rsidRPr="00423F14">
        <w:rPr>
          <w:noProof/>
        </w:rPr>
        <w:t>(9), 2576-2591. doi:10.1093/brain/awy209</w:t>
      </w:r>
    </w:p>
    <w:p w14:paraId="6883F95A" w14:textId="77777777" w:rsidR="00942DD0" w:rsidRPr="00423F14" w:rsidRDefault="00942DD0" w:rsidP="00942DD0">
      <w:pPr>
        <w:pStyle w:val="EndNoteBibliography"/>
        <w:ind w:left="720" w:hanging="720"/>
        <w:rPr>
          <w:noProof/>
        </w:rPr>
      </w:pPr>
      <w:r w:rsidRPr="00423F14">
        <w:rPr>
          <w:noProof/>
        </w:rPr>
        <w:t xml:space="preserve">Beenakker, E. A., van der Hoeven, J. H., Fock, J. M., &amp; Maurits, N. M. (2001). Reference values of maximum isometric muscle force obtained in 270 children aged 4-16 years by hand-held dynamometry. </w:t>
      </w:r>
      <w:r w:rsidRPr="00423F14">
        <w:rPr>
          <w:i/>
          <w:noProof/>
        </w:rPr>
        <w:t>Neuromuscul Disord, 11</w:t>
      </w:r>
      <w:r w:rsidRPr="00423F14">
        <w:rPr>
          <w:noProof/>
        </w:rPr>
        <w:t>(5), 441-446. doi:10.1016/s0960-8966(01)00193-6</w:t>
      </w:r>
    </w:p>
    <w:p w14:paraId="698EF1A4" w14:textId="091A5C6D" w:rsidR="00942DD0" w:rsidRPr="00423F14" w:rsidRDefault="00942DD0" w:rsidP="00942DD0">
      <w:pPr>
        <w:pStyle w:val="EndNoteBibliography"/>
        <w:ind w:left="720" w:hanging="720"/>
        <w:rPr>
          <w:noProof/>
        </w:rPr>
      </w:pPr>
      <w:r w:rsidRPr="00423F14">
        <w:rPr>
          <w:noProof/>
        </w:rPr>
        <w:t xml:space="preserve">Berton, F., Iborra, C., Boudier, J. A., Seagar, M. J., &amp; Marqueze, B. (1997). Developmental regulation of synaptotagmin I, II, III, and IV mRNAs in the rat CNS. </w:t>
      </w:r>
      <w:r w:rsidRPr="00423F14">
        <w:rPr>
          <w:i/>
          <w:noProof/>
        </w:rPr>
        <w:t>J Neurosci, 17</w:t>
      </w:r>
      <w:r w:rsidRPr="00423F14">
        <w:rPr>
          <w:noProof/>
        </w:rPr>
        <w:t xml:space="preserve">(4), 1206-1216. Retrieved from </w:t>
      </w:r>
      <w:hyperlink r:id="rId11" w:history="1">
        <w:r w:rsidRPr="00423F14">
          <w:rPr>
            <w:rStyle w:val="Hyperlink"/>
            <w:noProof/>
          </w:rPr>
          <w:t>https://www.ncbi.nlm.nih.gov/pubmed/9006966</w:t>
        </w:r>
      </w:hyperlink>
    </w:p>
    <w:p w14:paraId="5EA2EE80" w14:textId="77777777" w:rsidR="00942DD0" w:rsidRPr="00423F14" w:rsidRDefault="00942DD0" w:rsidP="00942DD0">
      <w:pPr>
        <w:pStyle w:val="EndNoteBibliography"/>
        <w:ind w:left="720" w:hanging="720"/>
        <w:rPr>
          <w:noProof/>
        </w:rPr>
      </w:pPr>
      <w:r w:rsidRPr="00423F14">
        <w:rPr>
          <w:noProof/>
        </w:rPr>
        <w:t xml:space="preserve">Butterfield, R. J., Stevenson, T. J., Xing, L., Newcomb, T. M., Nelson, B., Zeng, W., . . . Swoboda, K. J. (2014). Congenital lethal motor neuron disease with a novel defect in ribosome biogenesis. </w:t>
      </w:r>
      <w:r w:rsidRPr="00423F14">
        <w:rPr>
          <w:i/>
          <w:noProof/>
        </w:rPr>
        <w:t>Neurology, 82</w:t>
      </w:r>
      <w:r w:rsidRPr="00423F14">
        <w:rPr>
          <w:noProof/>
        </w:rPr>
        <w:t>(15), 1322-1330. doi:10.1212/WNL.0000000000000305</w:t>
      </w:r>
    </w:p>
    <w:p w14:paraId="245FEC30" w14:textId="77777777" w:rsidR="00942DD0" w:rsidRPr="00423F14" w:rsidRDefault="00942DD0" w:rsidP="00942DD0">
      <w:pPr>
        <w:pStyle w:val="EndNoteBibliography"/>
        <w:ind w:left="720" w:hanging="720"/>
        <w:rPr>
          <w:noProof/>
        </w:rPr>
      </w:pPr>
      <w:r w:rsidRPr="00423F14">
        <w:rPr>
          <w:noProof/>
        </w:rPr>
        <w:t xml:space="preserve">Engel, A. G. (2018). Congenital Myasthenic Syndromes in 2018. </w:t>
      </w:r>
      <w:r w:rsidRPr="00423F14">
        <w:rPr>
          <w:i/>
          <w:noProof/>
        </w:rPr>
        <w:t>Curr Neurol Neurosci Rep, 18</w:t>
      </w:r>
      <w:r w:rsidRPr="00423F14">
        <w:rPr>
          <w:noProof/>
        </w:rPr>
        <w:t>(8), 46. doi:10.1007/s11910-018-0852-4</w:t>
      </w:r>
    </w:p>
    <w:p w14:paraId="3AB04393" w14:textId="77777777" w:rsidR="00942DD0" w:rsidRPr="00423F14" w:rsidRDefault="00942DD0" w:rsidP="00942DD0">
      <w:pPr>
        <w:pStyle w:val="EndNoteBibliography"/>
        <w:ind w:left="720" w:hanging="720"/>
        <w:rPr>
          <w:noProof/>
        </w:rPr>
      </w:pPr>
      <w:r w:rsidRPr="00423F14">
        <w:rPr>
          <w:noProof/>
        </w:rPr>
        <w:t xml:space="preserve">Engel, A. G., Shen, X. M., Selcen, D., &amp; Sine, S. M. (2015). Congenital myasthenic syndromes: pathogenesis, diagnosis, and treatment. </w:t>
      </w:r>
      <w:r w:rsidRPr="00423F14">
        <w:rPr>
          <w:i/>
          <w:noProof/>
        </w:rPr>
        <w:t>Lancet Neurol, 14</w:t>
      </w:r>
      <w:r w:rsidRPr="00423F14">
        <w:rPr>
          <w:noProof/>
        </w:rPr>
        <w:t>(5), 461. doi:10.1016/S1474-4422(15)00010-1</w:t>
      </w:r>
    </w:p>
    <w:p w14:paraId="4EC98743" w14:textId="77777777" w:rsidR="00942DD0" w:rsidRPr="00423F14" w:rsidRDefault="00942DD0" w:rsidP="00942DD0">
      <w:pPr>
        <w:pStyle w:val="EndNoteBibliography"/>
        <w:ind w:left="720" w:hanging="720"/>
        <w:rPr>
          <w:noProof/>
        </w:rPr>
      </w:pPr>
      <w:r w:rsidRPr="00423F14">
        <w:rPr>
          <w:noProof/>
        </w:rPr>
        <w:lastRenderedPageBreak/>
        <w:t xml:space="preserve">Grohmann, K., Schuelke, M., Diers, A., Hoffmann, K., Lucke, B., Adams, C., . . . Hubner, C. (2001). Mutations in the gene encoding immunoglobulin mu-binding protein 2 cause spinal muscular atrophy with respiratory distress type 1. </w:t>
      </w:r>
      <w:r w:rsidRPr="00423F14">
        <w:rPr>
          <w:i/>
          <w:noProof/>
        </w:rPr>
        <w:t>Nat Genet, 29</w:t>
      </w:r>
      <w:r w:rsidRPr="00423F14">
        <w:rPr>
          <w:noProof/>
        </w:rPr>
        <w:t>(1), 75-77. doi:10.1038/ng703</w:t>
      </w:r>
    </w:p>
    <w:p w14:paraId="2D02C389" w14:textId="77777777" w:rsidR="00942DD0" w:rsidRPr="00423F14" w:rsidRDefault="00942DD0" w:rsidP="00942DD0">
      <w:pPr>
        <w:pStyle w:val="EndNoteBibliography"/>
        <w:ind w:left="720" w:hanging="720"/>
        <w:rPr>
          <w:noProof/>
        </w:rPr>
      </w:pPr>
      <w:r w:rsidRPr="00423F14">
        <w:rPr>
          <w:noProof/>
        </w:rPr>
        <w:t xml:space="preserve">Herrmann, D. N., Horvath, R., Sowden, J. E., Gonzalez, M., Sanchez-Mejias, A., Guan, Z., . . . Zuchner, S. (2014). Synaptotagmin 2 mutations cause an autosomal-dominant form of lambert-eaton myasthenic syndrome and nonprogressive motor neuropathy. </w:t>
      </w:r>
      <w:r w:rsidRPr="00423F14">
        <w:rPr>
          <w:i/>
          <w:noProof/>
        </w:rPr>
        <w:t>Am J Hum Genet, 95</w:t>
      </w:r>
      <w:r w:rsidRPr="00423F14">
        <w:rPr>
          <w:noProof/>
        </w:rPr>
        <w:t>(3), 332-339. doi:10.1016/j.ajhg.2014.08.007</w:t>
      </w:r>
    </w:p>
    <w:p w14:paraId="1531220D" w14:textId="77777777" w:rsidR="00942DD0" w:rsidRPr="00423F14" w:rsidRDefault="00942DD0" w:rsidP="00942DD0">
      <w:pPr>
        <w:pStyle w:val="EndNoteBibliography"/>
        <w:ind w:left="720" w:hanging="720"/>
        <w:rPr>
          <w:noProof/>
        </w:rPr>
      </w:pPr>
      <w:r w:rsidRPr="00423F14">
        <w:rPr>
          <w:noProof/>
        </w:rPr>
        <w:t xml:space="preserve">Hilbush, B. S., &amp; Morgan, J. I. (1994). A third synaptotagmin gene, Syt3, in the mouse. </w:t>
      </w:r>
      <w:r w:rsidRPr="00423F14">
        <w:rPr>
          <w:i/>
          <w:noProof/>
        </w:rPr>
        <w:t>Proc Natl Acad Sci U S A, 91</w:t>
      </w:r>
      <w:r w:rsidRPr="00423F14">
        <w:rPr>
          <w:noProof/>
        </w:rPr>
        <w:t>(17), 8195-8199. doi:10.1073/pnas.91.17.8195</w:t>
      </w:r>
    </w:p>
    <w:p w14:paraId="62A7627C" w14:textId="77777777" w:rsidR="00942DD0" w:rsidRPr="00423F14" w:rsidRDefault="00942DD0" w:rsidP="00942DD0">
      <w:pPr>
        <w:pStyle w:val="EndNoteBibliography"/>
        <w:ind w:left="720" w:hanging="720"/>
        <w:rPr>
          <w:noProof/>
        </w:rPr>
      </w:pPr>
      <w:r w:rsidRPr="00423F14">
        <w:rPr>
          <w:noProof/>
        </w:rPr>
        <w:t xml:space="preserve">Hogrel, J. Y. (2015). Grip strength measured by high precision dynamometry in healthy subjects from 5 to 80 years. </w:t>
      </w:r>
      <w:r w:rsidRPr="00423F14">
        <w:rPr>
          <w:i/>
          <w:noProof/>
        </w:rPr>
        <w:t>BMC Musculoskelet Disord, 16</w:t>
      </w:r>
      <w:r w:rsidRPr="00423F14">
        <w:rPr>
          <w:noProof/>
        </w:rPr>
        <w:t>, 139. doi:10.1186/s12891-015-0612-4</w:t>
      </w:r>
    </w:p>
    <w:p w14:paraId="1DCD1148" w14:textId="77777777" w:rsidR="00942DD0" w:rsidRPr="00423F14" w:rsidRDefault="00942DD0" w:rsidP="00942DD0">
      <w:pPr>
        <w:pStyle w:val="EndNoteBibliography"/>
        <w:ind w:left="720" w:hanging="720"/>
        <w:rPr>
          <w:noProof/>
        </w:rPr>
      </w:pPr>
      <w:r w:rsidRPr="00423F14">
        <w:rPr>
          <w:noProof/>
        </w:rPr>
        <w:t xml:space="preserve">Kochubey, O., Babai, N., &amp; Schneggenburger, R. (2016). A Synaptotagmin Isoform Switch during the Development of an Identified CNS Synapse. </w:t>
      </w:r>
      <w:r w:rsidRPr="00423F14">
        <w:rPr>
          <w:i/>
          <w:noProof/>
        </w:rPr>
        <w:t>Neuron, 91</w:t>
      </w:r>
      <w:r w:rsidRPr="00423F14">
        <w:rPr>
          <w:noProof/>
        </w:rPr>
        <w:t>(5), 1183. doi:10.1016/j.neuron.2016.08.024</w:t>
      </w:r>
    </w:p>
    <w:p w14:paraId="1BB2C2E6" w14:textId="77777777" w:rsidR="00942DD0" w:rsidRPr="00423F14" w:rsidRDefault="00942DD0" w:rsidP="00942DD0">
      <w:pPr>
        <w:pStyle w:val="EndNoteBibliography"/>
        <w:ind w:left="720" w:hanging="720"/>
        <w:rPr>
          <w:noProof/>
        </w:rPr>
      </w:pPr>
      <w:r w:rsidRPr="00423F14">
        <w:rPr>
          <w:noProof/>
        </w:rPr>
        <w:t xml:space="preserve">Littleton, J. T., Stern, M., Perin, M., &amp; Bellen, H. J. (1994). Calcium dependence of neurotransmitter release and rate of spontaneous vesicle fusions are altered in Drosophila synaptotagmin mutants. </w:t>
      </w:r>
      <w:r w:rsidRPr="00423F14">
        <w:rPr>
          <w:i/>
          <w:noProof/>
        </w:rPr>
        <w:t>Proc Natl Acad Sci U S A, 91</w:t>
      </w:r>
      <w:r w:rsidRPr="00423F14">
        <w:rPr>
          <w:noProof/>
        </w:rPr>
        <w:t>(23), 10888-10892. doi:10.1073/pnas.91.23.10888</w:t>
      </w:r>
    </w:p>
    <w:p w14:paraId="2A682B10" w14:textId="77777777" w:rsidR="00942DD0" w:rsidRPr="00423F14" w:rsidRDefault="00942DD0" w:rsidP="00942DD0">
      <w:pPr>
        <w:pStyle w:val="EndNoteBibliography"/>
        <w:ind w:left="720" w:hanging="720"/>
        <w:rPr>
          <w:noProof/>
        </w:rPr>
      </w:pPr>
      <w:r w:rsidRPr="00423F14">
        <w:rPr>
          <w:noProof/>
        </w:rPr>
        <w:t xml:space="preserve">Loewen, C. A., Mackler, J. M., &amp; Reist, N. E. (2001). Drosophila synaptotagmin I null mutants survive to early adulthood. </w:t>
      </w:r>
      <w:r w:rsidRPr="00423F14">
        <w:rPr>
          <w:i/>
          <w:noProof/>
        </w:rPr>
        <w:t>Genesis, 31</w:t>
      </w:r>
      <w:r w:rsidRPr="00423F14">
        <w:rPr>
          <w:noProof/>
        </w:rPr>
        <w:t>(1), 30-36. doi:10.1002/gene.10002</w:t>
      </w:r>
    </w:p>
    <w:p w14:paraId="716AA483" w14:textId="77777777" w:rsidR="00942DD0" w:rsidRPr="00423F14" w:rsidRDefault="00942DD0" w:rsidP="00942DD0">
      <w:pPr>
        <w:pStyle w:val="EndNoteBibliography"/>
        <w:ind w:left="720" w:hanging="720"/>
        <w:rPr>
          <w:noProof/>
        </w:rPr>
      </w:pPr>
      <w:r w:rsidRPr="00423F14">
        <w:rPr>
          <w:noProof/>
        </w:rPr>
        <w:t xml:space="preserve">Mackler, J. M., Drummond, J. A., Loewen, C. A., Robinson, I. M., &amp; Reist, N. E. (2002). The C(2)B Ca(2+)-binding motif of synaptotagmin is required for synaptic transmission in vivo. </w:t>
      </w:r>
      <w:r w:rsidRPr="00423F14">
        <w:rPr>
          <w:i/>
          <w:noProof/>
        </w:rPr>
        <w:t>Nature, 418</w:t>
      </w:r>
      <w:r w:rsidRPr="00423F14">
        <w:rPr>
          <w:noProof/>
        </w:rPr>
        <w:t>(6895), 340-344. doi:10.1038/nature00846</w:t>
      </w:r>
    </w:p>
    <w:p w14:paraId="712D7581" w14:textId="559288B1" w:rsidR="00942DD0" w:rsidRPr="00423F14" w:rsidRDefault="00942DD0" w:rsidP="00942DD0">
      <w:pPr>
        <w:pStyle w:val="EndNoteBibliography"/>
        <w:ind w:left="720" w:hanging="720"/>
        <w:rPr>
          <w:noProof/>
        </w:rPr>
      </w:pPr>
      <w:r w:rsidRPr="00423F14">
        <w:rPr>
          <w:noProof/>
        </w:rPr>
        <w:t xml:space="preserve">Marqueze, B., Boudier, J. A., Mizuta, M., Inagaki, N., Seino, S., &amp; Seagar, M. (1995). Cellular localization of synaptotagmin I, II, and III mRNAs in the central nervous system and pituitary and adrenal glands of the rat. </w:t>
      </w:r>
      <w:r w:rsidRPr="00423F14">
        <w:rPr>
          <w:i/>
          <w:noProof/>
        </w:rPr>
        <w:t>J Neurosci, 15</w:t>
      </w:r>
      <w:r w:rsidRPr="00423F14">
        <w:rPr>
          <w:noProof/>
        </w:rPr>
        <w:t xml:space="preserve">(7 Pt 1), 4906-4917. Retrieved from </w:t>
      </w:r>
      <w:hyperlink r:id="rId12" w:history="1">
        <w:r w:rsidRPr="00423F14">
          <w:rPr>
            <w:rStyle w:val="Hyperlink"/>
            <w:noProof/>
          </w:rPr>
          <w:t>https://www.ncbi.nlm.nih.gov/pubmed/7623121</w:t>
        </w:r>
      </w:hyperlink>
    </w:p>
    <w:p w14:paraId="0DCDA6CB" w14:textId="77777777" w:rsidR="00942DD0" w:rsidRPr="00423F14" w:rsidRDefault="00942DD0" w:rsidP="00942DD0">
      <w:pPr>
        <w:pStyle w:val="EndNoteBibliography"/>
        <w:ind w:left="720" w:hanging="720"/>
        <w:rPr>
          <w:noProof/>
        </w:rPr>
      </w:pPr>
      <w:r w:rsidRPr="00423F14">
        <w:rPr>
          <w:noProof/>
        </w:rPr>
        <w:t xml:space="preserve">Maselli, R. A., van der Linden, H., Jr., &amp; Ferns, M. (2020). Recessive congenital myasthenic syndrome caused by a homozygous mutation in SYT2 altering a highly conserved C-terminal amino acid sequence. </w:t>
      </w:r>
      <w:r w:rsidRPr="00423F14">
        <w:rPr>
          <w:i/>
          <w:noProof/>
        </w:rPr>
        <w:t>Am J Med Genet A</w:t>
      </w:r>
      <w:r w:rsidRPr="00423F14">
        <w:rPr>
          <w:noProof/>
        </w:rPr>
        <w:t>. doi:10.1002/ajmg.a.61579</w:t>
      </w:r>
    </w:p>
    <w:p w14:paraId="35DE3071" w14:textId="77777777" w:rsidR="00942DD0" w:rsidRPr="00423F14" w:rsidRDefault="00942DD0" w:rsidP="00942DD0">
      <w:pPr>
        <w:pStyle w:val="EndNoteBibliography"/>
        <w:ind w:left="720" w:hanging="720"/>
        <w:rPr>
          <w:noProof/>
        </w:rPr>
      </w:pPr>
      <w:r w:rsidRPr="00423F14">
        <w:rPr>
          <w:noProof/>
        </w:rPr>
        <w:t xml:space="preserve">Montes-Chinea, N. I., Guan, Z., Coutts, M., Vidal, C., Courel, S., Rebelo, A. P., . . . Saporta, M. A. (2018). Identification of a new SYT2 variant validates an unusual distal motor neuropathy phenotype. </w:t>
      </w:r>
      <w:r w:rsidRPr="00423F14">
        <w:rPr>
          <w:i/>
          <w:noProof/>
        </w:rPr>
        <w:t>Neurol Genet, 4</w:t>
      </w:r>
      <w:r w:rsidRPr="00423F14">
        <w:rPr>
          <w:noProof/>
        </w:rPr>
        <w:t>(6), e282. doi:10.1212/NXG.0000000000000282</w:t>
      </w:r>
    </w:p>
    <w:p w14:paraId="1D556EE5" w14:textId="77777777" w:rsidR="00942DD0" w:rsidRPr="00423F14" w:rsidRDefault="00942DD0" w:rsidP="00942DD0">
      <w:pPr>
        <w:pStyle w:val="EndNoteBibliography"/>
        <w:ind w:left="720" w:hanging="720"/>
        <w:rPr>
          <w:noProof/>
        </w:rPr>
      </w:pPr>
      <w:r w:rsidRPr="00423F14">
        <w:rPr>
          <w:noProof/>
        </w:rPr>
        <w:t xml:space="preserve">Nagy, G., Kim, J. H., Pang, Z. P., Matti, U., Rettig, J., Sudhof, T. C., &amp; Sorensen, J. B. (2006). Different effects on fast exocytosis induced by synaptotagmin 1 and 2 isoforms and abundance but not by phosphorylation. </w:t>
      </w:r>
      <w:r w:rsidRPr="00423F14">
        <w:rPr>
          <w:i/>
          <w:noProof/>
        </w:rPr>
        <w:t>J Neurosci, 26</w:t>
      </w:r>
      <w:r w:rsidRPr="00423F14">
        <w:rPr>
          <w:noProof/>
        </w:rPr>
        <w:t>(2), 632-643. doi:10.1523/JNEUROSCI.2589-05.2006</w:t>
      </w:r>
    </w:p>
    <w:p w14:paraId="740E4A5A" w14:textId="77777777" w:rsidR="00942DD0" w:rsidRPr="00423F14" w:rsidRDefault="00942DD0" w:rsidP="00942DD0">
      <w:pPr>
        <w:pStyle w:val="EndNoteBibliography"/>
        <w:ind w:left="720" w:hanging="720"/>
        <w:rPr>
          <w:noProof/>
        </w:rPr>
      </w:pPr>
      <w:r w:rsidRPr="00423F14">
        <w:rPr>
          <w:noProof/>
        </w:rPr>
        <w:t xml:space="preserve">Nicole, S., Azuma, Y., Bauche, S., Eymard, B., Lochmuller, H., &amp; Slater, C. (2017). Congenital Myasthenic Syndromes or Inherited Disorders of Neuromuscular Transmission: Recent Discoveries and Open Questions. </w:t>
      </w:r>
      <w:r w:rsidRPr="00423F14">
        <w:rPr>
          <w:i/>
          <w:noProof/>
        </w:rPr>
        <w:t>J Neuromuscul Dis, 4</w:t>
      </w:r>
      <w:r w:rsidRPr="00423F14">
        <w:rPr>
          <w:noProof/>
        </w:rPr>
        <w:t>(4), 269-284. doi:10.3233/JND-170257</w:t>
      </w:r>
    </w:p>
    <w:p w14:paraId="6590589C" w14:textId="77777777" w:rsidR="00942DD0" w:rsidRPr="00423F14" w:rsidRDefault="00942DD0" w:rsidP="00942DD0">
      <w:pPr>
        <w:pStyle w:val="EndNoteBibliography"/>
        <w:ind w:left="720" w:hanging="720"/>
        <w:rPr>
          <w:noProof/>
        </w:rPr>
      </w:pPr>
      <w:r w:rsidRPr="00423F14">
        <w:rPr>
          <w:noProof/>
        </w:rPr>
        <w:t xml:space="preserve">Pang, Z. P., Melicoff, E., Padgett, D., Liu, Y., Teich, A. F., Dickey, B. F., . . . Sudhof, T. C. (2006). Synaptotagmin-2 is essential for survival and contributes to Ca2+ triggering of neurotransmitter release in central and neuromuscular synapses. </w:t>
      </w:r>
      <w:r w:rsidRPr="00423F14">
        <w:rPr>
          <w:i/>
          <w:noProof/>
        </w:rPr>
        <w:t>J Neurosci, 26</w:t>
      </w:r>
      <w:r w:rsidRPr="00423F14">
        <w:rPr>
          <w:noProof/>
        </w:rPr>
        <w:t>(52), 13493-13504. doi:10.1523/JNEUROSCI.3519-06.2006</w:t>
      </w:r>
    </w:p>
    <w:p w14:paraId="2C62C8F9" w14:textId="77777777" w:rsidR="00942DD0" w:rsidRPr="00423F14" w:rsidRDefault="00942DD0" w:rsidP="00942DD0">
      <w:pPr>
        <w:pStyle w:val="EndNoteBibliography"/>
        <w:ind w:left="720" w:hanging="720"/>
        <w:rPr>
          <w:noProof/>
        </w:rPr>
      </w:pPr>
      <w:r w:rsidRPr="00423F14">
        <w:rPr>
          <w:noProof/>
        </w:rPr>
        <w:lastRenderedPageBreak/>
        <w:t xml:space="preserve">Richards, S., Aziz, N., Bale, S., Bick, D., Das, S., Gastier-Foster, J., . . . Committee, A. L. Q. A. (2015). Standards and guidelines for the interpretation of sequence variants: a joint consensus recommendation of the American College of Medical Genetics and Genomics and the Association for Molecular Pathology. </w:t>
      </w:r>
      <w:r w:rsidRPr="00423F14">
        <w:rPr>
          <w:i/>
          <w:noProof/>
        </w:rPr>
        <w:t>Genet Med, 17</w:t>
      </w:r>
      <w:r w:rsidRPr="00423F14">
        <w:rPr>
          <w:noProof/>
        </w:rPr>
        <w:t>(5), 405-424. doi:10.1038/gim.2015.30</w:t>
      </w:r>
    </w:p>
    <w:p w14:paraId="01762AB2" w14:textId="77777777" w:rsidR="00942DD0" w:rsidRPr="00423F14" w:rsidRDefault="00942DD0" w:rsidP="00942DD0">
      <w:pPr>
        <w:pStyle w:val="EndNoteBibliography"/>
        <w:ind w:left="720" w:hanging="720"/>
        <w:rPr>
          <w:noProof/>
        </w:rPr>
      </w:pPr>
      <w:r w:rsidRPr="00423F14">
        <w:rPr>
          <w:noProof/>
        </w:rPr>
        <w:t xml:space="preserve">Rodriguez Cruz, P. M., Palace, J., &amp; Beeson, D. (2018). The Neuromuscular Junction and Wide Heterogeneity of Congenital Myasthenic Syndromes. </w:t>
      </w:r>
      <w:r w:rsidRPr="00423F14">
        <w:rPr>
          <w:i/>
          <w:noProof/>
        </w:rPr>
        <w:t>Int J Mol Sci, 19</w:t>
      </w:r>
      <w:r w:rsidRPr="00423F14">
        <w:rPr>
          <w:noProof/>
        </w:rPr>
        <w:t>(6). doi:10.3390/ijms19061677</w:t>
      </w:r>
    </w:p>
    <w:p w14:paraId="08693C44" w14:textId="77777777" w:rsidR="00942DD0" w:rsidRPr="00423F14" w:rsidRDefault="00942DD0" w:rsidP="00942DD0">
      <w:pPr>
        <w:pStyle w:val="EndNoteBibliography"/>
        <w:ind w:left="720" w:hanging="720"/>
        <w:rPr>
          <w:noProof/>
        </w:rPr>
      </w:pPr>
      <w:r w:rsidRPr="00423F14">
        <w:rPr>
          <w:noProof/>
        </w:rPr>
        <w:t xml:space="preserve">Salpietro, V., Lin, W., Delle Vedove, A., Storbeck, M., Liu, Y., Efthymiou, S., . . . Houlden, H. (2017). Homozygous mutations in VAMP1 cause a presynaptic congenital myasthenic syndrome. </w:t>
      </w:r>
      <w:r w:rsidRPr="00423F14">
        <w:rPr>
          <w:i/>
          <w:noProof/>
        </w:rPr>
        <w:t>Ann Neurol, 81</w:t>
      </w:r>
      <w:r w:rsidRPr="00423F14">
        <w:rPr>
          <w:noProof/>
        </w:rPr>
        <w:t>(4), 597-603. doi:10.1002/ana.24905</w:t>
      </w:r>
    </w:p>
    <w:p w14:paraId="1832C881" w14:textId="77777777" w:rsidR="00942DD0" w:rsidRPr="00423F14" w:rsidRDefault="00942DD0" w:rsidP="00942DD0">
      <w:pPr>
        <w:pStyle w:val="EndNoteBibliography"/>
        <w:ind w:left="720" w:hanging="720"/>
        <w:rPr>
          <w:noProof/>
        </w:rPr>
      </w:pPr>
      <w:r w:rsidRPr="00423F14">
        <w:rPr>
          <w:noProof/>
        </w:rPr>
        <w:t xml:space="preserve">Shen, X. M., Selcen, D., Brengman, J., &amp; Engel, A. G. (2014). Mutant SNAP25B causes myasthenia, cortical hyperexcitability, ataxia, and intellectual disability. </w:t>
      </w:r>
      <w:r w:rsidRPr="00423F14">
        <w:rPr>
          <w:i/>
          <w:noProof/>
        </w:rPr>
        <w:t>Neurology, 83</w:t>
      </w:r>
      <w:r w:rsidRPr="00423F14">
        <w:rPr>
          <w:noProof/>
        </w:rPr>
        <w:t>(24), 2247-2255. doi:10.1212/WNL.0000000000001079</w:t>
      </w:r>
    </w:p>
    <w:p w14:paraId="5C1ABE97" w14:textId="77777777" w:rsidR="00942DD0" w:rsidRPr="00423F14" w:rsidRDefault="00942DD0" w:rsidP="00942DD0">
      <w:pPr>
        <w:pStyle w:val="EndNoteBibliography"/>
        <w:ind w:left="720" w:hanging="720"/>
        <w:rPr>
          <w:noProof/>
        </w:rPr>
      </w:pPr>
      <w:r w:rsidRPr="00423F14">
        <w:rPr>
          <w:noProof/>
        </w:rPr>
        <w:t xml:space="preserve">Sobreira, N., Schiettecatte, F., Valle, D., &amp; Hamosh, A. (2015). GeneMatcher: a matching tool for connecting investigators with an interest in the same gene. </w:t>
      </w:r>
      <w:r w:rsidRPr="00423F14">
        <w:rPr>
          <w:i/>
          <w:noProof/>
        </w:rPr>
        <w:t>Hum Mutat, 36</w:t>
      </w:r>
      <w:r w:rsidRPr="00423F14">
        <w:rPr>
          <w:noProof/>
        </w:rPr>
        <w:t>(10), 928-930. doi:10.1002/humu.22844</w:t>
      </w:r>
    </w:p>
    <w:p w14:paraId="2B413A66" w14:textId="4FC45271" w:rsidR="00942DD0" w:rsidRPr="00423F14" w:rsidRDefault="00942DD0" w:rsidP="00942DD0">
      <w:pPr>
        <w:pStyle w:val="EndNoteBibliography"/>
        <w:ind w:left="720" w:hanging="720"/>
        <w:rPr>
          <w:noProof/>
        </w:rPr>
      </w:pPr>
      <w:r w:rsidRPr="00423F14">
        <w:rPr>
          <w:noProof/>
        </w:rPr>
        <w:t xml:space="preserve">Ullrich, B., Li, C., Zhang, J. Z., McMahon, H., Anderson, R. G., Geppert, M., &amp; Sudhof, T. C. (1994). Functional properties of multiple synaptotagmins in brain. </w:t>
      </w:r>
      <w:r w:rsidRPr="00423F14">
        <w:rPr>
          <w:i/>
          <w:noProof/>
        </w:rPr>
        <w:t>Neuron, 13</w:t>
      </w:r>
      <w:r w:rsidRPr="00423F14">
        <w:rPr>
          <w:noProof/>
        </w:rPr>
        <w:t xml:space="preserve">(6), 1281-1291. Retrieved from </w:t>
      </w:r>
      <w:hyperlink r:id="rId13" w:history="1">
        <w:r w:rsidRPr="00423F14">
          <w:rPr>
            <w:rStyle w:val="Hyperlink"/>
            <w:noProof/>
          </w:rPr>
          <w:t>https://www.ncbi.nlm.nih.gov/pubmed/7993622</w:t>
        </w:r>
      </w:hyperlink>
    </w:p>
    <w:p w14:paraId="2447FF5E" w14:textId="77777777" w:rsidR="00942DD0" w:rsidRPr="00423F14" w:rsidRDefault="00942DD0" w:rsidP="00942DD0">
      <w:pPr>
        <w:pStyle w:val="EndNoteBibliography"/>
        <w:ind w:left="720" w:hanging="720"/>
        <w:rPr>
          <w:noProof/>
        </w:rPr>
      </w:pPr>
      <w:r w:rsidRPr="00423F14">
        <w:rPr>
          <w:noProof/>
        </w:rPr>
        <w:t xml:space="preserve">Vuillerot, C., Payan, C., Girardot, F., Fermanian, J., Iwaz, J., Berard, C., . . . Group, M. F. M. S. (2012). Responsiveness of the motor function measure in neuromuscular diseases. </w:t>
      </w:r>
      <w:r w:rsidRPr="00423F14">
        <w:rPr>
          <w:i/>
          <w:noProof/>
        </w:rPr>
        <w:t>Arch Phys Med Rehabil, 93</w:t>
      </w:r>
      <w:r w:rsidRPr="00423F14">
        <w:rPr>
          <w:noProof/>
        </w:rPr>
        <w:t>(12), 2251-2256 e2251. doi:10.1016/j.apmr.2012.05.025</w:t>
      </w:r>
    </w:p>
    <w:p w14:paraId="49F24001" w14:textId="77777777" w:rsidR="00942DD0" w:rsidRPr="00423F14" w:rsidRDefault="00942DD0" w:rsidP="00942DD0">
      <w:pPr>
        <w:pStyle w:val="EndNoteBibliography"/>
        <w:ind w:left="720" w:hanging="720"/>
        <w:rPr>
          <w:noProof/>
        </w:rPr>
      </w:pPr>
      <w:r w:rsidRPr="00423F14">
        <w:rPr>
          <w:noProof/>
        </w:rPr>
        <w:t xml:space="preserve">Whittaker, R. G., Herrmann, D. N., Bansagi, B., Hasan, B. A., Lofra, R. M., Logigian, E. L., . . . Lochmuller, H. (2015). Electrophysiologic features of SYT2 mutations causing a treatable neuromuscular syndrome. </w:t>
      </w:r>
      <w:r w:rsidRPr="00423F14">
        <w:rPr>
          <w:i/>
          <w:noProof/>
        </w:rPr>
        <w:t>Neurology, 85</w:t>
      </w:r>
      <w:r w:rsidRPr="00423F14">
        <w:rPr>
          <w:noProof/>
        </w:rPr>
        <w:t>(22), 1964-1971. doi:10.1212/WNL.0000000000002185</w:t>
      </w:r>
    </w:p>
    <w:p w14:paraId="6516F864" w14:textId="551962DB" w:rsidR="000C6E67" w:rsidRDefault="003E02EC">
      <w:r w:rsidRPr="00423F14">
        <w:fldChar w:fldCharType="end"/>
      </w:r>
    </w:p>
    <w:sectPr w:rsidR="000C6E67" w:rsidSect="003A78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f4">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lvl w:ilvl="0">
      <w:start w:val="1"/>
      <w:numFmt w:val="decimal"/>
      <w:lvlText w:val="%1."/>
      <w:lvlJc w:val="left"/>
      <w:pPr>
        <w:ind w:left="720" w:hanging="360"/>
      </w:pPr>
      <w:rPr>
        <w:rFonts w:ascii="Arial" w:hAnsi="Arial" w:cs="Arial"/>
        <w:b w:val="0"/>
        <w:bCs w:val="0"/>
        <w:i w:val="0"/>
        <w:iCs w:val="0"/>
        <w:strike w:val="0"/>
        <w:color w:val="auto"/>
        <w:sz w:val="22"/>
        <w:szCs w:val="22"/>
        <w:u w:val="none"/>
      </w:rPr>
    </w:lvl>
  </w:abstractNum>
  <w:abstractNum w:abstractNumId="1" w15:restartNumberingAfterBreak="0">
    <w:nsid w:val="04363E0D"/>
    <w:multiLevelType w:val="hybridMultilevel"/>
    <w:tmpl w:val="66264446"/>
    <w:lvl w:ilvl="0" w:tplc="C38A2B2A">
      <w:start w:val="1"/>
      <w:numFmt w:val="bullet"/>
      <w:lvlText w:val="•"/>
      <w:lvlJc w:val="left"/>
      <w:pPr>
        <w:tabs>
          <w:tab w:val="num" w:pos="720"/>
        </w:tabs>
        <w:ind w:left="720" w:hanging="360"/>
      </w:pPr>
      <w:rPr>
        <w:rFonts w:ascii="Arial" w:hAnsi="Arial" w:hint="default"/>
      </w:rPr>
    </w:lvl>
    <w:lvl w:ilvl="1" w:tplc="4A68D0F0" w:tentative="1">
      <w:start w:val="1"/>
      <w:numFmt w:val="bullet"/>
      <w:lvlText w:val="•"/>
      <w:lvlJc w:val="left"/>
      <w:pPr>
        <w:tabs>
          <w:tab w:val="num" w:pos="1440"/>
        </w:tabs>
        <w:ind w:left="1440" w:hanging="360"/>
      </w:pPr>
      <w:rPr>
        <w:rFonts w:ascii="Arial" w:hAnsi="Arial" w:hint="default"/>
      </w:rPr>
    </w:lvl>
    <w:lvl w:ilvl="2" w:tplc="44E0C044" w:tentative="1">
      <w:start w:val="1"/>
      <w:numFmt w:val="bullet"/>
      <w:lvlText w:val="•"/>
      <w:lvlJc w:val="left"/>
      <w:pPr>
        <w:tabs>
          <w:tab w:val="num" w:pos="2160"/>
        </w:tabs>
        <w:ind w:left="2160" w:hanging="360"/>
      </w:pPr>
      <w:rPr>
        <w:rFonts w:ascii="Arial" w:hAnsi="Arial" w:hint="default"/>
      </w:rPr>
    </w:lvl>
    <w:lvl w:ilvl="3" w:tplc="937A512A" w:tentative="1">
      <w:start w:val="1"/>
      <w:numFmt w:val="bullet"/>
      <w:lvlText w:val="•"/>
      <w:lvlJc w:val="left"/>
      <w:pPr>
        <w:tabs>
          <w:tab w:val="num" w:pos="2880"/>
        </w:tabs>
        <w:ind w:left="2880" w:hanging="360"/>
      </w:pPr>
      <w:rPr>
        <w:rFonts w:ascii="Arial" w:hAnsi="Arial" w:hint="default"/>
      </w:rPr>
    </w:lvl>
    <w:lvl w:ilvl="4" w:tplc="08C6D8C6" w:tentative="1">
      <w:start w:val="1"/>
      <w:numFmt w:val="bullet"/>
      <w:lvlText w:val="•"/>
      <w:lvlJc w:val="left"/>
      <w:pPr>
        <w:tabs>
          <w:tab w:val="num" w:pos="3600"/>
        </w:tabs>
        <w:ind w:left="3600" w:hanging="360"/>
      </w:pPr>
      <w:rPr>
        <w:rFonts w:ascii="Arial" w:hAnsi="Arial" w:hint="default"/>
      </w:rPr>
    </w:lvl>
    <w:lvl w:ilvl="5" w:tplc="B566781A" w:tentative="1">
      <w:start w:val="1"/>
      <w:numFmt w:val="bullet"/>
      <w:lvlText w:val="•"/>
      <w:lvlJc w:val="left"/>
      <w:pPr>
        <w:tabs>
          <w:tab w:val="num" w:pos="4320"/>
        </w:tabs>
        <w:ind w:left="4320" w:hanging="360"/>
      </w:pPr>
      <w:rPr>
        <w:rFonts w:ascii="Arial" w:hAnsi="Arial" w:hint="default"/>
      </w:rPr>
    </w:lvl>
    <w:lvl w:ilvl="6" w:tplc="071E705C" w:tentative="1">
      <w:start w:val="1"/>
      <w:numFmt w:val="bullet"/>
      <w:lvlText w:val="•"/>
      <w:lvlJc w:val="left"/>
      <w:pPr>
        <w:tabs>
          <w:tab w:val="num" w:pos="5040"/>
        </w:tabs>
        <w:ind w:left="5040" w:hanging="360"/>
      </w:pPr>
      <w:rPr>
        <w:rFonts w:ascii="Arial" w:hAnsi="Arial" w:hint="default"/>
      </w:rPr>
    </w:lvl>
    <w:lvl w:ilvl="7" w:tplc="F6B654FE" w:tentative="1">
      <w:start w:val="1"/>
      <w:numFmt w:val="bullet"/>
      <w:lvlText w:val="•"/>
      <w:lvlJc w:val="left"/>
      <w:pPr>
        <w:tabs>
          <w:tab w:val="num" w:pos="5760"/>
        </w:tabs>
        <w:ind w:left="5760" w:hanging="360"/>
      </w:pPr>
      <w:rPr>
        <w:rFonts w:ascii="Arial" w:hAnsi="Arial" w:hint="default"/>
      </w:rPr>
    </w:lvl>
    <w:lvl w:ilvl="8" w:tplc="0096E0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D30CC6"/>
    <w:multiLevelType w:val="hybridMultilevel"/>
    <w:tmpl w:val="88C0BA5C"/>
    <w:lvl w:ilvl="0" w:tplc="0F629B30">
      <w:start w:val="1"/>
      <w:numFmt w:val="bullet"/>
      <w:lvlText w:val="•"/>
      <w:lvlJc w:val="left"/>
      <w:pPr>
        <w:tabs>
          <w:tab w:val="num" w:pos="720"/>
        </w:tabs>
        <w:ind w:left="720" w:hanging="360"/>
      </w:pPr>
      <w:rPr>
        <w:rFonts w:ascii="Arial" w:hAnsi="Arial" w:hint="default"/>
      </w:rPr>
    </w:lvl>
    <w:lvl w:ilvl="1" w:tplc="2FF402E4" w:tentative="1">
      <w:start w:val="1"/>
      <w:numFmt w:val="bullet"/>
      <w:lvlText w:val="•"/>
      <w:lvlJc w:val="left"/>
      <w:pPr>
        <w:tabs>
          <w:tab w:val="num" w:pos="1440"/>
        </w:tabs>
        <w:ind w:left="1440" w:hanging="360"/>
      </w:pPr>
      <w:rPr>
        <w:rFonts w:ascii="Arial" w:hAnsi="Arial" w:hint="default"/>
      </w:rPr>
    </w:lvl>
    <w:lvl w:ilvl="2" w:tplc="672EBBE8" w:tentative="1">
      <w:start w:val="1"/>
      <w:numFmt w:val="bullet"/>
      <w:lvlText w:val="•"/>
      <w:lvlJc w:val="left"/>
      <w:pPr>
        <w:tabs>
          <w:tab w:val="num" w:pos="2160"/>
        </w:tabs>
        <w:ind w:left="2160" w:hanging="360"/>
      </w:pPr>
      <w:rPr>
        <w:rFonts w:ascii="Arial" w:hAnsi="Arial" w:hint="default"/>
      </w:rPr>
    </w:lvl>
    <w:lvl w:ilvl="3" w:tplc="573623D4" w:tentative="1">
      <w:start w:val="1"/>
      <w:numFmt w:val="bullet"/>
      <w:lvlText w:val="•"/>
      <w:lvlJc w:val="left"/>
      <w:pPr>
        <w:tabs>
          <w:tab w:val="num" w:pos="2880"/>
        </w:tabs>
        <w:ind w:left="2880" w:hanging="360"/>
      </w:pPr>
      <w:rPr>
        <w:rFonts w:ascii="Arial" w:hAnsi="Arial" w:hint="default"/>
      </w:rPr>
    </w:lvl>
    <w:lvl w:ilvl="4" w:tplc="02F25D5C" w:tentative="1">
      <w:start w:val="1"/>
      <w:numFmt w:val="bullet"/>
      <w:lvlText w:val="•"/>
      <w:lvlJc w:val="left"/>
      <w:pPr>
        <w:tabs>
          <w:tab w:val="num" w:pos="3600"/>
        </w:tabs>
        <w:ind w:left="3600" w:hanging="360"/>
      </w:pPr>
      <w:rPr>
        <w:rFonts w:ascii="Arial" w:hAnsi="Arial" w:hint="default"/>
      </w:rPr>
    </w:lvl>
    <w:lvl w:ilvl="5" w:tplc="2B1E9194" w:tentative="1">
      <w:start w:val="1"/>
      <w:numFmt w:val="bullet"/>
      <w:lvlText w:val="•"/>
      <w:lvlJc w:val="left"/>
      <w:pPr>
        <w:tabs>
          <w:tab w:val="num" w:pos="4320"/>
        </w:tabs>
        <w:ind w:left="4320" w:hanging="360"/>
      </w:pPr>
      <w:rPr>
        <w:rFonts w:ascii="Arial" w:hAnsi="Arial" w:hint="default"/>
      </w:rPr>
    </w:lvl>
    <w:lvl w:ilvl="6" w:tplc="4776D866" w:tentative="1">
      <w:start w:val="1"/>
      <w:numFmt w:val="bullet"/>
      <w:lvlText w:val="•"/>
      <w:lvlJc w:val="left"/>
      <w:pPr>
        <w:tabs>
          <w:tab w:val="num" w:pos="5040"/>
        </w:tabs>
        <w:ind w:left="5040" w:hanging="360"/>
      </w:pPr>
      <w:rPr>
        <w:rFonts w:ascii="Arial" w:hAnsi="Arial" w:hint="default"/>
      </w:rPr>
    </w:lvl>
    <w:lvl w:ilvl="7" w:tplc="7E3AE0D8" w:tentative="1">
      <w:start w:val="1"/>
      <w:numFmt w:val="bullet"/>
      <w:lvlText w:val="•"/>
      <w:lvlJc w:val="left"/>
      <w:pPr>
        <w:tabs>
          <w:tab w:val="num" w:pos="5760"/>
        </w:tabs>
        <w:ind w:left="5760" w:hanging="360"/>
      </w:pPr>
      <w:rPr>
        <w:rFonts w:ascii="Arial" w:hAnsi="Arial" w:hint="default"/>
      </w:rPr>
    </w:lvl>
    <w:lvl w:ilvl="8" w:tplc="3ECEE49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2015D5"/>
    <w:multiLevelType w:val="hybridMultilevel"/>
    <w:tmpl w:val="68A4B156"/>
    <w:lvl w:ilvl="0" w:tplc="1284CC9E">
      <w:start w:val="2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A40C91"/>
    <w:multiLevelType w:val="multilevel"/>
    <w:tmpl w:val="7A5EE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AA7245"/>
    <w:multiLevelType w:val="hybridMultilevel"/>
    <w:tmpl w:val="19042BFA"/>
    <w:lvl w:ilvl="0" w:tplc="726AB822">
      <w:start w:val="1"/>
      <w:numFmt w:val="bullet"/>
      <w:lvlText w:val="•"/>
      <w:lvlJc w:val="left"/>
      <w:pPr>
        <w:tabs>
          <w:tab w:val="num" w:pos="720"/>
        </w:tabs>
        <w:ind w:left="720" w:hanging="360"/>
      </w:pPr>
      <w:rPr>
        <w:rFonts w:ascii="Arial" w:hAnsi="Arial" w:hint="default"/>
      </w:rPr>
    </w:lvl>
    <w:lvl w:ilvl="1" w:tplc="77600D66">
      <w:numFmt w:val="bullet"/>
      <w:lvlText w:val=""/>
      <w:lvlJc w:val="left"/>
      <w:pPr>
        <w:tabs>
          <w:tab w:val="num" w:pos="1440"/>
        </w:tabs>
        <w:ind w:left="1440" w:hanging="360"/>
      </w:pPr>
      <w:rPr>
        <w:rFonts w:ascii="Wingdings" w:hAnsi="Wingdings" w:hint="default"/>
      </w:rPr>
    </w:lvl>
    <w:lvl w:ilvl="2" w:tplc="7856DFA2" w:tentative="1">
      <w:start w:val="1"/>
      <w:numFmt w:val="bullet"/>
      <w:lvlText w:val="•"/>
      <w:lvlJc w:val="left"/>
      <w:pPr>
        <w:tabs>
          <w:tab w:val="num" w:pos="2160"/>
        </w:tabs>
        <w:ind w:left="2160" w:hanging="360"/>
      </w:pPr>
      <w:rPr>
        <w:rFonts w:ascii="Arial" w:hAnsi="Arial" w:hint="default"/>
      </w:rPr>
    </w:lvl>
    <w:lvl w:ilvl="3" w:tplc="FE245466" w:tentative="1">
      <w:start w:val="1"/>
      <w:numFmt w:val="bullet"/>
      <w:lvlText w:val="•"/>
      <w:lvlJc w:val="left"/>
      <w:pPr>
        <w:tabs>
          <w:tab w:val="num" w:pos="2880"/>
        </w:tabs>
        <w:ind w:left="2880" w:hanging="360"/>
      </w:pPr>
      <w:rPr>
        <w:rFonts w:ascii="Arial" w:hAnsi="Arial" w:hint="default"/>
      </w:rPr>
    </w:lvl>
    <w:lvl w:ilvl="4" w:tplc="32B0EB60" w:tentative="1">
      <w:start w:val="1"/>
      <w:numFmt w:val="bullet"/>
      <w:lvlText w:val="•"/>
      <w:lvlJc w:val="left"/>
      <w:pPr>
        <w:tabs>
          <w:tab w:val="num" w:pos="3600"/>
        </w:tabs>
        <w:ind w:left="3600" w:hanging="360"/>
      </w:pPr>
      <w:rPr>
        <w:rFonts w:ascii="Arial" w:hAnsi="Arial" w:hint="default"/>
      </w:rPr>
    </w:lvl>
    <w:lvl w:ilvl="5" w:tplc="52B08E28" w:tentative="1">
      <w:start w:val="1"/>
      <w:numFmt w:val="bullet"/>
      <w:lvlText w:val="•"/>
      <w:lvlJc w:val="left"/>
      <w:pPr>
        <w:tabs>
          <w:tab w:val="num" w:pos="4320"/>
        </w:tabs>
        <w:ind w:left="4320" w:hanging="360"/>
      </w:pPr>
      <w:rPr>
        <w:rFonts w:ascii="Arial" w:hAnsi="Arial" w:hint="default"/>
      </w:rPr>
    </w:lvl>
    <w:lvl w:ilvl="6" w:tplc="2DE87FD2" w:tentative="1">
      <w:start w:val="1"/>
      <w:numFmt w:val="bullet"/>
      <w:lvlText w:val="•"/>
      <w:lvlJc w:val="left"/>
      <w:pPr>
        <w:tabs>
          <w:tab w:val="num" w:pos="5040"/>
        </w:tabs>
        <w:ind w:left="5040" w:hanging="360"/>
      </w:pPr>
      <w:rPr>
        <w:rFonts w:ascii="Arial" w:hAnsi="Arial" w:hint="default"/>
      </w:rPr>
    </w:lvl>
    <w:lvl w:ilvl="7" w:tplc="0C22C3C4" w:tentative="1">
      <w:start w:val="1"/>
      <w:numFmt w:val="bullet"/>
      <w:lvlText w:val="•"/>
      <w:lvlJc w:val="left"/>
      <w:pPr>
        <w:tabs>
          <w:tab w:val="num" w:pos="5760"/>
        </w:tabs>
        <w:ind w:left="5760" w:hanging="360"/>
      </w:pPr>
      <w:rPr>
        <w:rFonts w:ascii="Arial" w:hAnsi="Arial" w:hint="default"/>
      </w:rPr>
    </w:lvl>
    <w:lvl w:ilvl="8" w:tplc="D870D34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05026AE"/>
    <w:multiLevelType w:val="hybridMultilevel"/>
    <w:tmpl w:val="1166E6D4"/>
    <w:lvl w:ilvl="0" w:tplc="FA2E4A60">
      <w:start w:val="1"/>
      <w:numFmt w:val="bullet"/>
      <w:lvlText w:val="•"/>
      <w:lvlJc w:val="left"/>
      <w:pPr>
        <w:tabs>
          <w:tab w:val="num" w:pos="720"/>
        </w:tabs>
        <w:ind w:left="720" w:hanging="360"/>
      </w:pPr>
      <w:rPr>
        <w:rFonts w:ascii="Arial" w:hAnsi="Arial" w:hint="default"/>
      </w:rPr>
    </w:lvl>
    <w:lvl w:ilvl="1" w:tplc="99FAAD00" w:tentative="1">
      <w:start w:val="1"/>
      <w:numFmt w:val="bullet"/>
      <w:lvlText w:val="•"/>
      <w:lvlJc w:val="left"/>
      <w:pPr>
        <w:tabs>
          <w:tab w:val="num" w:pos="1440"/>
        </w:tabs>
        <w:ind w:left="1440" w:hanging="360"/>
      </w:pPr>
      <w:rPr>
        <w:rFonts w:ascii="Arial" w:hAnsi="Arial" w:hint="default"/>
      </w:rPr>
    </w:lvl>
    <w:lvl w:ilvl="2" w:tplc="58563F44" w:tentative="1">
      <w:start w:val="1"/>
      <w:numFmt w:val="bullet"/>
      <w:lvlText w:val="•"/>
      <w:lvlJc w:val="left"/>
      <w:pPr>
        <w:tabs>
          <w:tab w:val="num" w:pos="2160"/>
        </w:tabs>
        <w:ind w:left="2160" w:hanging="360"/>
      </w:pPr>
      <w:rPr>
        <w:rFonts w:ascii="Arial" w:hAnsi="Arial" w:hint="default"/>
      </w:rPr>
    </w:lvl>
    <w:lvl w:ilvl="3" w:tplc="64A2F610" w:tentative="1">
      <w:start w:val="1"/>
      <w:numFmt w:val="bullet"/>
      <w:lvlText w:val="•"/>
      <w:lvlJc w:val="left"/>
      <w:pPr>
        <w:tabs>
          <w:tab w:val="num" w:pos="2880"/>
        </w:tabs>
        <w:ind w:left="2880" w:hanging="360"/>
      </w:pPr>
      <w:rPr>
        <w:rFonts w:ascii="Arial" w:hAnsi="Arial" w:hint="default"/>
      </w:rPr>
    </w:lvl>
    <w:lvl w:ilvl="4" w:tplc="7D1AC29A" w:tentative="1">
      <w:start w:val="1"/>
      <w:numFmt w:val="bullet"/>
      <w:lvlText w:val="•"/>
      <w:lvlJc w:val="left"/>
      <w:pPr>
        <w:tabs>
          <w:tab w:val="num" w:pos="3600"/>
        </w:tabs>
        <w:ind w:left="3600" w:hanging="360"/>
      </w:pPr>
      <w:rPr>
        <w:rFonts w:ascii="Arial" w:hAnsi="Arial" w:hint="default"/>
      </w:rPr>
    </w:lvl>
    <w:lvl w:ilvl="5" w:tplc="14E4C87A" w:tentative="1">
      <w:start w:val="1"/>
      <w:numFmt w:val="bullet"/>
      <w:lvlText w:val="•"/>
      <w:lvlJc w:val="left"/>
      <w:pPr>
        <w:tabs>
          <w:tab w:val="num" w:pos="4320"/>
        </w:tabs>
        <w:ind w:left="4320" w:hanging="360"/>
      </w:pPr>
      <w:rPr>
        <w:rFonts w:ascii="Arial" w:hAnsi="Arial" w:hint="default"/>
      </w:rPr>
    </w:lvl>
    <w:lvl w:ilvl="6" w:tplc="79EE453A" w:tentative="1">
      <w:start w:val="1"/>
      <w:numFmt w:val="bullet"/>
      <w:lvlText w:val="•"/>
      <w:lvlJc w:val="left"/>
      <w:pPr>
        <w:tabs>
          <w:tab w:val="num" w:pos="5040"/>
        </w:tabs>
        <w:ind w:left="5040" w:hanging="360"/>
      </w:pPr>
      <w:rPr>
        <w:rFonts w:ascii="Arial" w:hAnsi="Arial" w:hint="default"/>
      </w:rPr>
    </w:lvl>
    <w:lvl w:ilvl="7" w:tplc="2348F02C" w:tentative="1">
      <w:start w:val="1"/>
      <w:numFmt w:val="bullet"/>
      <w:lvlText w:val="•"/>
      <w:lvlJc w:val="left"/>
      <w:pPr>
        <w:tabs>
          <w:tab w:val="num" w:pos="5760"/>
        </w:tabs>
        <w:ind w:left="5760" w:hanging="360"/>
      </w:pPr>
      <w:rPr>
        <w:rFonts w:ascii="Arial" w:hAnsi="Arial" w:hint="default"/>
      </w:rPr>
    </w:lvl>
    <w:lvl w:ilvl="8" w:tplc="7DD6196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2603E3D"/>
    <w:multiLevelType w:val="hybridMultilevel"/>
    <w:tmpl w:val="80D61A2C"/>
    <w:lvl w:ilvl="0" w:tplc="D16CCBD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F1EAE"/>
    <w:multiLevelType w:val="hybridMultilevel"/>
    <w:tmpl w:val="620E2384"/>
    <w:lvl w:ilvl="0" w:tplc="073CC730">
      <w:start w:val="1"/>
      <w:numFmt w:val="bullet"/>
      <w:lvlText w:val="•"/>
      <w:lvlJc w:val="left"/>
      <w:pPr>
        <w:tabs>
          <w:tab w:val="num" w:pos="720"/>
        </w:tabs>
        <w:ind w:left="720" w:hanging="360"/>
      </w:pPr>
      <w:rPr>
        <w:rFonts w:ascii="Arial" w:hAnsi="Arial" w:hint="default"/>
      </w:rPr>
    </w:lvl>
    <w:lvl w:ilvl="1" w:tplc="205EFE5C">
      <w:start w:val="1"/>
      <w:numFmt w:val="bullet"/>
      <w:lvlText w:val="•"/>
      <w:lvlJc w:val="left"/>
      <w:pPr>
        <w:tabs>
          <w:tab w:val="num" w:pos="1440"/>
        </w:tabs>
        <w:ind w:left="1440" w:hanging="360"/>
      </w:pPr>
      <w:rPr>
        <w:rFonts w:ascii="Arial" w:hAnsi="Arial" w:hint="default"/>
      </w:rPr>
    </w:lvl>
    <w:lvl w:ilvl="2" w:tplc="C51E9382" w:tentative="1">
      <w:start w:val="1"/>
      <w:numFmt w:val="bullet"/>
      <w:lvlText w:val="•"/>
      <w:lvlJc w:val="left"/>
      <w:pPr>
        <w:tabs>
          <w:tab w:val="num" w:pos="2160"/>
        </w:tabs>
        <w:ind w:left="2160" w:hanging="360"/>
      </w:pPr>
      <w:rPr>
        <w:rFonts w:ascii="Arial" w:hAnsi="Arial" w:hint="default"/>
      </w:rPr>
    </w:lvl>
    <w:lvl w:ilvl="3" w:tplc="71A0771C" w:tentative="1">
      <w:start w:val="1"/>
      <w:numFmt w:val="bullet"/>
      <w:lvlText w:val="•"/>
      <w:lvlJc w:val="left"/>
      <w:pPr>
        <w:tabs>
          <w:tab w:val="num" w:pos="2880"/>
        </w:tabs>
        <w:ind w:left="2880" w:hanging="360"/>
      </w:pPr>
      <w:rPr>
        <w:rFonts w:ascii="Arial" w:hAnsi="Arial" w:hint="default"/>
      </w:rPr>
    </w:lvl>
    <w:lvl w:ilvl="4" w:tplc="CE2C03DE" w:tentative="1">
      <w:start w:val="1"/>
      <w:numFmt w:val="bullet"/>
      <w:lvlText w:val="•"/>
      <w:lvlJc w:val="left"/>
      <w:pPr>
        <w:tabs>
          <w:tab w:val="num" w:pos="3600"/>
        </w:tabs>
        <w:ind w:left="3600" w:hanging="360"/>
      </w:pPr>
      <w:rPr>
        <w:rFonts w:ascii="Arial" w:hAnsi="Arial" w:hint="default"/>
      </w:rPr>
    </w:lvl>
    <w:lvl w:ilvl="5" w:tplc="9CB66E4E" w:tentative="1">
      <w:start w:val="1"/>
      <w:numFmt w:val="bullet"/>
      <w:lvlText w:val="•"/>
      <w:lvlJc w:val="left"/>
      <w:pPr>
        <w:tabs>
          <w:tab w:val="num" w:pos="4320"/>
        </w:tabs>
        <w:ind w:left="4320" w:hanging="360"/>
      </w:pPr>
      <w:rPr>
        <w:rFonts w:ascii="Arial" w:hAnsi="Arial" w:hint="default"/>
      </w:rPr>
    </w:lvl>
    <w:lvl w:ilvl="6" w:tplc="433816C6" w:tentative="1">
      <w:start w:val="1"/>
      <w:numFmt w:val="bullet"/>
      <w:lvlText w:val="•"/>
      <w:lvlJc w:val="left"/>
      <w:pPr>
        <w:tabs>
          <w:tab w:val="num" w:pos="5040"/>
        </w:tabs>
        <w:ind w:left="5040" w:hanging="360"/>
      </w:pPr>
      <w:rPr>
        <w:rFonts w:ascii="Arial" w:hAnsi="Arial" w:hint="default"/>
      </w:rPr>
    </w:lvl>
    <w:lvl w:ilvl="7" w:tplc="1F9CED1A" w:tentative="1">
      <w:start w:val="1"/>
      <w:numFmt w:val="bullet"/>
      <w:lvlText w:val="•"/>
      <w:lvlJc w:val="left"/>
      <w:pPr>
        <w:tabs>
          <w:tab w:val="num" w:pos="5760"/>
        </w:tabs>
        <w:ind w:left="5760" w:hanging="360"/>
      </w:pPr>
      <w:rPr>
        <w:rFonts w:ascii="Arial" w:hAnsi="Arial" w:hint="default"/>
      </w:rPr>
    </w:lvl>
    <w:lvl w:ilvl="8" w:tplc="836A174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E4E55E6"/>
    <w:multiLevelType w:val="hybridMultilevel"/>
    <w:tmpl w:val="31D05EF6"/>
    <w:lvl w:ilvl="0" w:tplc="7C5EA556">
      <w:start w:val="1"/>
      <w:numFmt w:val="bullet"/>
      <w:lvlText w:val="•"/>
      <w:lvlJc w:val="left"/>
      <w:pPr>
        <w:tabs>
          <w:tab w:val="num" w:pos="720"/>
        </w:tabs>
        <w:ind w:left="720" w:hanging="360"/>
      </w:pPr>
      <w:rPr>
        <w:rFonts w:ascii="Arial" w:hAnsi="Arial" w:hint="default"/>
      </w:rPr>
    </w:lvl>
    <w:lvl w:ilvl="1" w:tplc="482AD592" w:tentative="1">
      <w:start w:val="1"/>
      <w:numFmt w:val="bullet"/>
      <w:lvlText w:val="•"/>
      <w:lvlJc w:val="left"/>
      <w:pPr>
        <w:tabs>
          <w:tab w:val="num" w:pos="1440"/>
        </w:tabs>
        <w:ind w:left="1440" w:hanging="360"/>
      </w:pPr>
      <w:rPr>
        <w:rFonts w:ascii="Arial" w:hAnsi="Arial" w:hint="default"/>
      </w:rPr>
    </w:lvl>
    <w:lvl w:ilvl="2" w:tplc="D39A6F76" w:tentative="1">
      <w:start w:val="1"/>
      <w:numFmt w:val="bullet"/>
      <w:lvlText w:val="•"/>
      <w:lvlJc w:val="left"/>
      <w:pPr>
        <w:tabs>
          <w:tab w:val="num" w:pos="2160"/>
        </w:tabs>
        <w:ind w:left="2160" w:hanging="360"/>
      </w:pPr>
      <w:rPr>
        <w:rFonts w:ascii="Arial" w:hAnsi="Arial" w:hint="default"/>
      </w:rPr>
    </w:lvl>
    <w:lvl w:ilvl="3" w:tplc="6B2C03D6" w:tentative="1">
      <w:start w:val="1"/>
      <w:numFmt w:val="bullet"/>
      <w:lvlText w:val="•"/>
      <w:lvlJc w:val="left"/>
      <w:pPr>
        <w:tabs>
          <w:tab w:val="num" w:pos="2880"/>
        </w:tabs>
        <w:ind w:left="2880" w:hanging="360"/>
      </w:pPr>
      <w:rPr>
        <w:rFonts w:ascii="Arial" w:hAnsi="Arial" w:hint="default"/>
      </w:rPr>
    </w:lvl>
    <w:lvl w:ilvl="4" w:tplc="67849FF6" w:tentative="1">
      <w:start w:val="1"/>
      <w:numFmt w:val="bullet"/>
      <w:lvlText w:val="•"/>
      <w:lvlJc w:val="left"/>
      <w:pPr>
        <w:tabs>
          <w:tab w:val="num" w:pos="3600"/>
        </w:tabs>
        <w:ind w:left="3600" w:hanging="360"/>
      </w:pPr>
      <w:rPr>
        <w:rFonts w:ascii="Arial" w:hAnsi="Arial" w:hint="default"/>
      </w:rPr>
    </w:lvl>
    <w:lvl w:ilvl="5" w:tplc="1B5A9D44" w:tentative="1">
      <w:start w:val="1"/>
      <w:numFmt w:val="bullet"/>
      <w:lvlText w:val="•"/>
      <w:lvlJc w:val="left"/>
      <w:pPr>
        <w:tabs>
          <w:tab w:val="num" w:pos="4320"/>
        </w:tabs>
        <w:ind w:left="4320" w:hanging="360"/>
      </w:pPr>
      <w:rPr>
        <w:rFonts w:ascii="Arial" w:hAnsi="Arial" w:hint="default"/>
      </w:rPr>
    </w:lvl>
    <w:lvl w:ilvl="6" w:tplc="A1387962" w:tentative="1">
      <w:start w:val="1"/>
      <w:numFmt w:val="bullet"/>
      <w:lvlText w:val="•"/>
      <w:lvlJc w:val="left"/>
      <w:pPr>
        <w:tabs>
          <w:tab w:val="num" w:pos="5040"/>
        </w:tabs>
        <w:ind w:left="5040" w:hanging="360"/>
      </w:pPr>
      <w:rPr>
        <w:rFonts w:ascii="Arial" w:hAnsi="Arial" w:hint="default"/>
      </w:rPr>
    </w:lvl>
    <w:lvl w:ilvl="7" w:tplc="26981474" w:tentative="1">
      <w:start w:val="1"/>
      <w:numFmt w:val="bullet"/>
      <w:lvlText w:val="•"/>
      <w:lvlJc w:val="left"/>
      <w:pPr>
        <w:tabs>
          <w:tab w:val="num" w:pos="5760"/>
        </w:tabs>
        <w:ind w:left="5760" w:hanging="360"/>
      </w:pPr>
      <w:rPr>
        <w:rFonts w:ascii="Arial" w:hAnsi="Arial" w:hint="default"/>
      </w:rPr>
    </w:lvl>
    <w:lvl w:ilvl="8" w:tplc="2138DC0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1283DAB"/>
    <w:multiLevelType w:val="hybridMultilevel"/>
    <w:tmpl w:val="0F6E3244"/>
    <w:lvl w:ilvl="0" w:tplc="7D4E8656">
      <w:start w:val="16"/>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B401A9"/>
    <w:multiLevelType w:val="hybridMultilevel"/>
    <w:tmpl w:val="2FA4EFAE"/>
    <w:lvl w:ilvl="0" w:tplc="8D986416">
      <w:start w:val="2014"/>
      <w:numFmt w:val="bullet"/>
      <w:lvlText w:val="-"/>
      <w:lvlJc w:val="left"/>
      <w:pPr>
        <w:ind w:left="0" w:hanging="360"/>
      </w:pPr>
      <w:rPr>
        <w:rFonts w:ascii="Times New Roman" w:eastAsia="Times New Roman" w:hAnsi="Times New Roman" w:cs="Times New Roman" w:hint="default"/>
        <w:b w:val="0"/>
      </w:rPr>
    </w:lvl>
    <w:lvl w:ilvl="1" w:tplc="8D986416">
      <w:start w:val="2014"/>
      <w:numFmt w:val="bullet"/>
      <w:lvlText w:val="-"/>
      <w:lvlJc w:val="left"/>
      <w:pPr>
        <w:ind w:left="720" w:hanging="360"/>
      </w:pPr>
      <w:rPr>
        <w:rFonts w:ascii="Times New Roman" w:eastAsia="Times New Roman" w:hAnsi="Times New Roman" w:cs="Times New Roman" w:hint="default"/>
        <w:b w:val="0"/>
      </w:rPr>
    </w:lvl>
    <w:lvl w:ilvl="2" w:tplc="8D986416">
      <w:start w:val="2014"/>
      <w:numFmt w:val="bullet"/>
      <w:lvlText w:val="-"/>
      <w:lvlJc w:val="left"/>
      <w:pPr>
        <w:ind w:left="1440" w:hanging="360"/>
      </w:pPr>
      <w:rPr>
        <w:rFonts w:ascii="Times New Roman" w:eastAsia="Times New Roman" w:hAnsi="Times New Roman" w:cs="Times New Roman" w:hint="default"/>
        <w:b w:val="0"/>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15:restartNumberingAfterBreak="0">
    <w:nsid w:val="5DD80213"/>
    <w:multiLevelType w:val="hybridMultilevel"/>
    <w:tmpl w:val="F7D441F2"/>
    <w:lvl w:ilvl="0" w:tplc="9B22EAE6">
      <w:start w:val="20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C066C9"/>
    <w:multiLevelType w:val="hybridMultilevel"/>
    <w:tmpl w:val="0D26B15E"/>
    <w:lvl w:ilvl="0" w:tplc="09C0604C">
      <w:start w:val="1"/>
      <w:numFmt w:val="bullet"/>
      <w:lvlText w:val="•"/>
      <w:lvlJc w:val="left"/>
      <w:pPr>
        <w:tabs>
          <w:tab w:val="num" w:pos="720"/>
        </w:tabs>
        <w:ind w:left="720" w:hanging="360"/>
      </w:pPr>
      <w:rPr>
        <w:rFonts w:ascii="Arial" w:hAnsi="Arial" w:hint="default"/>
      </w:rPr>
    </w:lvl>
    <w:lvl w:ilvl="1" w:tplc="D59A0462" w:tentative="1">
      <w:start w:val="1"/>
      <w:numFmt w:val="bullet"/>
      <w:lvlText w:val="•"/>
      <w:lvlJc w:val="left"/>
      <w:pPr>
        <w:tabs>
          <w:tab w:val="num" w:pos="1440"/>
        </w:tabs>
        <w:ind w:left="1440" w:hanging="360"/>
      </w:pPr>
      <w:rPr>
        <w:rFonts w:ascii="Arial" w:hAnsi="Arial" w:hint="default"/>
      </w:rPr>
    </w:lvl>
    <w:lvl w:ilvl="2" w:tplc="98B4AF8E" w:tentative="1">
      <w:start w:val="1"/>
      <w:numFmt w:val="bullet"/>
      <w:lvlText w:val="•"/>
      <w:lvlJc w:val="left"/>
      <w:pPr>
        <w:tabs>
          <w:tab w:val="num" w:pos="2160"/>
        </w:tabs>
        <w:ind w:left="2160" w:hanging="360"/>
      </w:pPr>
      <w:rPr>
        <w:rFonts w:ascii="Arial" w:hAnsi="Arial" w:hint="default"/>
      </w:rPr>
    </w:lvl>
    <w:lvl w:ilvl="3" w:tplc="88C8E6F2" w:tentative="1">
      <w:start w:val="1"/>
      <w:numFmt w:val="bullet"/>
      <w:lvlText w:val="•"/>
      <w:lvlJc w:val="left"/>
      <w:pPr>
        <w:tabs>
          <w:tab w:val="num" w:pos="2880"/>
        </w:tabs>
        <w:ind w:left="2880" w:hanging="360"/>
      </w:pPr>
      <w:rPr>
        <w:rFonts w:ascii="Arial" w:hAnsi="Arial" w:hint="default"/>
      </w:rPr>
    </w:lvl>
    <w:lvl w:ilvl="4" w:tplc="62D85160" w:tentative="1">
      <w:start w:val="1"/>
      <w:numFmt w:val="bullet"/>
      <w:lvlText w:val="•"/>
      <w:lvlJc w:val="left"/>
      <w:pPr>
        <w:tabs>
          <w:tab w:val="num" w:pos="3600"/>
        </w:tabs>
        <w:ind w:left="3600" w:hanging="360"/>
      </w:pPr>
      <w:rPr>
        <w:rFonts w:ascii="Arial" w:hAnsi="Arial" w:hint="default"/>
      </w:rPr>
    </w:lvl>
    <w:lvl w:ilvl="5" w:tplc="2EF0009E" w:tentative="1">
      <w:start w:val="1"/>
      <w:numFmt w:val="bullet"/>
      <w:lvlText w:val="•"/>
      <w:lvlJc w:val="left"/>
      <w:pPr>
        <w:tabs>
          <w:tab w:val="num" w:pos="4320"/>
        </w:tabs>
        <w:ind w:left="4320" w:hanging="360"/>
      </w:pPr>
      <w:rPr>
        <w:rFonts w:ascii="Arial" w:hAnsi="Arial" w:hint="default"/>
      </w:rPr>
    </w:lvl>
    <w:lvl w:ilvl="6" w:tplc="F1A86F52" w:tentative="1">
      <w:start w:val="1"/>
      <w:numFmt w:val="bullet"/>
      <w:lvlText w:val="•"/>
      <w:lvlJc w:val="left"/>
      <w:pPr>
        <w:tabs>
          <w:tab w:val="num" w:pos="5040"/>
        </w:tabs>
        <w:ind w:left="5040" w:hanging="360"/>
      </w:pPr>
      <w:rPr>
        <w:rFonts w:ascii="Arial" w:hAnsi="Arial" w:hint="default"/>
      </w:rPr>
    </w:lvl>
    <w:lvl w:ilvl="7" w:tplc="02B2E10C" w:tentative="1">
      <w:start w:val="1"/>
      <w:numFmt w:val="bullet"/>
      <w:lvlText w:val="•"/>
      <w:lvlJc w:val="left"/>
      <w:pPr>
        <w:tabs>
          <w:tab w:val="num" w:pos="5760"/>
        </w:tabs>
        <w:ind w:left="5760" w:hanging="360"/>
      </w:pPr>
      <w:rPr>
        <w:rFonts w:ascii="Arial" w:hAnsi="Arial" w:hint="default"/>
      </w:rPr>
    </w:lvl>
    <w:lvl w:ilvl="8" w:tplc="42C0491C"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12"/>
  </w:num>
  <w:num w:numId="3">
    <w:abstractNumId w:val="10"/>
  </w:num>
  <w:num w:numId="4">
    <w:abstractNumId w:val="5"/>
  </w:num>
  <w:num w:numId="5">
    <w:abstractNumId w:val="13"/>
  </w:num>
  <w:num w:numId="6">
    <w:abstractNumId w:val="6"/>
  </w:num>
  <w:num w:numId="7">
    <w:abstractNumId w:val="1"/>
  </w:num>
  <w:num w:numId="8">
    <w:abstractNumId w:val="9"/>
  </w:num>
  <w:num w:numId="9">
    <w:abstractNumId w:val="7"/>
  </w:num>
  <w:num w:numId="10">
    <w:abstractNumId w:val="8"/>
  </w:num>
  <w:num w:numId="11">
    <w:abstractNumId w:val="2"/>
  </w:num>
  <w:num w:numId="12">
    <w:abstractNumId w:val="0"/>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tezrs69davpespwz5p900vd5s2dxz2drv&quot;&gt;My EndNote Library-Converted SYT2&lt;record-ids&gt;&lt;item&gt;101&lt;/item&gt;&lt;item&gt;128&lt;/item&gt;&lt;item&gt;129&lt;/item&gt;&lt;item&gt;130&lt;/item&gt;&lt;item&gt;135&lt;/item&gt;&lt;item&gt;136&lt;/item&gt;&lt;item&gt;137&lt;/item&gt;&lt;item&gt;138&lt;/item&gt;&lt;item&gt;140&lt;/item&gt;&lt;/record-ids&gt;&lt;/item&gt;&lt;/Libraries&gt;"/>
  </w:docVars>
  <w:rsids>
    <w:rsidRoot w:val="000C6E67"/>
    <w:rsid w:val="00004659"/>
    <w:rsid w:val="000055DF"/>
    <w:rsid w:val="000071C0"/>
    <w:rsid w:val="0001471F"/>
    <w:rsid w:val="00016250"/>
    <w:rsid w:val="00020EB8"/>
    <w:rsid w:val="00022466"/>
    <w:rsid w:val="000253A7"/>
    <w:rsid w:val="00025C4C"/>
    <w:rsid w:val="00045938"/>
    <w:rsid w:val="0004662E"/>
    <w:rsid w:val="000551A0"/>
    <w:rsid w:val="00062AC7"/>
    <w:rsid w:val="00064A36"/>
    <w:rsid w:val="000740D9"/>
    <w:rsid w:val="00080EAD"/>
    <w:rsid w:val="00095541"/>
    <w:rsid w:val="000A5933"/>
    <w:rsid w:val="000A788E"/>
    <w:rsid w:val="000B5B7E"/>
    <w:rsid w:val="000B5E84"/>
    <w:rsid w:val="000C6807"/>
    <w:rsid w:val="000C6E67"/>
    <w:rsid w:val="000C7C1D"/>
    <w:rsid w:val="000D04B1"/>
    <w:rsid w:val="000E079E"/>
    <w:rsid w:val="000F1301"/>
    <w:rsid w:val="000F789E"/>
    <w:rsid w:val="00111659"/>
    <w:rsid w:val="00114ECA"/>
    <w:rsid w:val="001226E4"/>
    <w:rsid w:val="00123918"/>
    <w:rsid w:val="00124C2F"/>
    <w:rsid w:val="00127EE0"/>
    <w:rsid w:val="0013239F"/>
    <w:rsid w:val="001344F3"/>
    <w:rsid w:val="001345C0"/>
    <w:rsid w:val="00143985"/>
    <w:rsid w:val="00145811"/>
    <w:rsid w:val="0016033D"/>
    <w:rsid w:val="00164F3B"/>
    <w:rsid w:val="001736C1"/>
    <w:rsid w:val="001810AF"/>
    <w:rsid w:val="00193DD9"/>
    <w:rsid w:val="00194DBB"/>
    <w:rsid w:val="0019685D"/>
    <w:rsid w:val="001B7CAC"/>
    <w:rsid w:val="001C03A2"/>
    <w:rsid w:val="001D212B"/>
    <w:rsid w:val="001E3CB7"/>
    <w:rsid w:val="001F1F61"/>
    <w:rsid w:val="001F21E3"/>
    <w:rsid w:val="001F3623"/>
    <w:rsid w:val="0020129A"/>
    <w:rsid w:val="00204390"/>
    <w:rsid w:val="002050DF"/>
    <w:rsid w:val="00207A1B"/>
    <w:rsid w:val="00213BF1"/>
    <w:rsid w:val="0023277F"/>
    <w:rsid w:val="00233F51"/>
    <w:rsid w:val="002463E3"/>
    <w:rsid w:val="00246CAC"/>
    <w:rsid w:val="00255B64"/>
    <w:rsid w:val="002602A0"/>
    <w:rsid w:val="00260A7C"/>
    <w:rsid w:val="002718C6"/>
    <w:rsid w:val="002722B9"/>
    <w:rsid w:val="002760D0"/>
    <w:rsid w:val="002860BC"/>
    <w:rsid w:val="002913CE"/>
    <w:rsid w:val="00294A79"/>
    <w:rsid w:val="002964A0"/>
    <w:rsid w:val="002A2730"/>
    <w:rsid w:val="002A4767"/>
    <w:rsid w:val="002A4F26"/>
    <w:rsid w:val="002B3985"/>
    <w:rsid w:val="002B65C5"/>
    <w:rsid w:val="002C1ED7"/>
    <w:rsid w:val="002C3E8A"/>
    <w:rsid w:val="002C4F99"/>
    <w:rsid w:val="002C59DE"/>
    <w:rsid w:val="002D1B71"/>
    <w:rsid w:val="002D1BF0"/>
    <w:rsid w:val="002D4CC3"/>
    <w:rsid w:val="002D5056"/>
    <w:rsid w:val="002D6405"/>
    <w:rsid w:val="002D6905"/>
    <w:rsid w:val="002E6B97"/>
    <w:rsid w:val="002E6CA3"/>
    <w:rsid w:val="002F542F"/>
    <w:rsid w:val="002F7354"/>
    <w:rsid w:val="00323ECB"/>
    <w:rsid w:val="00327162"/>
    <w:rsid w:val="00332381"/>
    <w:rsid w:val="00337D58"/>
    <w:rsid w:val="00353764"/>
    <w:rsid w:val="00354F0B"/>
    <w:rsid w:val="00361FD2"/>
    <w:rsid w:val="00364671"/>
    <w:rsid w:val="00367488"/>
    <w:rsid w:val="003711ED"/>
    <w:rsid w:val="00374FD4"/>
    <w:rsid w:val="00377E09"/>
    <w:rsid w:val="00381A0D"/>
    <w:rsid w:val="00382410"/>
    <w:rsid w:val="00387B15"/>
    <w:rsid w:val="00387D58"/>
    <w:rsid w:val="00387EA0"/>
    <w:rsid w:val="0039140B"/>
    <w:rsid w:val="003940E6"/>
    <w:rsid w:val="003A2286"/>
    <w:rsid w:val="003A789E"/>
    <w:rsid w:val="003A7D39"/>
    <w:rsid w:val="003B48FF"/>
    <w:rsid w:val="003B6885"/>
    <w:rsid w:val="003C01EF"/>
    <w:rsid w:val="003D39DB"/>
    <w:rsid w:val="003E02EC"/>
    <w:rsid w:val="003E08EA"/>
    <w:rsid w:val="003F353D"/>
    <w:rsid w:val="003F47F8"/>
    <w:rsid w:val="00405532"/>
    <w:rsid w:val="00406836"/>
    <w:rsid w:val="004068C9"/>
    <w:rsid w:val="00406AAD"/>
    <w:rsid w:val="00414D78"/>
    <w:rsid w:val="00421834"/>
    <w:rsid w:val="00423F14"/>
    <w:rsid w:val="00423F37"/>
    <w:rsid w:val="004273AF"/>
    <w:rsid w:val="004274F4"/>
    <w:rsid w:val="0042769C"/>
    <w:rsid w:val="00435190"/>
    <w:rsid w:val="0043557C"/>
    <w:rsid w:val="00435688"/>
    <w:rsid w:val="00453076"/>
    <w:rsid w:val="00453937"/>
    <w:rsid w:val="0045496F"/>
    <w:rsid w:val="004551C9"/>
    <w:rsid w:val="00455BC7"/>
    <w:rsid w:val="00462213"/>
    <w:rsid w:val="0046637A"/>
    <w:rsid w:val="0047760C"/>
    <w:rsid w:val="00482E6D"/>
    <w:rsid w:val="004948C5"/>
    <w:rsid w:val="00496740"/>
    <w:rsid w:val="004A098B"/>
    <w:rsid w:val="004A161D"/>
    <w:rsid w:val="004B1D72"/>
    <w:rsid w:val="004B209A"/>
    <w:rsid w:val="004C3D17"/>
    <w:rsid w:val="004D2985"/>
    <w:rsid w:val="004D757F"/>
    <w:rsid w:val="004E2CAD"/>
    <w:rsid w:val="004F6D92"/>
    <w:rsid w:val="00502B48"/>
    <w:rsid w:val="005143B2"/>
    <w:rsid w:val="00517D04"/>
    <w:rsid w:val="0052541C"/>
    <w:rsid w:val="00533CA7"/>
    <w:rsid w:val="00534AF5"/>
    <w:rsid w:val="00540BB7"/>
    <w:rsid w:val="00545F41"/>
    <w:rsid w:val="0054610D"/>
    <w:rsid w:val="00547D5C"/>
    <w:rsid w:val="00555469"/>
    <w:rsid w:val="00555EA7"/>
    <w:rsid w:val="00563DB6"/>
    <w:rsid w:val="005702AF"/>
    <w:rsid w:val="00571B7F"/>
    <w:rsid w:val="00575568"/>
    <w:rsid w:val="00575EBB"/>
    <w:rsid w:val="00577DED"/>
    <w:rsid w:val="005803CB"/>
    <w:rsid w:val="005869A0"/>
    <w:rsid w:val="0059152D"/>
    <w:rsid w:val="005956FD"/>
    <w:rsid w:val="005978BE"/>
    <w:rsid w:val="005A06E6"/>
    <w:rsid w:val="005B0B7B"/>
    <w:rsid w:val="005B1C2C"/>
    <w:rsid w:val="005B36AF"/>
    <w:rsid w:val="005B3D14"/>
    <w:rsid w:val="005B49D2"/>
    <w:rsid w:val="005B789C"/>
    <w:rsid w:val="005C024B"/>
    <w:rsid w:val="005C1D42"/>
    <w:rsid w:val="005C2A85"/>
    <w:rsid w:val="005D2884"/>
    <w:rsid w:val="005D362F"/>
    <w:rsid w:val="005D6C64"/>
    <w:rsid w:val="005D7D7F"/>
    <w:rsid w:val="005E1038"/>
    <w:rsid w:val="005F011E"/>
    <w:rsid w:val="005F144C"/>
    <w:rsid w:val="005F58B5"/>
    <w:rsid w:val="005F5F4A"/>
    <w:rsid w:val="005F772D"/>
    <w:rsid w:val="00607A60"/>
    <w:rsid w:val="00612BCF"/>
    <w:rsid w:val="0061413B"/>
    <w:rsid w:val="006154EB"/>
    <w:rsid w:val="00624018"/>
    <w:rsid w:val="006325FB"/>
    <w:rsid w:val="006330E9"/>
    <w:rsid w:val="00634297"/>
    <w:rsid w:val="006342E1"/>
    <w:rsid w:val="00634ADF"/>
    <w:rsid w:val="00643ADD"/>
    <w:rsid w:val="0064409E"/>
    <w:rsid w:val="0064716E"/>
    <w:rsid w:val="00656155"/>
    <w:rsid w:val="0065740D"/>
    <w:rsid w:val="006575D6"/>
    <w:rsid w:val="00664E14"/>
    <w:rsid w:val="00667E13"/>
    <w:rsid w:val="006819B1"/>
    <w:rsid w:val="006830E5"/>
    <w:rsid w:val="0068464A"/>
    <w:rsid w:val="006A43F7"/>
    <w:rsid w:val="006C4158"/>
    <w:rsid w:val="006C4956"/>
    <w:rsid w:val="006D6DD4"/>
    <w:rsid w:val="006E5097"/>
    <w:rsid w:val="006F602C"/>
    <w:rsid w:val="006F6D47"/>
    <w:rsid w:val="006F7B7E"/>
    <w:rsid w:val="007119E4"/>
    <w:rsid w:val="0072144E"/>
    <w:rsid w:val="00724AC7"/>
    <w:rsid w:val="007250FD"/>
    <w:rsid w:val="0072647A"/>
    <w:rsid w:val="00726634"/>
    <w:rsid w:val="0074076C"/>
    <w:rsid w:val="007409F8"/>
    <w:rsid w:val="00750013"/>
    <w:rsid w:val="007535A0"/>
    <w:rsid w:val="00760616"/>
    <w:rsid w:val="007622A3"/>
    <w:rsid w:val="007637FC"/>
    <w:rsid w:val="00767995"/>
    <w:rsid w:val="007700E4"/>
    <w:rsid w:val="00771194"/>
    <w:rsid w:val="007742E2"/>
    <w:rsid w:val="007770CA"/>
    <w:rsid w:val="007819E1"/>
    <w:rsid w:val="007847B5"/>
    <w:rsid w:val="00786837"/>
    <w:rsid w:val="00796C25"/>
    <w:rsid w:val="00796F87"/>
    <w:rsid w:val="007979CA"/>
    <w:rsid w:val="007B1CEF"/>
    <w:rsid w:val="007B204D"/>
    <w:rsid w:val="007B550D"/>
    <w:rsid w:val="007B5B75"/>
    <w:rsid w:val="007C1463"/>
    <w:rsid w:val="007C25E9"/>
    <w:rsid w:val="007C35A2"/>
    <w:rsid w:val="007C711C"/>
    <w:rsid w:val="007D1867"/>
    <w:rsid w:val="007D1A9B"/>
    <w:rsid w:val="007E0CF5"/>
    <w:rsid w:val="007E2009"/>
    <w:rsid w:val="007E299B"/>
    <w:rsid w:val="007E4702"/>
    <w:rsid w:val="007F2AC1"/>
    <w:rsid w:val="007F5219"/>
    <w:rsid w:val="007F7691"/>
    <w:rsid w:val="008019BE"/>
    <w:rsid w:val="008019FF"/>
    <w:rsid w:val="00807967"/>
    <w:rsid w:val="00807D56"/>
    <w:rsid w:val="008116F3"/>
    <w:rsid w:val="00812D31"/>
    <w:rsid w:val="00816702"/>
    <w:rsid w:val="008179C1"/>
    <w:rsid w:val="00821BAA"/>
    <w:rsid w:val="00823022"/>
    <w:rsid w:val="008264ED"/>
    <w:rsid w:val="00832D99"/>
    <w:rsid w:val="008422B3"/>
    <w:rsid w:val="008506C0"/>
    <w:rsid w:val="008518C7"/>
    <w:rsid w:val="008523D9"/>
    <w:rsid w:val="0087173B"/>
    <w:rsid w:val="008869F5"/>
    <w:rsid w:val="00893046"/>
    <w:rsid w:val="0089309E"/>
    <w:rsid w:val="0089332A"/>
    <w:rsid w:val="008946A6"/>
    <w:rsid w:val="008A031B"/>
    <w:rsid w:val="008A1EF3"/>
    <w:rsid w:val="008A77AD"/>
    <w:rsid w:val="008B0D4A"/>
    <w:rsid w:val="008C09D7"/>
    <w:rsid w:val="008C3ED9"/>
    <w:rsid w:val="008C526B"/>
    <w:rsid w:val="008C5825"/>
    <w:rsid w:val="008D11E9"/>
    <w:rsid w:val="008D367F"/>
    <w:rsid w:val="008D56E5"/>
    <w:rsid w:val="008D6FAC"/>
    <w:rsid w:val="008E184E"/>
    <w:rsid w:val="008E337A"/>
    <w:rsid w:val="008E5F5D"/>
    <w:rsid w:val="008E6DF7"/>
    <w:rsid w:val="008F3F5D"/>
    <w:rsid w:val="009130B5"/>
    <w:rsid w:val="00916B78"/>
    <w:rsid w:val="00917EAF"/>
    <w:rsid w:val="009211CA"/>
    <w:rsid w:val="0092799D"/>
    <w:rsid w:val="009334A1"/>
    <w:rsid w:val="0093389C"/>
    <w:rsid w:val="00936F2A"/>
    <w:rsid w:val="00942DD0"/>
    <w:rsid w:val="009441D2"/>
    <w:rsid w:val="009449C8"/>
    <w:rsid w:val="00947A38"/>
    <w:rsid w:val="00950370"/>
    <w:rsid w:val="00954568"/>
    <w:rsid w:val="00955761"/>
    <w:rsid w:val="00961A37"/>
    <w:rsid w:val="00962FF9"/>
    <w:rsid w:val="00964812"/>
    <w:rsid w:val="0097051A"/>
    <w:rsid w:val="00976541"/>
    <w:rsid w:val="00994567"/>
    <w:rsid w:val="009945F8"/>
    <w:rsid w:val="009A21A7"/>
    <w:rsid w:val="009A418E"/>
    <w:rsid w:val="009A489B"/>
    <w:rsid w:val="009A48A3"/>
    <w:rsid w:val="009A4BD6"/>
    <w:rsid w:val="009A6EE3"/>
    <w:rsid w:val="009B1CFD"/>
    <w:rsid w:val="009B2469"/>
    <w:rsid w:val="009B5A86"/>
    <w:rsid w:val="009D1D1F"/>
    <w:rsid w:val="009D4032"/>
    <w:rsid w:val="009D71F3"/>
    <w:rsid w:val="009D7E68"/>
    <w:rsid w:val="009F2EE3"/>
    <w:rsid w:val="00A0134A"/>
    <w:rsid w:val="00A02F49"/>
    <w:rsid w:val="00A04194"/>
    <w:rsid w:val="00A1232F"/>
    <w:rsid w:val="00A16B4F"/>
    <w:rsid w:val="00A17B57"/>
    <w:rsid w:val="00A219BA"/>
    <w:rsid w:val="00A24792"/>
    <w:rsid w:val="00A318AA"/>
    <w:rsid w:val="00A455B2"/>
    <w:rsid w:val="00A6039C"/>
    <w:rsid w:val="00A60C65"/>
    <w:rsid w:val="00A6330F"/>
    <w:rsid w:val="00A67D37"/>
    <w:rsid w:val="00A828AC"/>
    <w:rsid w:val="00A83B6E"/>
    <w:rsid w:val="00A8510A"/>
    <w:rsid w:val="00A86E3E"/>
    <w:rsid w:val="00AB0789"/>
    <w:rsid w:val="00AB0924"/>
    <w:rsid w:val="00AB5088"/>
    <w:rsid w:val="00AC154E"/>
    <w:rsid w:val="00AD7CF4"/>
    <w:rsid w:val="00AE6EFC"/>
    <w:rsid w:val="00B00817"/>
    <w:rsid w:val="00B00F1E"/>
    <w:rsid w:val="00B02DA3"/>
    <w:rsid w:val="00B12FC1"/>
    <w:rsid w:val="00B13DA3"/>
    <w:rsid w:val="00B2023E"/>
    <w:rsid w:val="00B23AAF"/>
    <w:rsid w:val="00B25450"/>
    <w:rsid w:val="00B34AC9"/>
    <w:rsid w:val="00B36302"/>
    <w:rsid w:val="00B404A7"/>
    <w:rsid w:val="00B43895"/>
    <w:rsid w:val="00B5528D"/>
    <w:rsid w:val="00B5693A"/>
    <w:rsid w:val="00B60B9C"/>
    <w:rsid w:val="00B62C07"/>
    <w:rsid w:val="00B645A1"/>
    <w:rsid w:val="00B66920"/>
    <w:rsid w:val="00B7170B"/>
    <w:rsid w:val="00B72EB9"/>
    <w:rsid w:val="00B76430"/>
    <w:rsid w:val="00B83BB2"/>
    <w:rsid w:val="00B96631"/>
    <w:rsid w:val="00BB0B23"/>
    <w:rsid w:val="00BB423A"/>
    <w:rsid w:val="00BB5294"/>
    <w:rsid w:val="00BC15E5"/>
    <w:rsid w:val="00BD36DF"/>
    <w:rsid w:val="00BD3849"/>
    <w:rsid w:val="00BE07E0"/>
    <w:rsid w:val="00BE42EC"/>
    <w:rsid w:val="00BF706F"/>
    <w:rsid w:val="00C020F4"/>
    <w:rsid w:val="00C054B2"/>
    <w:rsid w:val="00C15D0D"/>
    <w:rsid w:val="00C1659E"/>
    <w:rsid w:val="00C20337"/>
    <w:rsid w:val="00C21F68"/>
    <w:rsid w:val="00C221C7"/>
    <w:rsid w:val="00C2588F"/>
    <w:rsid w:val="00C30663"/>
    <w:rsid w:val="00C30DC5"/>
    <w:rsid w:val="00C34EA2"/>
    <w:rsid w:val="00C37972"/>
    <w:rsid w:val="00C420BF"/>
    <w:rsid w:val="00C45F4C"/>
    <w:rsid w:val="00C65208"/>
    <w:rsid w:val="00C768BA"/>
    <w:rsid w:val="00C81489"/>
    <w:rsid w:val="00C8697D"/>
    <w:rsid w:val="00C94B46"/>
    <w:rsid w:val="00C954DA"/>
    <w:rsid w:val="00CA2420"/>
    <w:rsid w:val="00CA6DDF"/>
    <w:rsid w:val="00CB33E7"/>
    <w:rsid w:val="00CB37C4"/>
    <w:rsid w:val="00CB5886"/>
    <w:rsid w:val="00CC201A"/>
    <w:rsid w:val="00CD45CA"/>
    <w:rsid w:val="00CD4D7E"/>
    <w:rsid w:val="00CE5F04"/>
    <w:rsid w:val="00CF2DB9"/>
    <w:rsid w:val="00CF693C"/>
    <w:rsid w:val="00D00C24"/>
    <w:rsid w:val="00D017A1"/>
    <w:rsid w:val="00D10417"/>
    <w:rsid w:val="00D22845"/>
    <w:rsid w:val="00D2666D"/>
    <w:rsid w:val="00D31EA7"/>
    <w:rsid w:val="00D333E2"/>
    <w:rsid w:val="00D4128A"/>
    <w:rsid w:val="00D42F18"/>
    <w:rsid w:val="00D44FCD"/>
    <w:rsid w:val="00D4698E"/>
    <w:rsid w:val="00D469CF"/>
    <w:rsid w:val="00D469FA"/>
    <w:rsid w:val="00D55466"/>
    <w:rsid w:val="00D55B5C"/>
    <w:rsid w:val="00D6283C"/>
    <w:rsid w:val="00D706C5"/>
    <w:rsid w:val="00D726DC"/>
    <w:rsid w:val="00D77448"/>
    <w:rsid w:val="00D80778"/>
    <w:rsid w:val="00D90D4F"/>
    <w:rsid w:val="00D92B6C"/>
    <w:rsid w:val="00D941FF"/>
    <w:rsid w:val="00D947A4"/>
    <w:rsid w:val="00D96860"/>
    <w:rsid w:val="00DA1B1A"/>
    <w:rsid w:val="00DA61AD"/>
    <w:rsid w:val="00DA75EB"/>
    <w:rsid w:val="00DB3712"/>
    <w:rsid w:val="00DC20CE"/>
    <w:rsid w:val="00DD6EFF"/>
    <w:rsid w:val="00DE1846"/>
    <w:rsid w:val="00DE59CE"/>
    <w:rsid w:val="00DF3B1F"/>
    <w:rsid w:val="00DF529A"/>
    <w:rsid w:val="00E048ED"/>
    <w:rsid w:val="00E049AA"/>
    <w:rsid w:val="00E07DFE"/>
    <w:rsid w:val="00E1135D"/>
    <w:rsid w:val="00E1752C"/>
    <w:rsid w:val="00E257F4"/>
    <w:rsid w:val="00E40BAB"/>
    <w:rsid w:val="00E46053"/>
    <w:rsid w:val="00E52C60"/>
    <w:rsid w:val="00E5645C"/>
    <w:rsid w:val="00E56CDE"/>
    <w:rsid w:val="00E6284E"/>
    <w:rsid w:val="00E653C1"/>
    <w:rsid w:val="00E654DF"/>
    <w:rsid w:val="00E72DA1"/>
    <w:rsid w:val="00E76BEF"/>
    <w:rsid w:val="00E81B43"/>
    <w:rsid w:val="00E82699"/>
    <w:rsid w:val="00E874ED"/>
    <w:rsid w:val="00E90C15"/>
    <w:rsid w:val="00E90FE1"/>
    <w:rsid w:val="00E94775"/>
    <w:rsid w:val="00E9710F"/>
    <w:rsid w:val="00E97D67"/>
    <w:rsid w:val="00EA010F"/>
    <w:rsid w:val="00EA4AF8"/>
    <w:rsid w:val="00EA641B"/>
    <w:rsid w:val="00EB24DF"/>
    <w:rsid w:val="00EB502D"/>
    <w:rsid w:val="00EB68DF"/>
    <w:rsid w:val="00EB7667"/>
    <w:rsid w:val="00EC099B"/>
    <w:rsid w:val="00EC11CA"/>
    <w:rsid w:val="00EC4838"/>
    <w:rsid w:val="00EC7C65"/>
    <w:rsid w:val="00EC7FB1"/>
    <w:rsid w:val="00ED0D94"/>
    <w:rsid w:val="00ED4F67"/>
    <w:rsid w:val="00ED6AF8"/>
    <w:rsid w:val="00EE45DA"/>
    <w:rsid w:val="00EE668F"/>
    <w:rsid w:val="00EE7514"/>
    <w:rsid w:val="00EF2473"/>
    <w:rsid w:val="00EF48DB"/>
    <w:rsid w:val="00F01283"/>
    <w:rsid w:val="00F073F7"/>
    <w:rsid w:val="00F11259"/>
    <w:rsid w:val="00F1207F"/>
    <w:rsid w:val="00F157BA"/>
    <w:rsid w:val="00F15954"/>
    <w:rsid w:val="00F23F76"/>
    <w:rsid w:val="00F26E7F"/>
    <w:rsid w:val="00F324DB"/>
    <w:rsid w:val="00F32751"/>
    <w:rsid w:val="00F37411"/>
    <w:rsid w:val="00F4038D"/>
    <w:rsid w:val="00F43726"/>
    <w:rsid w:val="00F4560F"/>
    <w:rsid w:val="00F45D36"/>
    <w:rsid w:val="00F46C29"/>
    <w:rsid w:val="00F53AD2"/>
    <w:rsid w:val="00F54ED6"/>
    <w:rsid w:val="00F56FE8"/>
    <w:rsid w:val="00F57CB3"/>
    <w:rsid w:val="00F610D4"/>
    <w:rsid w:val="00F6378C"/>
    <w:rsid w:val="00F70B42"/>
    <w:rsid w:val="00F70FF1"/>
    <w:rsid w:val="00F72302"/>
    <w:rsid w:val="00F72CBF"/>
    <w:rsid w:val="00F774D9"/>
    <w:rsid w:val="00F779EA"/>
    <w:rsid w:val="00F80D45"/>
    <w:rsid w:val="00FA18AC"/>
    <w:rsid w:val="00FA401C"/>
    <w:rsid w:val="00FA574C"/>
    <w:rsid w:val="00FB10E4"/>
    <w:rsid w:val="00FC0317"/>
    <w:rsid w:val="00FC0C89"/>
    <w:rsid w:val="00FC3264"/>
    <w:rsid w:val="00FC4A04"/>
    <w:rsid w:val="00FD7E5B"/>
    <w:rsid w:val="00FE5E51"/>
    <w:rsid w:val="00FF0758"/>
    <w:rsid w:val="00FF0A96"/>
    <w:rsid w:val="00FF2F45"/>
    <w:rsid w:val="00FF55B1"/>
    <w:rsid w:val="00FF6349"/>
    <w:rsid w:val="00FF6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9BE54"/>
  <w15:chartTrackingRefBased/>
  <w15:docId w15:val="{6100D2EB-A9F2-934A-9AEF-F444D0E3A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5761"/>
    <w:rPr>
      <w:rFonts w:ascii="Times New Roman" w:eastAsia="Times New Roman" w:hAnsi="Times New Roman" w:cs="Times New Roman"/>
    </w:rPr>
  </w:style>
  <w:style w:type="paragraph" w:styleId="Heading3">
    <w:name w:val="heading 3"/>
    <w:basedOn w:val="Normal"/>
    <w:link w:val="Heading3Char"/>
    <w:uiPriority w:val="9"/>
    <w:qFormat/>
    <w:rsid w:val="00193DD9"/>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1659"/>
    <w:pPr>
      <w:ind w:left="720"/>
      <w:contextualSpacing/>
    </w:pPr>
  </w:style>
  <w:style w:type="character" w:customStyle="1" w:styleId="apple-converted-space">
    <w:name w:val="apple-converted-space"/>
    <w:basedOn w:val="DefaultParagraphFont"/>
    <w:rsid w:val="00193DD9"/>
  </w:style>
  <w:style w:type="character" w:customStyle="1" w:styleId="Heading3Char">
    <w:name w:val="Heading 3 Char"/>
    <w:basedOn w:val="DefaultParagraphFont"/>
    <w:link w:val="Heading3"/>
    <w:uiPriority w:val="9"/>
    <w:rsid w:val="00193DD9"/>
    <w:rPr>
      <w:rFonts w:ascii="Times New Roman" w:eastAsia="Times New Roman" w:hAnsi="Times New Roman" w:cs="Times New Roman"/>
      <w:b/>
      <w:bCs/>
      <w:sz w:val="27"/>
      <w:szCs w:val="27"/>
    </w:rPr>
  </w:style>
  <w:style w:type="paragraph" w:customStyle="1" w:styleId="EndNoteBibliographyTitle">
    <w:name w:val="EndNote Bibliography Title"/>
    <w:basedOn w:val="Normal"/>
    <w:link w:val="EndNoteBibliographyTitleChar"/>
    <w:rsid w:val="00936F2A"/>
    <w:pPr>
      <w:jc w:val="center"/>
    </w:pPr>
  </w:style>
  <w:style w:type="character" w:customStyle="1" w:styleId="EndNoteBibliographyTitleChar">
    <w:name w:val="EndNote Bibliography Title Char"/>
    <w:basedOn w:val="DefaultParagraphFont"/>
    <w:link w:val="EndNoteBibliographyTitle"/>
    <w:rsid w:val="00936F2A"/>
    <w:rPr>
      <w:rFonts w:ascii="Times New Roman" w:eastAsia="Times New Roman" w:hAnsi="Times New Roman" w:cs="Times New Roman"/>
    </w:rPr>
  </w:style>
  <w:style w:type="paragraph" w:customStyle="1" w:styleId="EndNoteBibliography">
    <w:name w:val="EndNote Bibliography"/>
    <w:basedOn w:val="Normal"/>
    <w:link w:val="EndNoteBibliographyChar"/>
    <w:rsid w:val="00936F2A"/>
  </w:style>
  <w:style w:type="character" w:customStyle="1" w:styleId="EndNoteBibliographyChar">
    <w:name w:val="EndNote Bibliography Char"/>
    <w:basedOn w:val="DefaultParagraphFont"/>
    <w:link w:val="EndNoteBibliography"/>
    <w:rsid w:val="00936F2A"/>
    <w:rPr>
      <w:rFonts w:ascii="Times New Roman" w:eastAsia="Times New Roman" w:hAnsi="Times New Roman" w:cs="Times New Roman"/>
    </w:rPr>
  </w:style>
  <w:style w:type="paragraph" w:styleId="NormalWeb">
    <w:name w:val="Normal (Web)"/>
    <w:basedOn w:val="Normal"/>
    <w:uiPriority w:val="99"/>
    <w:unhideWhenUsed/>
    <w:rsid w:val="00E52C60"/>
    <w:pPr>
      <w:spacing w:before="100" w:beforeAutospacing="1" w:after="100" w:afterAutospacing="1"/>
    </w:pPr>
  </w:style>
  <w:style w:type="character" w:styleId="Hyperlink">
    <w:name w:val="Hyperlink"/>
    <w:basedOn w:val="DefaultParagraphFont"/>
    <w:uiPriority w:val="99"/>
    <w:unhideWhenUsed/>
    <w:rsid w:val="00D44FCD"/>
    <w:rPr>
      <w:color w:val="0000FF"/>
      <w:u w:val="single"/>
    </w:rPr>
  </w:style>
  <w:style w:type="character" w:customStyle="1" w:styleId="mim-highlighted">
    <w:name w:val="mim-highlighted"/>
    <w:basedOn w:val="DefaultParagraphFont"/>
    <w:rsid w:val="00D44FCD"/>
  </w:style>
  <w:style w:type="character" w:styleId="CommentReference">
    <w:name w:val="annotation reference"/>
    <w:basedOn w:val="DefaultParagraphFont"/>
    <w:uiPriority w:val="99"/>
    <w:semiHidden/>
    <w:unhideWhenUsed/>
    <w:qFormat/>
    <w:rsid w:val="000A5933"/>
    <w:rPr>
      <w:sz w:val="16"/>
      <w:szCs w:val="16"/>
    </w:rPr>
  </w:style>
  <w:style w:type="paragraph" w:styleId="CommentText">
    <w:name w:val="annotation text"/>
    <w:basedOn w:val="Normal"/>
    <w:link w:val="CommentTextChar"/>
    <w:uiPriority w:val="99"/>
    <w:unhideWhenUsed/>
    <w:qFormat/>
    <w:rsid w:val="000A5933"/>
    <w:rPr>
      <w:sz w:val="20"/>
      <w:szCs w:val="20"/>
    </w:rPr>
  </w:style>
  <w:style w:type="character" w:customStyle="1" w:styleId="CommentTextChar">
    <w:name w:val="Comment Text Char"/>
    <w:basedOn w:val="DefaultParagraphFont"/>
    <w:link w:val="CommentText"/>
    <w:uiPriority w:val="99"/>
    <w:qFormat/>
    <w:rsid w:val="000A593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A5933"/>
    <w:rPr>
      <w:b/>
      <w:bCs/>
    </w:rPr>
  </w:style>
  <w:style w:type="character" w:customStyle="1" w:styleId="CommentSubjectChar">
    <w:name w:val="Comment Subject Char"/>
    <w:basedOn w:val="CommentTextChar"/>
    <w:link w:val="CommentSubject"/>
    <w:uiPriority w:val="99"/>
    <w:semiHidden/>
    <w:rsid w:val="000A593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A5933"/>
    <w:rPr>
      <w:sz w:val="18"/>
      <w:szCs w:val="18"/>
    </w:rPr>
  </w:style>
  <w:style w:type="character" w:customStyle="1" w:styleId="BalloonTextChar">
    <w:name w:val="Balloon Text Char"/>
    <w:basedOn w:val="DefaultParagraphFont"/>
    <w:link w:val="BalloonText"/>
    <w:uiPriority w:val="99"/>
    <w:semiHidden/>
    <w:rsid w:val="000A5933"/>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DE1846"/>
    <w:rPr>
      <w:color w:val="954F72" w:themeColor="followedHyperlink"/>
      <w:u w:val="single"/>
    </w:rPr>
  </w:style>
  <w:style w:type="character" w:customStyle="1" w:styleId="gmail-il">
    <w:name w:val="gmail-il"/>
    <w:basedOn w:val="DefaultParagraphFont"/>
    <w:rsid w:val="00496740"/>
  </w:style>
  <w:style w:type="character" w:customStyle="1" w:styleId="internalref">
    <w:name w:val="internalref"/>
    <w:basedOn w:val="DefaultParagraphFont"/>
    <w:rsid w:val="00C94B46"/>
  </w:style>
  <w:style w:type="character" w:styleId="Emphasis">
    <w:name w:val="Emphasis"/>
    <w:basedOn w:val="DefaultParagraphFont"/>
    <w:uiPriority w:val="20"/>
    <w:qFormat/>
    <w:rsid w:val="005F011E"/>
    <w:rPr>
      <w:i/>
      <w:iCs/>
    </w:rPr>
  </w:style>
  <w:style w:type="character" w:customStyle="1" w:styleId="tooltiphint-jfotn7-0">
    <w:name w:val="tooltiphint-jfotn7-0"/>
    <w:basedOn w:val="DefaultParagraphFont"/>
    <w:rsid w:val="001810AF"/>
  </w:style>
  <w:style w:type="character" w:customStyle="1" w:styleId="UnresolvedMention1">
    <w:name w:val="Unresolved Mention1"/>
    <w:basedOn w:val="DefaultParagraphFont"/>
    <w:uiPriority w:val="99"/>
    <w:semiHidden/>
    <w:unhideWhenUsed/>
    <w:rsid w:val="00F72302"/>
    <w:rPr>
      <w:color w:val="605E5C"/>
      <w:shd w:val="clear" w:color="auto" w:fill="E1DFDD"/>
    </w:rPr>
  </w:style>
  <w:style w:type="paragraph" w:styleId="Revision">
    <w:name w:val="Revision"/>
    <w:hidden/>
    <w:uiPriority w:val="99"/>
    <w:semiHidden/>
    <w:rsid w:val="006F602C"/>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C420BF"/>
    <w:rPr>
      <w:color w:val="605E5C"/>
      <w:shd w:val="clear" w:color="auto" w:fill="E1DFDD"/>
    </w:rPr>
  </w:style>
  <w:style w:type="character" w:styleId="Strong">
    <w:name w:val="Strong"/>
    <w:basedOn w:val="DefaultParagraphFont"/>
    <w:uiPriority w:val="22"/>
    <w:qFormat/>
    <w:rsid w:val="006C4956"/>
    <w:rPr>
      <w:b/>
      <w:bCs/>
    </w:rPr>
  </w:style>
  <w:style w:type="character" w:customStyle="1" w:styleId="a">
    <w:name w:val="_"/>
    <w:basedOn w:val="DefaultParagraphFont"/>
    <w:rsid w:val="00955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2142">
      <w:bodyDiv w:val="1"/>
      <w:marLeft w:val="0"/>
      <w:marRight w:val="0"/>
      <w:marTop w:val="0"/>
      <w:marBottom w:val="0"/>
      <w:divBdr>
        <w:top w:val="none" w:sz="0" w:space="0" w:color="auto"/>
        <w:left w:val="none" w:sz="0" w:space="0" w:color="auto"/>
        <w:bottom w:val="none" w:sz="0" w:space="0" w:color="auto"/>
        <w:right w:val="none" w:sz="0" w:space="0" w:color="auto"/>
      </w:divBdr>
    </w:div>
    <w:div w:id="36467223">
      <w:bodyDiv w:val="1"/>
      <w:marLeft w:val="0"/>
      <w:marRight w:val="0"/>
      <w:marTop w:val="0"/>
      <w:marBottom w:val="0"/>
      <w:divBdr>
        <w:top w:val="none" w:sz="0" w:space="0" w:color="auto"/>
        <w:left w:val="none" w:sz="0" w:space="0" w:color="auto"/>
        <w:bottom w:val="none" w:sz="0" w:space="0" w:color="auto"/>
        <w:right w:val="none" w:sz="0" w:space="0" w:color="auto"/>
      </w:divBdr>
    </w:div>
    <w:div w:id="47725252">
      <w:bodyDiv w:val="1"/>
      <w:marLeft w:val="0"/>
      <w:marRight w:val="0"/>
      <w:marTop w:val="0"/>
      <w:marBottom w:val="0"/>
      <w:divBdr>
        <w:top w:val="none" w:sz="0" w:space="0" w:color="auto"/>
        <w:left w:val="none" w:sz="0" w:space="0" w:color="auto"/>
        <w:bottom w:val="none" w:sz="0" w:space="0" w:color="auto"/>
        <w:right w:val="none" w:sz="0" w:space="0" w:color="auto"/>
      </w:divBdr>
    </w:div>
    <w:div w:id="73284083">
      <w:bodyDiv w:val="1"/>
      <w:marLeft w:val="0"/>
      <w:marRight w:val="0"/>
      <w:marTop w:val="0"/>
      <w:marBottom w:val="0"/>
      <w:divBdr>
        <w:top w:val="none" w:sz="0" w:space="0" w:color="auto"/>
        <w:left w:val="none" w:sz="0" w:space="0" w:color="auto"/>
        <w:bottom w:val="none" w:sz="0" w:space="0" w:color="auto"/>
        <w:right w:val="none" w:sz="0" w:space="0" w:color="auto"/>
      </w:divBdr>
    </w:div>
    <w:div w:id="88817280">
      <w:bodyDiv w:val="1"/>
      <w:marLeft w:val="0"/>
      <w:marRight w:val="0"/>
      <w:marTop w:val="0"/>
      <w:marBottom w:val="0"/>
      <w:divBdr>
        <w:top w:val="none" w:sz="0" w:space="0" w:color="auto"/>
        <w:left w:val="none" w:sz="0" w:space="0" w:color="auto"/>
        <w:bottom w:val="none" w:sz="0" w:space="0" w:color="auto"/>
        <w:right w:val="none" w:sz="0" w:space="0" w:color="auto"/>
      </w:divBdr>
    </w:div>
    <w:div w:id="159391439">
      <w:bodyDiv w:val="1"/>
      <w:marLeft w:val="0"/>
      <w:marRight w:val="0"/>
      <w:marTop w:val="0"/>
      <w:marBottom w:val="0"/>
      <w:divBdr>
        <w:top w:val="none" w:sz="0" w:space="0" w:color="auto"/>
        <w:left w:val="none" w:sz="0" w:space="0" w:color="auto"/>
        <w:bottom w:val="none" w:sz="0" w:space="0" w:color="auto"/>
        <w:right w:val="none" w:sz="0" w:space="0" w:color="auto"/>
      </w:divBdr>
      <w:divsChild>
        <w:div w:id="2032484356">
          <w:marLeft w:val="1066"/>
          <w:marRight w:val="0"/>
          <w:marTop w:val="308"/>
          <w:marBottom w:val="0"/>
          <w:divBdr>
            <w:top w:val="none" w:sz="0" w:space="0" w:color="auto"/>
            <w:left w:val="none" w:sz="0" w:space="0" w:color="auto"/>
            <w:bottom w:val="none" w:sz="0" w:space="0" w:color="auto"/>
            <w:right w:val="none" w:sz="0" w:space="0" w:color="auto"/>
          </w:divBdr>
        </w:div>
        <w:div w:id="938488971">
          <w:marLeft w:val="3730"/>
          <w:marRight w:val="0"/>
          <w:marTop w:val="308"/>
          <w:marBottom w:val="0"/>
          <w:divBdr>
            <w:top w:val="none" w:sz="0" w:space="0" w:color="auto"/>
            <w:left w:val="none" w:sz="0" w:space="0" w:color="auto"/>
            <w:bottom w:val="none" w:sz="0" w:space="0" w:color="auto"/>
            <w:right w:val="none" w:sz="0" w:space="0" w:color="auto"/>
          </w:divBdr>
        </w:div>
        <w:div w:id="1391465059">
          <w:marLeft w:val="3730"/>
          <w:marRight w:val="0"/>
          <w:marTop w:val="308"/>
          <w:marBottom w:val="0"/>
          <w:divBdr>
            <w:top w:val="none" w:sz="0" w:space="0" w:color="auto"/>
            <w:left w:val="none" w:sz="0" w:space="0" w:color="auto"/>
            <w:bottom w:val="none" w:sz="0" w:space="0" w:color="auto"/>
            <w:right w:val="none" w:sz="0" w:space="0" w:color="auto"/>
          </w:divBdr>
        </w:div>
        <w:div w:id="375129608">
          <w:marLeft w:val="1066"/>
          <w:marRight w:val="0"/>
          <w:marTop w:val="308"/>
          <w:marBottom w:val="0"/>
          <w:divBdr>
            <w:top w:val="none" w:sz="0" w:space="0" w:color="auto"/>
            <w:left w:val="none" w:sz="0" w:space="0" w:color="auto"/>
            <w:bottom w:val="none" w:sz="0" w:space="0" w:color="auto"/>
            <w:right w:val="none" w:sz="0" w:space="0" w:color="auto"/>
          </w:divBdr>
        </w:div>
        <w:div w:id="1975061161">
          <w:marLeft w:val="3384"/>
          <w:marRight w:val="0"/>
          <w:marTop w:val="308"/>
          <w:marBottom w:val="0"/>
          <w:divBdr>
            <w:top w:val="none" w:sz="0" w:space="0" w:color="auto"/>
            <w:left w:val="none" w:sz="0" w:space="0" w:color="auto"/>
            <w:bottom w:val="none" w:sz="0" w:space="0" w:color="auto"/>
            <w:right w:val="none" w:sz="0" w:space="0" w:color="auto"/>
          </w:divBdr>
        </w:div>
        <w:div w:id="133715329">
          <w:marLeft w:val="1066"/>
          <w:marRight w:val="0"/>
          <w:marTop w:val="308"/>
          <w:marBottom w:val="0"/>
          <w:divBdr>
            <w:top w:val="none" w:sz="0" w:space="0" w:color="auto"/>
            <w:left w:val="none" w:sz="0" w:space="0" w:color="auto"/>
            <w:bottom w:val="none" w:sz="0" w:space="0" w:color="auto"/>
            <w:right w:val="none" w:sz="0" w:space="0" w:color="auto"/>
          </w:divBdr>
        </w:div>
        <w:div w:id="1872108137">
          <w:marLeft w:val="1066"/>
          <w:marRight w:val="0"/>
          <w:marTop w:val="308"/>
          <w:marBottom w:val="0"/>
          <w:divBdr>
            <w:top w:val="none" w:sz="0" w:space="0" w:color="auto"/>
            <w:left w:val="none" w:sz="0" w:space="0" w:color="auto"/>
            <w:bottom w:val="none" w:sz="0" w:space="0" w:color="auto"/>
            <w:right w:val="none" w:sz="0" w:space="0" w:color="auto"/>
          </w:divBdr>
        </w:div>
        <w:div w:id="1451704676">
          <w:marLeft w:val="3384"/>
          <w:marRight w:val="0"/>
          <w:marTop w:val="308"/>
          <w:marBottom w:val="0"/>
          <w:divBdr>
            <w:top w:val="none" w:sz="0" w:space="0" w:color="auto"/>
            <w:left w:val="none" w:sz="0" w:space="0" w:color="auto"/>
            <w:bottom w:val="none" w:sz="0" w:space="0" w:color="auto"/>
            <w:right w:val="none" w:sz="0" w:space="0" w:color="auto"/>
          </w:divBdr>
        </w:div>
        <w:div w:id="2010406685">
          <w:marLeft w:val="3384"/>
          <w:marRight w:val="0"/>
          <w:marTop w:val="308"/>
          <w:marBottom w:val="0"/>
          <w:divBdr>
            <w:top w:val="none" w:sz="0" w:space="0" w:color="auto"/>
            <w:left w:val="none" w:sz="0" w:space="0" w:color="auto"/>
            <w:bottom w:val="none" w:sz="0" w:space="0" w:color="auto"/>
            <w:right w:val="none" w:sz="0" w:space="0" w:color="auto"/>
          </w:divBdr>
        </w:div>
      </w:divsChild>
    </w:div>
    <w:div w:id="160631207">
      <w:bodyDiv w:val="1"/>
      <w:marLeft w:val="0"/>
      <w:marRight w:val="0"/>
      <w:marTop w:val="0"/>
      <w:marBottom w:val="0"/>
      <w:divBdr>
        <w:top w:val="none" w:sz="0" w:space="0" w:color="auto"/>
        <w:left w:val="none" w:sz="0" w:space="0" w:color="auto"/>
        <w:bottom w:val="none" w:sz="0" w:space="0" w:color="auto"/>
        <w:right w:val="none" w:sz="0" w:space="0" w:color="auto"/>
      </w:divBdr>
    </w:div>
    <w:div w:id="211894045">
      <w:bodyDiv w:val="1"/>
      <w:marLeft w:val="0"/>
      <w:marRight w:val="0"/>
      <w:marTop w:val="0"/>
      <w:marBottom w:val="0"/>
      <w:divBdr>
        <w:top w:val="none" w:sz="0" w:space="0" w:color="auto"/>
        <w:left w:val="none" w:sz="0" w:space="0" w:color="auto"/>
        <w:bottom w:val="none" w:sz="0" w:space="0" w:color="auto"/>
        <w:right w:val="none" w:sz="0" w:space="0" w:color="auto"/>
      </w:divBdr>
    </w:div>
    <w:div w:id="216472466">
      <w:bodyDiv w:val="1"/>
      <w:marLeft w:val="0"/>
      <w:marRight w:val="0"/>
      <w:marTop w:val="0"/>
      <w:marBottom w:val="0"/>
      <w:divBdr>
        <w:top w:val="none" w:sz="0" w:space="0" w:color="auto"/>
        <w:left w:val="none" w:sz="0" w:space="0" w:color="auto"/>
        <w:bottom w:val="none" w:sz="0" w:space="0" w:color="auto"/>
        <w:right w:val="none" w:sz="0" w:space="0" w:color="auto"/>
      </w:divBdr>
    </w:div>
    <w:div w:id="255405100">
      <w:bodyDiv w:val="1"/>
      <w:marLeft w:val="0"/>
      <w:marRight w:val="0"/>
      <w:marTop w:val="0"/>
      <w:marBottom w:val="0"/>
      <w:divBdr>
        <w:top w:val="none" w:sz="0" w:space="0" w:color="auto"/>
        <w:left w:val="none" w:sz="0" w:space="0" w:color="auto"/>
        <w:bottom w:val="none" w:sz="0" w:space="0" w:color="auto"/>
        <w:right w:val="none" w:sz="0" w:space="0" w:color="auto"/>
      </w:divBdr>
    </w:div>
    <w:div w:id="257176443">
      <w:bodyDiv w:val="1"/>
      <w:marLeft w:val="0"/>
      <w:marRight w:val="0"/>
      <w:marTop w:val="0"/>
      <w:marBottom w:val="0"/>
      <w:divBdr>
        <w:top w:val="none" w:sz="0" w:space="0" w:color="auto"/>
        <w:left w:val="none" w:sz="0" w:space="0" w:color="auto"/>
        <w:bottom w:val="none" w:sz="0" w:space="0" w:color="auto"/>
        <w:right w:val="none" w:sz="0" w:space="0" w:color="auto"/>
      </w:divBdr>
    </w:div>
    <w:div w:id="264462685">
      <w:bodyDiv w:val="1"/>
      <w:marLeft w:val="0"/>
      <w:marRight w:val="0"/>
      <w:marTop w:val="0"/>
      <w:marBottom w:val="0"/>
      <w:divBdr>
        <w:top w:val="none" w:sz="0" w:space="0" w:color="auto"/>
        <w:left w:val="none" w:sz="0" w:space="0" w:color="auto"/>
        <w:bottom w:val="none" w:sz="0" w:space="0" w:color="auto"/>
        <w:right w:val="none" w:sz="0" w:space="0" w:color="auto"/>
      </w:divBdr>
    </w:div>
    <w:div w:id="267659954">
      <w:bodyDiv w:val="1"/>
      <w:marLeft w:val="0"/>
      <w:marRight w:val="0"/>
      <w:marTop w:val="0"/>
      <w:marBottom w:val="0"/>
      <w:divBdr>
        <w:top w:val="none" w:sz="0" w:space="0" w:color="auto"/>
        <w:left w:val="none" w:sz="0" w:space="0" w:color="auto"/>
        <w:bottom w:val="none" w:sz="0" w:space="0" w:color="auto"/>
        <w:right w:val="none" w:sz="0" w:space="0" w:color="auto"/>
      </w:divBdr>
    </w:div>
    <w:div w:id="314453658">
      <w:bodyDiv w:val="1"/>
      <w:marLeft w:val="0"/>
      <w:marRight w:val="0"/>
      <w:marTop w:val="0"/>
      <w:marBottom w:val="0"/>
      <w:divBdr>
        <w:top w:val="none" w:sz="0" w:space="0" w:color="auto"/>
        <w:left w:val="none" w:sz="0" w:space="0" w:color="auto"/>
        <w:bottom w:val="none" w:sz="0" w:space="0" w:color="auto"/>
        <w:right w:val="none" w:sz="0" w:space="0" w:color="auto"/>
      </w:divBdr>
    </w:div>
    <w:div w:id="330330179">
      <w:bodyDiv w:val="1"/>
      <w:marLeft w:val="0"/>
      <w:marRight w:val="0"/>
      <w:marTop w:val="0"/>
      <w:marBottom w:val="0"/>
      <w:divBdr>
        <w:top w:val="none" w:sz="0" w:space="0" w:color="auto"/>
        <w:left w:val="none" w:sz="0" w:space="0" w:color="auto"/>
        <w:bottom w:val="none" w:sz="0" w:space="0" w:color="auto"/>
        <w:right w:val="none" w:sz="0" w:space="0" w:color="auto"/>
      </w:divBdr>
    </w:div>
    <w:div w:id="347874886">
      <w:bodyDiv w:val="1"/>
      <w:marLeft w:val="0"/>
      <w:marRight w:val="0"/>
      <w:marTop w:val="0"/>
      <w:marBottom w:val="0"/>
      <w:divBdr>
        <w:top w:val="none" w:sz="0" w:space="0" w:color="auto"/>
        <w:left w:val="none" w:sz="0" w:space="0" w:color="auto"/>
        <w:bottom w:val="none" w:sz="0" w:space="0" w:color="auto"/>
        <w:right w:val="none" w:sz="0" w:space="0" w:color="auto"/>
      </w:divBdr>
    </w:div>
    <w:div w:id="417290319">
      <w:bodyDiv w:val="1"/>
      <w:marLeft w:val="0"/>
      <w:marRight w:val="0"/>
      <w:marTop w:val="0"/>
      <w:marBottom w:val="0"/>
      <w:divBdr>
        <w:top w:val="none" w:sz="0" w:space="0" w:color="auto"/>
        <w:left w:val="none" w:sz="0" w:space="0" w:color="auto"/>
        <w:bottom w:val="none" w:sz="0" w:space="0" w:color="auto"/>
        <w:right w:val="none" w:sz="0" w:space="0" w:color="auto"/>
      </w:divBdr>
      <w:divsChild>
        <w:div w:id="811025427">
          <w:marLeft w:val="662"/>
          <w:marRight w:val="0"/>
          <w:marTop w:val="123"/>
          <w:marBottom w:val="0"/>
          <w:divBdr>
            <w:top w:val="none" w:sz="0" w:space="0" w:color="auto"/>
            <w:left w:val="none" w:sz="0" w:space="0" w:color="auto"/>
            <w:bottom w:val="none" w:sz="0" w:space="0" w:color="auto"/>
            <w:right w:val="none" w:sz="0" w:space="0" w:color="auto"/>
          </w:divBdr>
        </w:div>
      </w:divsChild>
    </w:div>
    <w:div w:id="417676100">
      <w:bodyDiv w:val="1"/>
      <w:marLeft w:val="0"/>
      <w:marRight w:val="0"/>
      <w:marTop w:val="0"/>
      <w:marBottom w:val="0"/>
      <w:divBdr>
        <w:top w:val="none" w:sz="0" w:space="0" w:color="auto"/>
        <w:left w:val="none" w:sz="0" w:space="0" w:color="auto"/>
        <w:bottom w:val="none" w:sz="0" w:space="0" w:color="auto"/>
        <w:right w:val="none" w:sz="0" w:space="0" w:color="auto"/>
      </w:divBdr>
      <w:divsChild>
        <w:div w:id="1283346628">
          <w:marLeft w:val="0"/>
          <w:marRight w:val="0"/>
          <w:marTop w:val="0"/>
          <w:marBottom w:val="0"/>
          <w:divBdr>
            <w:top w:val="none" w:sz="0" w:space="0" w:color="auto"/>
            <w:left w:val="none" w:sz="0" w:space="0" w:color="auto"/>
            <w:bottom w:val="none" w:sz="0" w:space="0" w:color="auto"/>
            <w:right w:val="none" w:sz="0" w:space="0" w:color="auto"/>
          </w:divBdr>
          <w:divsChild>
            <w:div w:id="262609553">
              <w:marLeft w:val="0"/>
              <w:marRight w:val="0"/>
              <w:marTop w:val="0"/>
              <w:marBottom w:val="0"/>
              <w:divBdr>
                <w:top w:val="none" w:sz="0" w:space="0" w:color="auto"/>
                <w:left w:val="none" w:sz="0" w:space="0" w:color="auto"/>
                <w:bottom w:val="none" w:sz="0" w:space="0" w:color="auto"/>
                <w:right w:val="none" w:sz="0" w:space="0" w:color="auto"/>
              </w:divBdr>
              <w:divsChild>
                <w:div w:id="451948281">
                  <w:marLeft w:val="0"/>
                  <w:marRight w:val="0"/>
                  <w:marTop w:val="0"/>
                  <w:marBottom w:val="0"/>
                  <w:divBdr>
                    <w:top w:val="none" w:sz="0" w:space="0" w:color="auto"/>
                    <w:left w:val="none" w:sz="0" w:space="0" w:color="auto"/>
                    <w:bottom w:val="none" w:sz="0" w:space="0" w:color="auto"/>
                    <w:right w:val="none" w:sz="0" w:space="0" w:color="auto"/>
                  </w:divBdr>
                  <w:divsChild>
                    <w:div w:id="196072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0980">
      <w:bodyDiv w:val="1"/>
      <w:marLeft w:val="0"/>
      <w:marRight w:val="0"/>
      <w:marTop w:val="0"/>
      <w:marBottom w:val="0"/>
      <w:divBdr>
        <w:top w:val="none" w:sz="0" w:space="0" w:color="auto"/>
        <w:left w:val="none" w:sz="0" w:space="0" w:color="auto"/>
        <w:bottom w:val="none" w:sz="0" w:space="0" w:color="auto"/>
        <w:right w:val="none" w:sz="0" w:space="0" w:color="auto"/>
      </w:divBdr>
    </w:div>
    <w:div w:id="430853145">
      <w:bodyDiv w:val="1"/>
      <w:marLeft w:val="0"/>
      <w:marRight w:val="0"/>
      <w:marTop w:val="0"/>
      <w:marBottom w:val="0"/>
      <w:divBdr>
        <w:top w:val="none" w:sz="0" w:space="0" w:color="auto"/>
        <w:left w:val="none" w:sz="0" w:space="0" w:color="auto"/>
        <w:bottom w:val="none" w:sz="0" w:space="0" w:color="auto"/>
        <w:right w:val="none" w:sz="0" w:space="0" w:color="auto"/>
      </w:divBdr>
    </w:div>
    <w:div w:id="437453645">
      <w:bodyDiv w:val="1"/>
      <w:marLeft w:val="0"/>
      <w:marRight w:val="0"/>
      <w:marTop w:val="0"/>
      <w:marBottom w:val="0"/>
      <w:divBdr>
        <w:top w:val="none" w:sz="0" w:space="0" w:color="auto"/>
        <w:left w:val="none" w:sz="0" w:space="0" w:color="auto"/>
        <w:bottom w:val="none" w:sz="0" w:space="0" w:color="auto"/>
        <w:right w:val="none" w:sz="0" w:space="0" w:color="auto"/>
      </w:divBdr>
    </w:div>
    <w:div w:id="441532142">
      <w:bodyDiv w:val="1"/>
      <w:marLeft w:val="0"/>
      <w:marRight w:val="0"/>
      <w:marTop w:val="0"/>
      <w:marBottom w:val="0"/>
      <w:divBdr>
        <w:top w:val="none" w:sz="0" w:space="0" w:color="auto"/>
        <w:left w:val="none" w:sz="0" w:space="0" w:color="auto"/>
        <w:bottom w:val="none" w:sz="0" w:space="0" w:color="auto"/>
        <w:right w:val="none" w:sz="0" w:space="0" w:color="auto"/>
      </w:divBdr>
    </w:div>
    <w:div w:id="454059932">
      <w:bodyDiv w:val="1"/>
      <w:marLeft w:val="0"/>
      <w:marRight w:val="0"/>
      <w:marTop w:val="0"/>
      <w:marBottom w:val="0"/>
      <w:divBdr>
        <w:top w:val="none" w:sz="0" w:space="0" w:color="auto"/>
        <w:left w:val="none" w:sz="0" w:space="0" w:color="auto"/>
        <w:bottom w:val="none" w:sz="0" w:space="0" w:color="auto"/>
        <w:right w:val="none" w:sz="0" w:space="0" w:color="auto"/>
      </w:divBdr>
    </w:div>
    <w:div w:id="463817687">
      <w:bodyDiv w:val="1"/>
      <w:marLeft w:val="0"/>
      <w:marRight w:val="0"/>
      <w:marTop w:val="0"/>
      <w:marBottom w:val="0"/>
      <w:divBdr>
        <w:top w:val="none" w:sz="0" w:space="0" w:color="auto"/>
        <w:left w:val="none" w:sz="0" w:space="0" w:color="auto"/>
        <w:bottom w:val="none" w:sz="0" w:space="0" w:color="auto"/>
        <w:right w:val="none" w:sz="0" w:space="0" w:color="auto"/>
      </w:divBdr>
      <w:divsChild>
        <w:div w:id="414328442">
          <w:marLeft w:val="0"/>
          <w:marRight w:val="0"/>
          <w:marTop w:val="0"/>
          <w:marBottom w:val="0"/>
          <w:divBdr>
            <w:top w:val="none" w:sz="0" w:space="0" w:color="auto"/>
            <w:left w:val="none" w:sz="0" w:space="0" w:color="auto"/>
            <w:bottom w:val="none" w:sz="0" w:space="0" w:color="auto"/>
            <w:right w:val="none" w:sz="0" w:space="0" w:color="auto"/>
          </w:divBdr>
          <w:divsChild>
            <w:div w:id="1504202214">
              <w:marLeft w:val="0"/>
              <w:marRight w:val="0"/>
              <w:marTop w:val="0"/>
              <w:marBottom w:val="0"/>
              <w:divBdr>
                <w:top w:val="none" w:sz="0" w:space="0" w:color="auto"/>
                <w:left w:val="none" w:sz="0" w:space="0" w:color="auto"/>
                <w:bottom w:val="none" w:sz="0" w:space="0" w:color="auto"/>
                <w:right w:val="none" w:sz="0" w:space="0" w:color="auto"/>
              </w:divBdr>
              <w:divsChild>
                <w:div w:id="648287025">
                  <w:marLeft w:val="0"/>
                  <w:marRight w:val="0"/>
                  <w:marTop w:val="0"/>
                  <w:marBottom w:val="0"/>
                  <w:divBdr>
                    <w:top w:val="none" w:sz="0" w:space="0" w:color="auto"/>
                    <w:left w:val="none" w:sz="0" w:space="0" w:color="auto"/>
                    <w:bottom w:val="none" w:sz="0" w:space="0" w:color="auto"/>
                    <w:right w:val="none" w:sz="0" w:space="0" w:color="auto"/>
                  </w:divBdr>
                  <w:divsChild>
                    <w:div w:id="73573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218699">
      <w:bodyDiv w:val="1"/>
      <w:marLeft w:val="0"/>
      <w:marRight w:val="0"/>
      <w:marTop w:val="0"/>
      <w:marBottom w:val="0"/>
      <w:divBdr>
        <w:top w:val="none" w:sz="0" w:space="0" w:color="auto"/>
        <w:left w:val="none" w:sz="0" w:space="0" w:color="auto"/>
        <w:bottom w:val="none" w:sz="0" w:space="0" w:color="auto"/>
        <w:right w:val="none" w:sz="0" w:space="0" w:color="auto"/>
      </w:divBdr>
    </w:div>
    <w:div w:id="505360599">
      <w:bodyDiv w:val="1"/>
      <w:marLeft w:val="0"/>
      <w:marRight w:val="0"/>
      <w:marTop w:val="0"/>
      <w:marBottom w:val="0"/>
      <w:divBdr>
        <w:top w:val="none" w:sz="0" w:space="0" w:color="auto"/>
        <w:left w:val="none" w:sz="0" w:space="0" w:color="auto"/>
        <w:bottom w:val="none" w:sz="0" w:space="0" w:color="auto"/>
        <w:right w:val="none" w:sz="0" w:space="0" w:color="auto"/>
      </w:divBdr>
    </w:div>
    <w:div w:id="515267658">
      <w:bodyDiv w:val="1"/>
      <w:marLeft w:val="0"/>
      <w:marRight w:val="0"/>
      <w:marTop w:val="0"/>
      <w:marBottom w:val="0"/>
      <w:divBdr>
        <w:top w:val="none" w:sz="0" w:space="0" w:color="auto"/>
        <w:left w:val="none" w:sz="0" w:space="0" w:color="auto"/>
        <w:bottom w:val="none" w:sz="0" w:space="0" w:color="auto"/>
        <w:right w:val="none" w:sz="0" w:space="0" w:color="auto"/>
      </w:divBdr>
    </w:div>
    <w:div w:id="527835479">
      <w:bodyDiv w:val="1"/>
      <w:marLeft w:val="0"/>
      <w:marRight w:val="0"/>
      <w:marTop w:val="0"/>
      <w:marBottom w:val="0"/>
      <w:divBdr>
        <w:top w:val="none" w:sz="0" w:space="0" w:color="auto"/>
        <w:left w:val="none" w:sz="0" w:space="0" w:color="auto"/>
        <w:bottom w:val="none" w:sz="0" w:space="0" w:color="auto"/>
        <w:right w:val="none" w:sz="0" w:space="0" w:color="auto"/>
      </w:divBdr>
    </w:div>
    <w:div w:id="535239525">
      <w:bodyDiv w:val="1"/>
      <w:marLeft w:val="0"/>
      <w:marRight w:val="0"/>
      <w:marTop w:val="0"/>
      <w:marBottom w:val="0"/>
      <w:divBdr>
        <w:top w:val="none" w:sz="0" w:space="0" w:color="auto"/>
        <w:left w:val="none" w:sz="0" w:space="0" w:color="auto"/>
        <w:bottom w:val="none" w:sz="0" w:space="0" w:color="auto"/>
        <w:right w:val="none" w:sz="0" w:space="0" w:color="auto"/>
      </w:divBdr>
    </w:div>
    <w:div w:id="542330740">
      <w:bodyDiv w:val="1"/>
      <w:marLeft w:val="0"/>
      <w:marRight w:val="0"/>
      <w:marTop w:val="0"/>
      <w:marBottom w:val="0"/>
      <w:divBdr>
        <w:top w:val="none" w:sz="0" w:space="0" w:color="auto"/>
        <w:left w:val="none" w:sz="0" w:space="0" w:color="auto"/>
        <w:bottom w:val="none" w:sz="0" w:space="0" w:color="auto"/>
        <w:right w:val="none" w:sz="0" w:space="0" w:color="auto"/>
      </w:divBdr>
      <w:divsChild>
        <w:div w:id="1075515711">
          <w:marLeft w:val="662"/>
          <w:marRight w:val="0"/>
          <w:marTop w:val="123"/>
          <w:marBottom w:val="0"/>
          <w:divBdr>
            <w:top w:val="none" w:sz="0" w:space="0" w:color="auto"/>
            <w:left w:val="none" w:sz="0" w:space="0" w:color="auto"/>
            <w:bottom w:val="none" w:sz="0" w:space="0" w:color="auto"/>
            <w:right w:val="none" w:sz="0" w:space="0" w:color="auto"/>
          </w:divBdr>
        </w:div>
      </w:divsChild>
    </w:div>
    <w:div w:id="571355916">
      <w:bodyDiv w:val="1"/>
      <w:marLeft w:val="0"/>
      <w:marRight w:val="0"/>
      <w:marTop w:val="0"/>
      <w:marBottom w:val="0"/>
      <w:divBdr>
        <w:top w:val="none" w:sz="0" w:space="0" w:color="auto"/>
        <w:left w:val="none" w:sz="0" w:space="0" w:color="auto"/>
        <w:bottom w:val="none" w:sz="0" w:space="0" w:color="auto"/>
        <w:right w:val="none" w:sz="0" w:space="0" w:color="auto"/>
      </w:divBdr>
      <w:divsChild>
        <w:div w:id="1512506">
          <w:marLeft w:val="0"/>
          <w:marRight w:val="0"/>
          <w:marTop w:val="0"/>
          <w:marBottom w:val="0"/>
          <w:divBdr>
            <w:top w:val="none" w:sz="0" w:space="0" w:color="auto"/>
            <w:left w:val="none" w:sz="0" w:space="0" w:color="auto"/>
            <w:bottom w:val="none" w:sz="0" w:space="0" w:color="auto"/>
            <w:right w:val="none" w:sz="0" w:space="0" w:color="auto"/>
          </w:divBdr>
        </w:div>
        <w:div w:id="163934602">
          <w:marLeft w:val="0"/>
          <w:marRight w:val="0"/>
          <w:marTop w:val="0"/>
          <w:marBottom w:val="0"/>
          <w:divBdr>
            <w:top w:val="none" w:sz="0" w:space="0" w:color="auto"/>
            <w:left w:val="none" w:sz="0" w:space="0" w:color="auto"/>
            <w:bottom w:val="none" w:sz="0" w:space="0" w:color="auto"/>
            <w:right w:val="none" w:sz="0" w:space="0" w:color="auto"/>
          </w:divBdr>
        </w:div>
        <w:div w:id="1589536881">
          <w:marLeft w:val="0"/>
          <w:marRight w:val="0"/>
          <w:marTop w:val="0"/>
          <w:marBottom w:val="0"/>
          <w:divBdr>
            <w:top w:val="none" w:sz="0" w:space="0" w:color="auto"/>
            <w:left w:val="none" w:sz="0" w:space="0" w:color="auto"/>
            <w:bottom w:val="none" w:sz="0" w:space="0" w:color="auto"/>
            <w:right w:val="none" w:sz="0" w:space="0" w:color="auto"/>
          </w:divBdr>
        </w:div>
        <w:div w:id="1596330369">
          <w:marLeft w:val="0"/>
          <w:marRight w:val="0"/>
          <w:marTop w:val="0"/>
          <w:marBottom w:val="0"/>
          <w:divBdr>
            <w:top w:val="none" w:sz="0" w:space="0" w:color="auto"/>
            <w:left w:val="none" w:sz="0" w:space="0" w:color="auto"/>
            <w:bottom w:val="none" w:sz="0" w:space="0" w:color="auto"/>
            <w:right w:val="none" w:sz="0" w:space="0" w:color="auto"/>
          </w:divBdr>
        </w:div>
        <w:div w:id="298389202">
          <w:marLeft w:val="0"/>
          <w:marRight w:val="0"/>
          <w:marTop w:val="0"/>
          <w:marBottom w:val="0"/>
          <w:divBdr>
            <w:top w:val="none" w:sz="0" w:space="0" w:color="auto"/>
            <w:left w:val="none" w:sz="0" w:space="0" w:color="auto"/>
            <w:bottom w:val="none" w:sz="0" w:space="0" w:color="auto"/>
            <w:right w:val="none" w:sz="0" w:space="0" w:color="auto"/>
          </w:divBdr>
        </w:div>
      </w:divsChild>
    </w:div>
    <w:div w:id="578714891">
      <w:bodyDiv w:val="1"/>
      <w:marLeft w:val="0"/>
      <w:marRight w:val="0"/>
      <w:marTop w:val="0"/>
      <w:marBottom w:val="0"/>
      <w:divBdr>
        <w:top w:val="none" w:sz="0" w:space="0" w:color="auto"/>
        <w:left w:val="none" w:sz="0" w:space="0" w:color="auto"/>
        <w:bottom w:val="none" w:sz="0" w:space="0" w:color="auto"/>
        <w:right w:val="none" w:sz="0" w:space="0" w:color="auto"/>
      </w:divBdr>
    </w:div>
    <w:div w:id="580412099">
      <w:bodyDiv w:val="1"/>
      <w:marLeft w:val="0"/>
      <w:marRight w:val="0"/>
      <w:marTop w:val="0"/>
      <w:marBottom w:val="0"/>
      <w:divBdr>
        <w:top w:val="none" w:sz="0" w:space="0" w:color="auto"/>
        <w:left w:val="none" w:sz="0" w:space="0" w:color="auto"/>
        <w:bottom w:val="none" w:sz="0" w:space="0" w:color="auto"/>
        <w:right w:val="none" w:sz="0" w:space="0" w:color="auto"/>
      </w:divBdr>
    </w:div>
    <w:div w:id="583030029">
      <w:bodyDiv w:val="1"/>
      <w:marLeft w:val="0"/>
      <w:marRight w:val="0"/>
      <w:marTop w:val="0"/>
      <w:marBottom w:val="0"/>
      <w:divBdr>
        <w:top w:val="none" w:sz="0" w:space="0" w:color="auto"/>
        <w:left w:val="none" w:sz="0" w:space="0" w:color="auto"/>
        <w:bottom w:val="none" w:sz="0" w:space="0" w:color="auto"/>
        <w:right w:val="none" w:sz="0" w:space="0" w:color="auto"/>
      </w:divBdr>
    </w:div>
    <w:div w:id="607271062">
      <w:bodyDiv w:val="1"/>
      <w:marLeft w:val="0"/>
      <w:marRight w:val="0"/>
      <w:marTop w:val="0"/>
      <w:marBottom w:val="0"/>
      <w:divBdr>
        <w:top w:val="none" w:sz="0" w:space="0" w:color="auto"/>
        <w:left w:val="none" w:sz="0" w:space="0" w:color="auto"/>
        <w:bottom w:val="none" w:sz="0" w:space="0" w:color="auto"/>
        <w:right w:val="none" w:sz="0" w:space="0" w:color="auto"/>
      </w:divBdr>
    </w:div>
    <w:div w:id="644698851">
      <w:bodyDiv w:val="1"/>
      <w:marLeft w:val="0"/>
      <w:marRight w:val="0"/>
      <w:marTop w:val="0"/>
      <w:marBottom w:val="0"/>
      <w:divBdr>
        <w:top w:val="none" w:sz="0" w:space="0" w:color="auto"/>
        <w:left w:val="none" w:sz="0" w:space="0" w:color="auto"/>
        <w:bottom w:val="none" w:sz="0" w:space="0" w:color="auto"/>
        <w:right w:val="none" w:sz="0" w:space="0" w:color="auto"/>
      </w:divBdr>
    </w:div>
    <w:div w:id="649019105">
      <w:bodyDiv w:val="1"/>
      <w:marLeft w:val="0"/>
      <w:marRight w:val="0"/>
      <w:marTop w:val="0"/>
      <w:marBottom w:val="0"/>
      <w:divBdr>
        <w:top w:val="none" w:sz="0" w:space="0" w:color="auto"/>
        <w:left w:val="none" w:sz="0" w:space="0" w:color="auto"/>
        <w:bottom w:val="none" w:sz="0" w:space="0" w:color="auto"/>
        <w:right w:val="none" w:sz="0" w:space="0" w:color="auto"/>
      </w:divBdr>
    </w:div>
    <w:div w:id="656225851">
      <w:bodyDiv w:val="1"/>
      <w:marLeft w:val="0"/>
      <w:marRight w:val="0"/>
      <w:marTop w:val="0"/>
      <w:marBottom w:val="0"/>
      <w:divBdr>
        <w:top w:val="none" w:sz="0" w:space="0" w:color="auto"/>
        <w:left w:val="none" w:sz="0" w:space="0" w:color="auto"/>
        <w:bottom w:val="none" w:sz="0" w:space="0" w:color="auto"/>
        <w:right w:val="none" w:sz="0" w:space="0" w:color="auto"/>
      </w:divBdr>
    </w:div>
    <w:div w:id="675838371">
      <w:bodyDiv w:val="1"/>
      <w:marLeft w:val="0"/>
      <w:marRight w:val="0"/>
      <w:marTop w:val="0"/>
      <w:marBottom w:val="0"/>
      <w:divBdr>
        <w:top w:val="none" w:sz="0" w:space="0" w:color="auto"/>
        <w:left w:val="none" w:sz="0" w:space="0" w:color="auto"/>
        <w:bottom w:val="none" w:sz="0" w:space="0" w:color="auto"/>
        <w:right w:val="none" w:sz="0" w:space="0" w:color="auto"/>
      </w:divBdr>
    </w:div>
    <w:div w:id="761756786">
      <w:bodyDiv w:val="1"/>
      <w:marLeft w:val="0"/>
      <w:marRight w:val="0"/>
      <w:marTop w:val="0"/>
      <w:marBottom w:val="0"/>
      <w:divBdr>
        <w:top w:val="none" w:sz="0" w:space="0" w:color="auto"/>
        <w:left w:val="none" w:sz="0" w:space="0" w:color="auto"/>
        <w:bottom w:val="none" w:sz="0" w:space="0" w:color="auto"/>
        <w:right w:val="none" w:sz="0" w:space="0" w:color="auto"/>
      </w:divBdr>
    </w:div>
    <w:div w:id="821586295">
      <w:bodyDiv w:val="1"/>
      <w:marLeft w:val="0"/>
      <w:marRight w:val="0"/>
      <w:marTop w:val="0"/>
      <w:marBottom w:val="0"/>
      <w:divBdr>
        <w:top w:val="none" w:sz="0" w:space="0" w:color="auto"/>
        <w:left w:val="none" w:sz="0" w:space="0" w:color="auto"/>
        <w:bottom w:val="none" w:sz="0" w:space="0" w:color="auto"/>
        <w:right w:val="none" w:sz="0" w:space="0" w:color="auto"/>
      </w:divBdr>
    </w:div>
    <w:div w:id="832570905">
      <w:bodyDiv w:val="1"/>
      <w:marLeft w:val="0"/>
      <w:marRight w:val="0"/>
      <w:marTop w:val="0"/>
      <w:marBottom w:val="0"/>
      <w:divBdr>
        <w:top w:val="none" w:sz="0" w:space="0" w:color="auto"/>
        <w:left w:val="none" w:sz="0" w:space="0" w:color="auto"/>
        <w:bottom w:val="none" w:sz="0" w:space="0" w:color="auto"/>
        <w:right w:val="none" w:sz="0" w:space="0" w:color="auto"/>
      </w:divBdr>
    </w:div>
    <w:div w:id="859857845">
      <w:bodyDiv w:val="1"/>
      <w:marLeft w:val="0"/>
      <w:marRight w:val="0"/>
      <w:marTop w:val="0"/>
      <w:marBottom w:val="0"/>
      <w:divBdr>
        <w:top w:val="none" w:sz="0" w:space="0" w:color="auto"/>
        <w:left w:val="none" w:sz="0" w:space="0" w:color="auto"/>
        <w:bottom w:val="none" w:sz="0" w:space="0" w:color="auto"/>
        <w:right w:val="none" w:sz="0" w:space="0" w:color="auto"/>
      </w:divBdr>
    </w:div>
    <w:div w:id="879979207">
      <w:bodyDiv w:val="1"/>
      <w:marLeft w:val="0"/>
      <w:marRight w:val="0"/>
      <w:marTop w:val="0"/>
      <w:marBottom w:val="0"/>
      <w:divBdr>
        <w:top w:val="none" w:sz="0" w:space="0" w:color="auto"/>
        <w:left w:val="none" w:sz="0" w:space="0" w:color="auto"/>
        <w:bottom w:val="none" w:sz="0" w:space="0" w:color="auto"/>
        <w:right w:val="none" w:sz="0" w:space="0" w:color="auto"/>
      </w:divBdr>
    </w:div>
    <w:div w:id="886140428">
      <w:bodyDiv w:val="1"/>
      <w:marLeft w:val="0"/>
      <w:marRight w:val="0"/>
      <w:marTop w:val="0"/>
      <w:marBottom w:val="0"/>
      <w:divBdr>
        <w:top w:val="none" w:sz="0" w:space="0" w:color="auto"/>
        <w:left w:val="none" w:sz="0" w:space="0" w:color="auto"/>
        <w:bottom w:val="none" w:sz="0" w:space="0" w:color="auto"/>
        <w:right w:val="none" w:sz="0" w:space="0" w:color="auto"/>
      </w:divBdr>
    </w:div>
    <w:div w:id="895778033">
      <w:bodyDiv w:val="1"/>
      <w:marLeft w:val="0"/>
      <w:marRight w:val="0"/>
      <w:marTop w:val="0"/>
      <w:marBottom w:val="0"/>
      <w:divBdr>
        <w:top w:val="none" w:sz="0" w:space="0" w:color="auto"/>
        <w:left w:val="none" w:sz="0" w:space="0" w:color="auto"/>
        <w:bottom w:val="none" w:sz="0" w:space="0" w:color="auto"/>
        <w:right w:val="none" w:sz="0" w:space="0" w:color="auto"/>
      </w:divBdr>
    </w:div>
    <w:div w:id="918174627">
      <w:bodyDiv w:val="1"/>
      <w:marLeft w:val="0"/>
      <w:marRight w:val="0"/>
      <w:marTop w:val="0"/>
      <w:marBottom w:val="0"/>
      <w:divBdr>
        <w:top w:val="none" w:sz="0" w:space="0" w:color="auto"/>
        <w:left w:val="none" w:sz="0" w:space="0" w:color="auto"/>
        <w:bottom w:val="none" w:sz="0" w:space="0" w:color="auto"/>
        <w:right w:val="none" w:sz="0" w:space="0" w:color="auto"/>
      </w:divBdr>
    </w:div>
    <w:div w:id="977615755">
      <w:bodyDiv w:val="1"/>
      <w:marLeft w:val="0"/>
      <w:marRight w:val="0"/>
      <w:marTop w:val="0"/>
      <w:marBottom w:val="0"/>
      <w:divBdr>
        <w:top w:val="none" w:sz="0" w:space="0" w:color="auto"/>
        <w:left w:val="none" w:sz="0" w:space="0" w:color="auto"/>
        <w:bottom w:val="none" w:sz="0" w:space="0" w:color="auto"/>
        <w:right w:val="none" w:sz="0" w:space="0" w:color="auto"/>
      </w:divBdr>
    </w:div>
    <w:div w:id="977807175">
      <w:bodyDiv w:val="1"/>
      <w:marLeft w:val="0"/>
      <w:marRight w:val="0"/>
      <w:marTop w:val="0"/>
      <w:marBottom w:val="0"/>
      <w:divBdr>
        <w:top w:val="none" w:sz="0" w:space="0" w:color="auto"/>
        <w:left w:val="none" w:sz="0" w:space="0" w:color="auto"/>
        <w:bottom w:val="none" w:sz="0" w:space="0" w:color="auto"/>
        <w:right w:val="none" w:sz="0" w:space="0" w:color="auto"/>
      </w:divBdr>
    </w:div>
    <w:div w:id="1030643844">
      <w:bodyDiv w:val="1"/>
      <w:marLeft w:val="0"/>
      <w:marRight w:val="0"/>
      <w:marTop w:val="0"/>
      <w:marBottom w:val="0"/>
      <w:divBdr>
        <w:top w:val="none" w:sz="0" w:space="0" w:color="auto"/>
        <w:left w:val="none" w:sz="0" w:space="0" w:color="auto"/>
        <w:bottom w:val="none" w:sz="0" w:space="0" w:color="auto"/>
        <w:right w:val="none" w:sz="0" w:space="0" w:color="auto"/>
      </w:divBdr>
    </w:div>
    <w:div w:id="1075783199">
      <w:bodyDiv w:val="1"/>
      <w:marLeft w:val="0"/>
      <w:marRight w:val="0"/>
      <w:marTop w:val="0"/>
      <w:marBottom w:val="0"/>
      <w:divBdr>
        <w:top w:val="none" w:sz="0" w:space="0" w:color="auto"/>
        <w:left w:val="none" w:sz="0" w:space="0" w:color="auto"/>
        <w:bottom w:val="none" w:sz="0" w:space="0" w:color="auto"/>
        <w:right w:val="none" w:sz="0" w:space="0" w:color="auto"/>
      </w:divBdr>
    </w:div>
    <w:div w:id="1082945283">
      <w:bodyDiv w:val="1"/>
      <w:marLeft w:val="0"/>
      <w:marRight w:val="0"/>
      <w:marTop w:val="0"/>
      <w:marBottom w:val="0"/>
      <w:divBdr>
        <w:top w:val="none" w:sz="0" w:space="0" w:color="auto"/>
        <w:left w:val="none" w:sz="0" w:space="0" w:color="auto"/>
        <w:bottom w:val="none" w:sz="0" w:space="0" w:color="auto"/>
        <w:right w:val="none" w:sz="0" w:space="0" w:color="auto"/>
      </w:divBdr>
    </w:div>
    <w:div w:id="1084573619">
      <w:bodyDiv w:val="1"/>
      <w:marLeft w:val="0"/>
      <w:marRight w:val="0"/>
      <w:marTop w:val="0"/>
      <w:marBottom w:val="0"/>
      <w:divBdr>
        <w:top w:val="none" w:sz="0" w:space="0" w:color="auto"/>
        <w:left w:val="none" w:sz="0" w:space="0" w:color="auto"/>
        <w:bottom w:val="none" w:sz="0" w:space="0" w:color="auto"/>
        <w:right w:val="none" w:sz="0" w:space="0" w:color="auto"/>
      </w:divBdr>
    </w:div>
    <w:div w:id="1101877241">
      <w:bodyDiv w:val="1"/>
      <w:marLeft w:val="0"/>
      <w:marRight w:val="0"/>
      <w:marTop w:val="0"/>
      <w:marBottom w:val="0"/>
      <w:divBdr>
        <w:top w:val="none" w:sz="0" w:space="0" w:color="auto"/>
        <w:left w:val="none" w:sz="0" w:space="0" w:color="auto"/>
        <w:bottom w:val="none" w:sz="0" w:space="0" w:color="auto"/>
        <w:right w:val="none" w:sz="0" w:space="0" w:color="auto"/>
      </w:divBdr>
    </w:div>
    <w:div w:id="1107233898">
      <w:bodyDiv w:val="1"/>
      <w:marLeft w:val="0"/>
      <w:marRight w:val="0"/>
      <w:marTop w:val="0"/>
      <w:marBottom w:val="0"/>
      <w:divBdr>
        <w:top w:val="none" w:sz="0" w:space="0" w:color="auto"/>
        <w:left w:val="none" w:sz="0" w:space="0" w:color="auto"/>
        <w:bottom w:val="none" w:sz="0" w:space="0" w:color="auto"/>
        <w:right w:val="none" w:sz="0" w:space="0" w:color="auto"/>
      </w:divBdr>
    </w:div>
    <w:div w:id="1111557009">
      <w:bodyDiv w:val="1"/>
      <w:marLeft w:val="0"/>
      <w:marRight w:val="0"/>
      <w:marTop w:val="0"/>
      <w:marBottom w:val="0"/>
      <w:divBdr>
        <w:top w:val="none" w:sz="0" w:space="0" w:color="auto"/>
        <w:left w:val="none" w:sz="0" w:space="0" w:color="auto"/>
        <w:bottom w:val="none" w:sz="0" w:space="0" w:color="auto"/>
        <w:right w:val="none" w:sz="0" w:space="0" w:color="auto"/>
      </w:divBdr>
      <w:divsChild>
        <w:div w:id="162356405">
          <w:marLeft w:val="3384"/>
          <w:marRight w:val="0"/>
          <w:marTop w:val="308"/>
          <w:marBottom w:val="0"/>
          <w:divBdr>
            <w:top w:val="none" w:sz="0" w:space="0" w:color="auto"/>
            <w:left w:val="none" w:sz="0" w:space="0" w:color="auto"/>
            <w:bottom w:val="none" w:sz="0" w:space="0" w:color="auto"/>
            <w:right w:val="none" w:sz="0" w:space="0" w:color="auto"/>
          </w:divBdr>
        </w:div>
      </w:divsChild>
    </w:div>
    <w:div w:id="1122769274">
      <w:bodyDiv w:val="1"/>
      <w:marLeft w:val="0"/>
      <w:marRight w:val="0"/>
      <w:marTop w:val="0"/>
      <w:marBottom w:val="0"/>
      <w:divBdr>
        <w:top w:val="none" w:sz="0" w:space="0" w:color="auto"/>
        <w:left w:val="none" w:sz="0" w:space="0" w:color="auto"/>
        <w:bottom w:val="none" w:sz="0" w:space="0" w:color="auto"/>
        <w:right w:val="none" w:sz="0" w:space="0" w:color="auto"/>
      </w:divBdr>
    </w:div>
    <w:div w:id="1130246848">
      <w:bodyDiv w:val="1"/>
      <w:marLeft w:val="0"/>
      <w:marRight w:val="0"/>
      <w:marTop w:val="0"/>
      <w:marBottom w:val="0"/>
      <w:divBdr>
        <w:top w:val="none" w:sz="0" w:space="0" w:color="auto"/>
        <w:left w:val="none" w:sz="0" w:space="0" w:color="auto"/>
        <w:bottom w:val="none" w:sz="0" w:space="0" w:color="auto"/>
        <w:right w:val="none" w:sz="0" w:space="0" w:color="auto"/>
      </w:divBdr>
    </w:div>
    <w:div w:id="1180777959">
      <w:bodyDiv w:val="1"/>
      <w:marLeft w:val="0"/>
      <w:marRight w:val="0"/>
      <w:marTop w:val="0"/>
      <w:marBottom w:val="0"/>
      <w:divBdr>
        <w:top w:val="none" w:sz="0" w:space="0" w:color="auto"/>
        <w:left w:val="none" w:sz="0" w:space="0" w:color="auto"/>
        <w:bottom w:val="none" w:sz="0" w:space="0" w:color="auto"/>
        <w:right w:val="none" w:sz="0" w:space="0" w:color="auto"/>
      </w:divBdr>
    </w:div>
    <w:div w:id="1205947181">
      <w:bodyDiv w:val="1"/>
      <w:marLeft w:val="0"/>
      <w:marRight w:val="0"/>
      <w:marTop w:val="0"/>
      <w:marBottom w:val="0"/>
      <w:divBdr>
        <w:top w:val="none" w:sz="0" w:space="0" w:color="auto"/>
        <w:left w:val="none" w:sz="0" w:space="0" w:color="auto"/>
        <w:bottom w:val="none" w:sz="0" w:space="0" w:color="auto"/>
        <w:right w:val="none" w:sz="0" w:space="0" w:color="auto"/>
      </w:divBdr>
    </w:div>
    <w:div w:id="1225678756">
      <w:bodyDiv w:val="1"/>
      <w:marLeft w:val="0"/>
      <w:marRight w:val="0"/>
      <w:marTop w:val="0"/>
      <w:marBottom w:val="0"/>
      <w:divBdr>
        <w:top w:val="none" w:sz="0" w:space="0" w:color="auto"/>
        <w:left w:val="none" w:sz="0" w:space="0" w:color="auto"/>
        <w:bottom w:val="none" w:sz="0" w:space="0" w:color="auto"/>
        <w:right w:val="none" w:sz="0" w:space="0" w:color="auto"/>
      </w:divBdr>
      <w:divsChild>
        <w:div w:id="542865728">
          <w:marLeft w:val="662"/>
          <w:marRight w:val="0"/>
          <w:marTop w:val="0"/>
          <w:marBottom w:val="0"/>
          <w:divBdr>
            <w:top w:val="none" w:sz="0" w:space="0" w:color="auto"/>
            <w:left w:val="none" w:sz="0" w:space="0" w:color="auto"/>
            <w:bottom w:val="none" w:sz="0" w:space="0" w:color="auto"/>
            <w:right w:val="none" w:sz="0" w:space="0" w:color="auto"/>
          </w:divBdr>
        </w:div>
      </w:divsChild>
    </w:div>
    <w:div w:id="1228147722">
      <w:bodyDiv w:val="1"/>
      <w:marLeft w:val="0"/>
      <w:marRight w:val="0"/>
      <w:marTop w:val="0"/>
      <w:marBottom w:val="0"/>
      <w:divBdr>
        <w:top w:val="none" w:sz="0" w:space="0" w:color="auto"/>
        <w:left w:val="none" w:sz="0" w:space="0" w:color="auto"/>
        <w:bottom w:val="none" w:sz="0" w:space="0" w:color="auto"/>
        <w:right w:val="none" w:sz="0" w:space="0" w:color="auto"/>
      </w:divBdr>
      <w:divsChild>
        <w:div w:id="1267225714">
          <w:marLeft w:val="0"/>
          <w:marRight w:val="0"/>
          <w:marTop w:val="0"/>
          <w:marBottom w:val="0"/>
          <w:divBdr>
            <w:top w:val="none" w:sz="0" w:space="0" w:color="auto"/>
            <w:left w:val="none" w:sz="0" w:space="0" w:color="auto"/>
            <w:bottom w:val="none" w:sz="0" w:space="0" w:color="auto"/>
            <w:right w:val="none" w:sz="0" w:space="0" w:color="auto"/>
          </w:divBdr>
          <w:divsChild>
            <w:div w:id="23944410">
              <w:marLeft w:val="0"/>
              <w:marRight w:val="0"/>
              <w:marTop w:val="0"/>
              <w:marBottom w:val="0"/>
              <w:divBdr>
                <w:top w:val="none" w:sz="0" w:space="0" w:color="auto"/>
                <w:left w:val="none" w:sz="0" w:space="0" w:color="auto"/>
                <w:bottom w:val="none" w:sz="0" w:space="0" w:color="auto"/>
                <w:right w:val="none" w:sz="0" w:space="0" w:color="auto"/>
              </w:divBdr>
              <w:divsChild>
                <w:div w:id="280764501">
                  <w:marLeft w:val="0"/>
                  <w:marRight w:val="0"/>
                  <w:marTop w:val="0"/>
                  <w:marBottom w:val="0"/>
                  <w:divBdr>
                    <w:top w:val="none" w:sz="0" w:space="0" w:color="auto"/>
                    <w:left w:val="none" w:sz="0" w:space="0" w:color="auto"/>
                    <w:bottom w:val="none" w:sz="0" w:space="0" w:color="auto"/>
                    <w:right w:val="none" w:sz="0" w:space="0" w:color="auto"/>
                  </w:divBdr>
                  <w:divsChild>
                    <w:div w:id="37056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850390">
      <w:bodyDiv w:val="1"/>
      <w:marLeft w:val="0"/>
      <w:marRight w:val="0"/>
      <w:marTop w:val="0"/>
      <w:marBottom w:val="0"/>
      <w:divBdr>
        <w:top w:val="none" w:sz="0" w:space="0" w:color="auto"/>
        <w:left w:val="none" w:sz="0" w:space="0" w:color="auto"/>
        <w:bottom w:val="none" w:sz="0" w:space="0" w:color="auto"/>
        <w:right w:val="none" w:sz="0" w:space="0" w:color="auto"/>
      </w:divBdr>
    </w:div>
    <w:div w:id="1251161806">
      <w:bodyDiv w:val="1"/>
      <w:marLeft w:val="0"/>
      <w:marRight w:val="0"/>
      <w:marTop w:val="0"/>
      <w:marBottom w:val="0"/>
      <w:divBdr>
        <w:top w:val="none" w:sz="0" w:space="0" w:color="auto"/>
        <w:left w:val="none" w:sz="0" w:space="0" w:color="auto"/>
        <w:bottom w:val="none" w:sz="0" w:space="0" w:color="auto"/>
        <w:right w:val="none" w:sz="0" w:space="0" w:color="auto"/>
      </w:divBdr>
    </w:div>
    <w:div w:id="1267956201">
      <w:bodyDiv w:val="1"/>
      <w:marLeft w:val="0"/>
      <w:marRight w:val="0"/>
      <w:marTop w:val="0"/>
      <w:marBottom w:val="0"/>
      <w:divBdr>
        <w:top w:val="none" w:sz="0" w:space="0" w:color="auto"/>
        <w:left w:val="none" w:sz="0" w:space="0" w:color="auto"/>
        <w:bottom w:val="none" w:sz="0" w:space="0" w:color="auto"/>
        <w:right w:val="none" w:sz="0" w:space="0" w:color="auto"/>
      </w:divBdr>
    </w:div>
    <w:div w:id="1286354738">
      <w:bodyDiv w:val="1"/>
      <w:marLeft w:val="0"/>
      <w:marRight w:val="0"/>
      <w:marTop w:val="0"/>
      <w:marBottom w:val="0"/>
      <w:divBdr>
        <w:top w:val="none" w:sz="0" w:space="0" w:color="auto"/>
        <w:left w:val="none" w:sz="0" w:space="0" w:color="auto"/>
        <w:bottom w:val="none" w:sz="0" w:space="0" w:color="auto"/>
        <w:right w:val="none" w:sz="0" w:space="0" w:color="auto"/>
      </w:divBdr>
    </w:div>
    <w:div w:id="1299720711">
      <w:bodyDiv w:val="1"/>
      <w:marLeft w:val="0"/>
      <w:marRight w:val="0"/>
      <w:marTop w:val="0"/>
      <w:marBottom w:val="0"/>
      <w:divBdr>
        <w:top w:val="none" w:sz="0" w:space="0" w:color="auto"/>
        <w:left w:val="none" w:sz="0" w:space="0" w:color="auto"/>
        <w:bottom w:val="none" w:sz="0" w:space="0" w:color="auto"/>
        <w:right w:val="none" w:sz="0" w:space="0" w:color="auto"/>
      </w:divBdr>
    </w:div>
    <w:div w:id="1305619279">
      <w:bodyDiv w:val="1"/>
      <w:marLeft w:val="0"/>
      <w:marRight w:val="0"/>
      <w:marTop w:val="0"/>
      <w:marBottom w:val="0"/>
      <w:divBdr>
        <w:top w:val="none" w:sz="0" w:space="0" w:color="auto"/>
        <w:left w:val="none" w:sz="0" w:space="0" w:color="auto"/>
        <w:bottom w:val="none" w:sz="0" w:space="0" w:color="auto"/>
        <w:right w:val="none" w:sz="0" w:space="0" w:color="auto"/>
      </w:divBdr>
    </w:div>
    <w:div w:id="1323969307">
      <w:bodyDiv w:val="1"/>
      <w:marLeft w:val="0"/>
      <w:marRight w:val="0"/>
      <w:marTop w:val="0"/>
      <w:marBottom w:val="0"/>
      <w:divBdr>
        <w:top w:val="none" w:sz="0" w:space="0" w:color="auto"/>
        <w:left w:val="none" w:sz="0" w:space="0" w:color="auto"/>
        <w:bottom w:val="none" w:sz="0" w:space="0" w:color="auto"/>
        <w:right w:val="none" w:sz="0" w:space="0" w:color="auto"/>
      </w:divBdr>
    </w:div>
    <w:div w:id="1347754116">
      <w:bodyDiv w:val="1"/>
      <w:marLeft w:val="0"/>
      <w:marRight w:val="0"/>
      <w:marTop w:val="0"/>
      <w:marBottom w:val="0"/>
      <w:divBdr>
        <w:top w:val="none" w:sz="0" w:space="0" w:color="auto"/>
        <w:left w:val="none" w:sz="0" w:space="0" w:color="auto"/>
        <w:bottom w:val="none" w:sz="0" w:space="0" w:color="auto"/>
        <w:right w:val="none" w:sz="0" w:space="0" w:color="auto"/>
      </w:divBdr>
    </w:div>
    <w:div w:id="1358772278">
      <w:bodyDiv w:val="1"/>
      <w:marLeft w:val="0"/>
      <w:marRight w:val="0"/>
      <w:marTop w:val="0"/>
      <w:marBottom w:val="0"/>
      <w:divBdr>
        <w:top w:val="none" w:sz="0" w:space="0" w:color="auto"/>
        <w:left w:val="none" w:sz="0" w:space="0" w:color="auto"/>
        <w:bottom w:val="none" w:sz="0" w:space="0" w:color="auto"/>
        <w:right w:val="none" w:sz="0" w:space="0" w:color="auto"/>
      </w:divBdr>
    </w:div>
    <w:div w:id="1374228366">
      <w:bodyDiv w:val="1"/>
      <w:marLeft w:val="0"/>
      <w:marRight w:val="0"/>
      <w:marTop w:val="0"/>
      <w:marBottom w:val="0"/>
      <w:divBdr>
        <w:top w:val="none" w:sz="0" w:space="0" w:color="auto"/>
        <w:left w:val="none" w:sz="0" w:space="0" w:color="auto"/>
        <w:bottom w:val="none" w:sz="0" w:space="0" w:color="auto"/>
        <w:right w:val="none" w:sz="0" w:space="0" w:color="auto"/>
      </w:divBdr>
    </w:div>
    <w:div w:id="1376394646">
      <w:bodyDiv w:val="1"/>
      <w:marLeft w:val="0"/>
      <w:marRight w:val="0"/>
      <w:marTop w:val="0"/>
      <w:marBottom w:val="0"/>
      <w:divBdr>
        <w:top w:val="none" w:sz="0" w:space="0" w:color="auto"/>
        <w:left w:val="none" w:sz="0" w:space="0" w:color="auto"/>
        <w:bottom w:val="none" w:sz="0" w:space="0" w:color="auto"/>
        <w:right w:val="none" w:sz="0" w:space="0" w:color="auto"/>
      </w:divBdr>
    </w:div>
    <w:div w:id="1379623666">
      <w:bodyDiv w:val="1"/>
      <w:marLeft w:val="0"/>
      <w:marRight w:val="0"/>
      <w:marTop w:val="0"/>
      <w:marBottom w:val="0"/>
      <w:divBdr>
        <w:top w:val="none" w:sz="0" w:space="0" w:color="auto"/>
        <w:left w:val="none" w:sz="0" w:space="0" w:color="auto"/>
        <w:bottom w:val="none" w:sz="0" w:space="0" w:color="auto"/>
        <w:right w:val="none" w:sz="0" w:space="0" w:color="auto"/>
      </w:divBdr>
    </w:div>
    <w:div w:id="1398161097">
      <w:bodyDiv w:val="1"/>
      <w:marLeft w:val="0"/>
      <w:marRight w:val="0"/>
      <w:marTop w:val="0"/>
      <w:marBottom w:val="0"/>
      <w:divBdr>
        <w:top w:val="none" w:sz="0" w:space="0" w:color="auto"/>
        <w:left w:val="none" w:sz="0" w:space="0" w:color="auto"/>
        <w:bottom w:val="none" w:sz="0" w:space="0" w:color="auto"/>
        <w:right w:val="none" w:sz="0" w:space="0" w:color="auto"/>
      </w:divBdr>
    </w:div>
    <w:div w:id="1400252520">
      <w:bodyDiv w:val="1"/>
      <w:marLeft w:val="0"/>
      <w:marRight w:val="0"/>
      <w:marTop w:val="0"/>
      <w:marBottom w:val="0"/>
      <w:divBdr>
        <w:top w:val="none" w:sz="0" w:space="0" w:color="auto"/>
        <w:left w:val="none" w:sz="0" w:space="0" w:color="auto"/>
        <w:bottom w:val="none" w:sz="0" w:space="0" w:color="auto"/>
        <w:right w:val="none" w:sz="0" w:space="0" w:color="auto"/>
      </w:divBdr>
    </w:div>
    <w:div w:id="1401519283">
      <w:bodyDiv w:val="1"/>
      <w:marLeft w:val="0"/>
      <w:marRight w:val="0"/>
      <w:marTop w:val="0"/>
      <w:marBottom w:val="0"/>
      <w:divBdr>
        <w:top w:val="none" w:sz="0" w:space="0" w:color="auto"/>
        <w:left w:val="none" w:sz="0" w:space="0" w:color="auto"/>
        <w:bottom w:val="none" w:sz="0" w:space="0" w:color="auto"/>
        <w:right w:val="none" w:sz="0" w:space="0" w:color="auto"/>
      </w:divBdr>
      <w:divsChild>
        <w:div w:id="909273973">
          <w:marLeft w:val="0"/>
          <w:marRight w:val="0"/>
          <w:marTop w:val="0"/>
          <w:marBottom w:val="0"/>
          <w:divBdr>
            <w:top w:val="none" w:sz="0" w:space="0" w:color="auto"/>
            <w:left w:val="none" w:sz="0" w:space="0" w:color="auto"/>
            <w:bottom w:val="none" w:sz="0" w:space="0" w:color="auto"/>
            <w:right w:val="none" w:sz="0" w:space="0" w:color="auto"/>
          </w:divBdr>
        </w:div>
        <w:div w:id="174268030">
          <w:marLeft w:val="0"/>
          <w:marRight w:val="0"/>
          <w:marTop w:val="0"/>
          <w:marBottom w:val="0"/>
          <w:divBdr>
            <w:top w:val="none" w:sz="0" w:space="0" w:color="auto"/>
            <w:left w:val="none" w:sz="0" w:space="0" w:color="auto"/>
            <w:bottom w:val="none" w:sz="0" w:space="0" w:color="auto"/>
            <w:right w:val="none" w:sz="0" w:space="0" w:color="auto"/>
          </w:divBdr>
        </w:div>
      </w:divsChild>
    </w:div>
    <w:div w:id="1450974372">
      <w:bodyDiv w:val="1"/>
      <w:marLeft w:val="0"/>
      <w:marRight w:val="0"/>
      <w:marTop w:val="0"/>
      <w:marBottom w:val="0"/>
      <w:divBdr>
        <w:top w:val="none" w:sz="0" w:space="0" w:color="auto"/>
        <w:left w:val="none" w:sz="0" w:space="0" w:color="auto"/>
        <w:bottom w:val="none" w:sz="0" w:space="0" w:color="auto"/>
        <w:right w:val="none" w:sz="0" w:space="0" w:color="auto"/>
      </w:divBdr>
    </w:div>
    <w:div w:id="1457019840">
      <w:bodyDiv w:val="1"/>
      <w:marLeft w:val="0"/>
      <w:marRight w:val="0"/>
      <w:marTop w:val="0"/>
      <w:marBottom w:val="0"/>
      <w:divBdr>
        <w:top w:val="none" w:sz="0" w:space="0" w:color="auto"/>
        <w:left w:val="none" w:sz="0" w:space="0" w:color="auto"/>
        <w:bottom w:val="none" w:sz="0" w:space="0" w:color="auto"/>
        <w:right w:val="none" w:sz="0" w:space="0" w:color="auto"/>
      </w:divBdr>
      <w:divsChild>
        <w:div w:id="494228928">
          <w:marLeft w:val="1066"/>
          <w:marRight w:val="0"/>
          <w:marTop w:val="308"/>
          <w:marBottom w:val="0"/>
          <w:divBdr>
            <w:top w:val="none" w:sz="0" w:space="0" w:color="auto"/>
            <w:left w:val="none" w:sz="0" w:space="0" w:color="auto"/>
            <w:bottom w:val="none" w:sz="0" w:space="0" w:color="auto"/>
            <w:right w:val="none" w:sz="0" w:space="0" w:color="auto"/>
          </w:divBdr>
        </w:div>
      </w:divsChild>
    </w:div>
    <w:div w:id="1483499017">
      <w:bodyDiv w:val="1"/>
      <w:marLeft w:val="0"/>
      <w:marRight w:val="0"/>
      <w:marTop w:val="0"/>
      <w:marBottom w:val="0"/>
      <w:divBdr>
        <w:top w:val="none" w:sz="0" w:space="0" w:color="auto"/>
        <w:left w:val="none" w:sz="0" w:space="0" w:color="auto"/>
        <w:bottom w:val="none" w:sz="0" w:space="0" w:color="auto"/>
        <w:right w:val="none" w:sz="0" w:space="0" w:color="auto"/>
      </w:divBdr>
    </w:div>
    <w:div w:id="1492721629">
      <w:bodyDiv w:val="1"/>
      <w:marLeft w:val="0"/>
      <w:marRight w:val="0"/>
      <w:marTop w:val="0"/>
      <w:marBottom w:val="0"/>
      <w:divBdr>
        <w:top w:val="none" w:sz="0" w:space="0" w:color="auto"/>
        <w:left w:val="none" w:sz="0" w:space="0" w:color="auto"/>
        <w:bottom w:val="none" w:sz="0" w:space="0" w:color="auto"/>
        <w:right w:val="none" w:sz="0" w:space="0" w:color="auto"/>
      </w:divBdr>
    </w:div>
    <w:div w:id="1496844515">
      <w:bodyDiv w:val="1"/>
      <w:marLeft w:val="0"/>
      <w:marRight w:val="0"/>
      <w:marTop w:val="0"/>
      <w:marBottom w:val="0"/>
      <w:divBdr>
        <w:top w:val="none" w:sz="0" w:space="0" w:color="auto"/>
        <w:left w:val="none" w:sz="0" w:space="0" w:color="auto"/>
        <w:bottom w:val="none" w:sz="0" w:space="0" w:color="auto"/>
        <w:right w:val="none" w:sz="0" w:space="0" w:color="auto"/>
      </w:divBdr>
    </w:div>
    <w:div w:id="1501577560">
      <w:bodyDiv w:val="1"/>
      <w:marLeft w:val="0"/>
      <w:marRight w:val="0"/>
      <w:marTop w:val="0"/>
      <w:marBottom w:val="0"/>
      <w:divBdr>
        <w:top w:val="none" w:sz="0" w:space="0" w:color="auto"/>
        <w:left w:val="none" w:sz="0" w:space="0" w:color="auto"/>
        <w:bottom w:val="none" w:sz="0" w:space="0" w:color="auto"/>
        <w:right w:val="none" w:sz="0" w:space="0" w:color="auto"/>
      </w:divBdr>
    </w:div>
    <w:div w:id="1509980695">
      <w:bodyDiv w:val="1"/>
      <w:marLeft w:val="0"/>
      <w:marRight w:val="0"/>
      <w:marTop w:val="0"/>
      <w:marBottom w:val="0"/>
      <w:divBdr>
        <w:top w:val="none" w:sz="0" w:space="0" w:color="auto"/>
        <w:left w:val="none" w:sz="0" w:space="0" w:color="auto"/>
        <w:bottom w:val="none" w:sz="0" w:space="0" w:color="auto"/>
        <w:right w:val="none" w:sz="0" w:space="0" w:color="auto"/>
      </w:divBdr>
    </w:div>
    <w:div w:id="1522863193">
      <w:bodyDiv w:val="1"/>
      <w:marLeft w:val="0"/>
      <w:marRight w:val="0"/>
      <w:marTop w:val="0"/>
      <w:marBottom w:val="0"/>
      <w:divBdr>
        <w:top w:val="none" w:sz="0" w:space="0" w:color="auto"/>
        <w:left w:val="none" w:sz="0" w:space="0" w:color="auto"/>
        <w:bottom w:val="none" w:sz="0" w:space="0" w:color="auto"/>
        <w:right w:val="none" w:sz="0" w:space="0" w:color="auto"/>
      </w:divBdr>
    </w:div>
    <w:div w:id="1554122595">
      <w:bodyDiv w:val="1"/>
      <w:marLeft w:val="0"/>
      <w:marRight w:val="0"/>
      <w:marTop w:val="0"/>
      <w:marBottom w:val="0"/>
      <w:divBdr>
        <w:top w:val="none" w:sz="0" w:space="0" w:color="auto"/>
        <w:left w:val="none" w:sz="0" w:space="0" w:color="auto"/>
        <w:bottom w:val="none" w:sz="0" w:space="0" w:color="auto"/>
        <w:right w:val="none" w:sz="0" w:space="0" w:color="auto"/>
      </w:divBdr>
    </w:div>
    <w:div w:id="1557087929">
      <w:bodyDiv w:val="1"/>
      <w:marLeft w:val="0"/>
      <w:marRight w:val="0"/>
      <w:marTop w:val="0"/>
      <w:marBottom w:val="0"/>
      <w:divBdr>
        <w:top w:val="none" w:sz="0" w:space="0" w:color="auto"/>
        <w:left w:val="none" w:sz="0" w:space="0" w:color="auto"/>
        <w:bottom w:val="none" w:sz="0" w:space="0" w:color="auto"/>
        <w:right w:val="none" w:sz="0" w:space="0" w:color="auto"/>
      </w:divBdr>
      <w:divsChild>
        <w:div w:id="1695958146">
          <w:marLeft w:val="0"/>
          <w:marRight w:val="0"/>
          <w:marTop w:val="0"/>
          <w:marBottom w:val="0"/>
          <w:divBdr>
            <w:top w:val="none" w:sz="0" w:space="0" w:color="auto"/>
            <w:left w:val="none" w:sz="0" w:space="0" w:color="auto"/>
            <w:bottom w:val="none" w:sz="0" w:space="0" w:color="auto"/>
            <w:right w:val="none" w:sz="0" w:space="0" w:color="auto"/>
          </w:divBdr>
          <w:divsChild>
            <w:div w:id="1260259021">
              <w:marLeft w:val="0"/>
              <w:marRight w:val="0"/>
              <w:marTop w:val="0"/>
              <w:marBottom w:val="0"/>
              <w:divBdr>
                <w:top w:val="none" w:sz="0" w:space="0" w:color="auto"/>
                <w:left w:val="none" w:sz="0" w:space="0" w:color="auto"/>
                <w:bottom w:val="none" w:sz="0" w:space="0" w:color="auto"/>
                <w:right w:val="none" w:sz="0" w:space="0" w:color="auto"/>
              </w:divBdr>
              <w:divsChild>
                <w:div w:id="2142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560499">
      <w:bodyDiv w:val="1"/>
      <w:marLeft w:val="0"/>
      <w:marRight w:val="0"/>
      <w:marTop w:val="0"/>
      <w:marBottom w:val="0"/>
      <w:divBdr>
        <w:top w:val="none" w:sz="0" w:space="0" w:color="auto"/>
        <w:left w:val="none" w:sz="0" w:space="0" w:color="auto"/>
        <w:bottom w:val="none" w:sz="0" w:space="0" w:color="auto"/>
        <w:right w:val="none" w:sz="0" w:space="0" w:color="auto"/>
      </w:divBdr>
    </w:div>
    <w:div w:id="1593198182">
      <w:bodyDiv w:val="1"/>
      <w:marLeft w:val="0"/>
      <w:marRight w:val="0"/>
      <w:marTop w:val="0"/>
      <w:marBottom w:val="0"/>
      <w:divBdr>
        <w:top w:val="none" w:sz="0" w:space="0" w:color="auto"/>
        <w:left w:val="none" w:sz="0" w:space="0" w:color="auto"/>
        <w:bottom w:val="none" w:sz="0" w:space="0" w:color="auto"/>
        <w:right w:val="none" w:sz="0" w:space="0" w:color="auto"/>
      </w:divBdr>
    </w:div>
    <w:div w:id="1593470527">
      <w:bodyDiv w:val="1"/>
      <w:marLeft w:val="0"/>
      <w:marRight w:val="0"/>
      <w:marTop w:val="0"/>
      <w:marBottom w:val="0"/>
      <w:divBdr>
        <w:top w:val="none" w:sz="0" w:space="0" w:color="auto"/>
        <w:left w:val="none" w:sz="0" w:space="0" w:color="auto"/>
        <w:bottom w:val="none" w:sz="0" w:space="0" w:color="auto"/>
        <w:right w:val="none" w:sz="0" w:space="0" w:color="auto"/>
      </w:divBdr>
    </w:div>
    <w:div w:id="1619798033">
      <w:bodyDiv w:val="1"/>
      <w:marLeft w:val="0"/>
      <w:marRight w:val="0"/>
      <w:marTop w:val="0"/>
      <w:marBottom w:val="0"/>
      <w:divBdr>
        <w:top w:val="none" w:sz="0" w:space="0" w:color="auto"/>
        <w:left w:val="none" w:sz="0" w:space="0" w:color="auto"/>
        <w:bottom w:val="none" w:sz="0" w:space="0" w:color="auto"/>
        <w:right w:val="none" w:sz="0" w:space="0" w:color="auto"/>
      </w:divBdr>
    </w:div>
    <w:div w:id="1643579256">
      <w:bodyDiv w:val="1"/>
      <w:marLeft w:val="0"/>
      <w:marRight w:val="0"/>
      <w:marTop w:val="0"/>
      <w:marBottom w:val="0"/>
      <w:divBdr>
        <w:top w:val="none" w:sz="0" w:space="0" w:color="auto"/>
        <w:left w:val="none" w:sz="0" w:space="0" w:color="auto"/>
        <w:bottom w:val="none" w:sz="0" w:space="0" w:color="auto"/>
        <w:right w:val="none" w:sz="0" w:space="0" w:color="auto"/>
      </w:divBdr>
    </w:div>
    <w:div w:id="1669938934">
      <w:bodyDiv w:val="1"/>
      <w:marLeft w:val="0"/>
      <w:marRight w:val="0"/>
      <w:marTop w:val="0"/>
      <w:marBottom w:val="0"/>
      <w:divBdr>
        <w:top w:val="none" w:sz="0" w:space="0" w:color="auto"/>
        <w:left w:val="none" w:sz="0" w:space="0" w:color="auto"/>
        <w:bottom w:val="none" w:sz="0" w:space="0" w:color="auto"/>
        <w:right w:val="none" w:sz="0" w:space="0" w:color="auto"/>
      </w:divBdr>
    </w:div>
    <w:div w:id="1720783709">
      <w:bodyDiv w:val="1"/>
      <w:marLeft w:val="0"/>
      <w:marRight w:val="0"/>
      <w:marTop w:val="0"/>
      <w:marBottom w:val="0"/>
      <w:divBdr>
        <w:top w:val="none" w:sz="0" w:space="0" w:color="auto"/>
        <w:left w:val="none" w:sz="0" w:space="0" w:color="auto"/>
        <w:bottom w:val="none" w:sz="0" w:space="0" w:color="auto"/>
        <w:right w:val="none" w:sz="0" w:space="0" w:color="auto"/>
      </w:divBdr>
    </w:div>
    <w:div w:id="1723216008">
      <w:bodyDiv w:val="1"/>
      <w:marLeft w:val="0"/>
      <w:marRight w:val="0"/>
      <w:marTop w:val="0"/>
      <w:marBottom w:val="0"/>
      <w:divBdr>
        <w:top w:val="none" w:sz="0" w:space="0" w:color="auto"/>
        <w:left w:val="none" w:sz="0" w:space="0" w:color="auto"/>
        <w:bottom w:val="none" w:sz="0" w:space="0" w:color="auto"/>
        <w:right w:val="none" w:sz="0" w:space="0" w:color="auto"/>
      </w:divBdr>
    </w:div>
    <w:div w:id="1750274973">
      <w:bodyDiv w:val="1"/>
      <w:marLeft w:val="0"/>
      <w:marRight w:val="0"/>
      <w:marTop w:val="0"/>
      <w:marBottom w:val="0"/>
      <w:divBdr>
        <w:top w:val="none" w:sz="0" w:space="0" w:color="auto"/>
        <w:left w:val="none" w:sz="0" w:space="0" w:color="auto"/>
        <w:bottom w:val="none" w:sz="0" w:space="0" w:color="auto"/>
        <w:right w:val="none" w:sz="0" w:space="0" w:color="auto"/>
      </w:divBdr>
    </w:div>
    <w:div w:id="1751463013">
      <w:bodyDiv w:val="1"/>
      <w:marLeft w:val="0"/>
      <w:marRight w:val="0"/>
      <w:marTop w:val="0"/>
      <w:marBottom w:val="0"/>
      <w:divBdr>
        <w:top w:val="none" w:sz="0" w:space="0" w:color="auto"/>
        <w:left w:val="none" w:sz="0" w:space="0" w:color="auto"/>
        <w:bottom w:val="none" w:sz="0" w:space="0" w:color="auto"/>
        <w:right w:val="none" w:sz="0" w:space="0" w:color="auto"/>
      </w:divBdr>
    </w:div>
    <w:div w:id="1756778551">
      <w:bodyDiv w:val="1"/>
      <w:marLeft w:val="0"/>
      <w:marRight w:val="0"/>
      <w:marTop w:val="0"/>
      <w:marBottom w:val="0"/>
      <w:divBdr>
        <w:top w:val="none" w:sz="0" w:space="0" w:color="auto"/>
        <w:left w:val="none" w:sz="0" w:space="0" w:color="auto"/>
        <w:bottom w:val="none" w:sz="0" w:space="0" w:color="auto"/>
        <w:right w:val="none" w:sz="0" w:space="0" w:color="auto"/>
      </w:divBdr>
    </w:div>
    <w:div w:id="1767460316">
      <w:bodyDiv w:val="1"/>
      <w:marLeft w:val="0"/>
      <w:marRight w:val="0"/>
      <w:marTop w:val="0"/>
      <w:marBottom w:val="0"/>
      <w:divBdr>
        <w:top w:val="none" w:sz="0" w:space="0" w:color="auto"/>
        <w:left w:val="none" w:sz="0" w:space="0" w:color="auto"/>
        <w:bottom w:val="none" w:sz="0" w:space="0" w:color="auto"/>
        <w:right w:val="none" w:sz="0" w:space="0" w:color="auto"/>
      </w:divBdr>
    </w:div>
    <w:div w:id="1769426551">
      <w:bodyDiv w:val="1"/>
      <w:marLeft w:val="0"/>
      <w:marRight w:val="0"/>
      <w:marTop w:val="0"/>
      <w:marBottom w:val="0"/>
      <w:divBdr>
        <w:top w:val="none" w:sz="0" w:space="0" w:color="auto"/>
        <w:left w:val="none" w:sz="0" w:space="0" w:color="auto"/>
        <w:bottom w:val="none" w:sz="0" w:space="0" w:color="auto"/>
        <w:right w:val="none" w:sz="0" w:space="0" w:color="auto"/>
      </w:divBdr>
    </w:div>
    <w:div w:id="1772774351">
      <w:bodyDiv w:val="1"/>
      <w:marLeft w:val="0"/>
      <w:marRight w:val="0"/>
      <w:marTop w:val="0"/>
      <w:marBottom w:val="0"/>
      <w:divBdr>
        <w:top w:val="none" w:sz="0" w:space="0" w:color="auto"/>
        <w:left w:val="none" w:sz="0" w:space="0" w:color="auto"/>
        <w:bottom w:val="none" w:sz="0" w:space="0" w:color="auto"/>
        <w:right w:val="none" w:sz="0" w:space="0" w:color="auto"/>
      </w:divBdr>
    </w:div>
    <w:div w:id="1773161648">
      <w:bodyDiv w:val="1"/>
      <w:marLeft w:val="0"/>
      <w:marRight w:val="0"/>
      <w:marTop w:val="0"/>
      <w:marBottom w:val="0"/>
      <w:divBdr>
        <w:top w:val="none" w:sz="0" w:space="0" w:color="auto"/>
        <w:left w:val="none" w:sz="0" w:space="0" w:color="auto"/>
        <w:bottom w:val="none" w:sz="0" w:space="0" w:color="auto"/>
        <w:right w:val="none" w:sz="0" w:space="0" w:color="auto"/>
      </w:divBdr>
    </w:div>
    <w:div w:id="1779136626">
      <w:bodyDiv w:val="1"/>
      <w:marLeft w:val="0"/>
      <w:marRight w:val="0"/>
      <w:marTop w:val="0"/>
      <w:marBottom w:val="0"/>
      <w:divBdr>
        <w:top w:val="none" w:sz="0" w:space="0" w:color="auto"/>
        <w:left w:val="none" w:sz="0" w:space="0" w:color="auto"/>
        <w:bottom w:val="none" w:sz="0" w:space="0" w:color="auto"/>
        <w:right w:val="none" w:sz="0" w:space="0" w:color="auto"/>
      </w:divBdr>
    </w:div>
    <w:div w:id="1804157204">
      <w:bodyDiv w:val="1"/>
      <w:marLeft w:val="0"/>
      <w:marRight w:val="0"/>
      <w:marTop w:val="0"/>
      <w:marBottom w:val="0"/>
      <w:divBdr>
        <w:top w:val="none" w:sz="0" w:space="0" w:color="auto"/>
        <w:left w:val="none" w:sz="0" w:space="0" w:color="auto"/>
        <w:bottom w:val="none" w:sz="0" w:space="0" w:color="auto"/>
        <w:right w:val="none" w:sz="0" w:space="0" w:color="auto"/>
      </w:divBdr>
    </w:div>
    <w:div w:id="1805853600">
      <w:bodyDiv w:val="1"/>
      <w:marLeft w:val="0"/>
      <w:marRight w:val="0"/>
      <w:marTop w:val="0"/>
      <w:marBottom w:val="0"/>
      <w:divBdr>
        <w:top w:val="none" w:sz="0" w:space="0" w:color="auto"/>
        <w:left w:val="none" w:sz="0" w:space="0" w:color="auto"/>
        <w:bottom w:val="none" w:sz="0" w:space="0" w:color="auto"/>
        <w:right w:val="none" w:sz="0" w:space="0" w:color="auto"/>
      </w:divBdr>
      <w:divsChild>
        <w:div w:id="268125872">
          <w:marLeft w:val="1066"/>
          <w:marRight w:val="0"/>
          <w:marTop w:val="308"/>
          <w:marBottom w:val="0"/>
          <w:divBdr>
            <w:top w:val="none" w:sz="0" w:space="0" w:color="auto"/>
            <w:left w:val="none" w:sz="0" w:space="0" w:color="auto"/>
            <w:bottom w:val="none" w:sz="0" w:space="0" w:color="auto"/>
            <w:right w:val="none" w:sz="0" w:space="0" w:color="auto"/>
          </w:divBdr>
        </w:div>
      </w:divsChild>
    </w:div>
    <w:div w:id="1860462548">
      <w:bodyDiv w:val="1"/>
      <w:marLeft w:val="0"/>
      <w:marRight w:val="0"/>
      <w:marTop w:val="0"/>
      <w:marBottom w:val="0"/>
      <w:divBdr>
        <w:top w:val="none" w:sz="0" w:space="0" w:color="auto"/>
        <w:left w:val="none" w:sz="0" w:space="0" w:color="auto"/>
        <w:bottom w:val="none" w:sz="0" w:space="0" w:color="auto"/>
        <w:right w:val="none" w:sz="0" w:space="0" w:color="auto"/>
      </w:divBdr>
    </w:div>
    <w:div w:id="1866168125">
      <w:bodyDiv w:val="1"/>
      <w:marLeft w:val="0"/>
      <w:marRight w:val="0"/>
      <w:marTop w:val="0"/>
      <w:marBottom w:val="0"/>
      <w:divBdr>
        <w:top w:val="none" w:sz="0" w:space="0" w:color="auto"/>
        <w:left w:val="none" w:sz="0" w:space="0" w:color="auto"/>
        <w:bottom w:val="none" w:sz="0" w:space="0" w:color="auto"/>
        <w:right w:val="none" w:sz="0" w:space="0" w:color="auto"/>
      </w:divBdr>
    </w:div>
    <w:div w:id="1878811239">
      <w:bodyDiv w:val="1"/>
      <w:marLeft w:val="0"/>
      <w:marRight w:val="0"/>
      <w:marTop w:val="0"/>
      <w:marBottom w:val="0"/>
      <w:divBdr>
        <w:top w:val="none" w:sz="0" w:space="0" w:color="auto"/>
        <w:left w:val="none" w:sz="0" w:space="0" w:color="auto"/>
        <w:bottom w:val="none" w:sz="0" w:space="0" w:color="auto"/>
        <w:right w:val="none" w:sz="0" w:space="0" w:color="auto"/>
      </w:divBdr>
    </w:div>
    <w:div w:id="1879076070">
      <w:bodyDiv w:val="1"/>
      <w:marLeft w:val="0"/>
      <w:marRight w:val="0"/>
      <w:marTop w:val="0"/>
      <w:marBottom w:val="0"/>
      <w:divBdr>
        <w:top w:val="none" w:sz="0" w:space="0" w:color="auto"/>
        <w:left w:val="none" w:sz="0" w:space="0" w:color="auto"/>
        <w:bottom w:val="none" w:sz="0" w:space="0" w:color="auto"/>
        <w:right w:val="none" w:sz="0" w:space="0" w:color="auto"/>
      </w:divBdr>
    </w:div>
    <w:div w:id="1880702614">
      <w:bodyDiv w:val="1"/>
      <w:marLeft w:val="0"/>
      <w:marRight w:val="0"/>
      <w:marTop w:val="0"/>
      <w:marBottom w:val="0"/>
      <w:divBdr>
        <w:top w:val="none" w:sz="0" w:space="0" w:color="auto"/>
        <w:left w:val="none" w:sz="0" w:space="0" w:color="auto"/>
        <w:bottom w:val="none" w:sz="0" w:space="0" w:color="auto"/>
        <w:right w:val="none" w:sz="0" w:space="0" w:color="auto"/>
      </w:divBdr>
    </w:div>
    <w:div w:id="1889149136">
      <w:bodyDiv w:val="1"/>
      <w:marLeft w:val="0"/>
      <w:marRight w:val="0"/>
      <w:marTop w:val="0"/>
      <w:marBottom w:val="0"/>
      <w:divBdr>
        <w:top w:val="none" w:sz="0" w:space="0" w:color="auto"/>
        <w:left w:val="none" w:sz="0" w:space="0" w:color="auto"/>
        <w:bottom w:val="none" w:sz="0" w:space="0" w:color="auto"/>
        <w:right w:val="none" w:sz="0" w:space="0" w:color="auto"/>
      </w:divBdr>
    </w:div>
    <w:div w:id="1901553089">
      <w:bodyDiv w:val="1"/>
      <w:marLeft w:val="0"/>
      <w:marRight w:val="0"/>
      <w:marTop w:val="0"/>
      <w:marBottom w:val="0"/>
      <w:divBdr>
        <w:top w:val="none" w:sz="0" w:space="0" w:color="auto"/>
        <w:left w:val="none" w:sz="0" w:space="0" w:color="auto"/>
        <w:bottom w:val="none" w:sz="0" w:space="0" w:color="auto"/>
        <w:right w:val="none" w:sz="0" w:space="0" w:color="auto"/>
      </w:divBdr>
    </w:div>
    <w:div w:id="1916890008">
      <w:bodyDiv w:val="1"/>
      <w:marLeft w:val="0"/>
      <w:marRight w:val="0"/>
      <w:marTop w:val="0"/>
      <w:marBottom w:val="0"/>
      <w:divBdr>
        <w:top w:val="none" w:sz="0" w:space="0" w:color="auto"/>
        <w:left w:val="none" w:sz="0" w:space="0" w:color="auto"/>
        <w:bottom w:val="none" w:sz="0" w:space="0" w:color="auto"/>
        <w:right w:val="none" w:sz="0" w:space="0" w:color="auto"/>
      </w:divBdr>
    </w:div>
    <w:div w:id="1933783000">
      <w:bodyDiv w:val="1"/>
      <w:marLeft w:val="0"/>
      <w:marRight w:val="0"/>
      <w:marTop w:val="0"/>
      <w:marBottom w:val="0"/>
      <w:divBdr>
        <w:top w:val="none" w:sz="0" w:space="0" w:color="auto"/>
        <w:left w:val="none" w:sz="0" w:space="0" w:color="auto"/>
        <w:bottom w:val="none" w:sz="0" w:space="0" w:color="auto"/>
        <w:right w:val="none" w:sz="0" w:space="0" w:color="auto"/>
      </w:divBdr>
    </w:div>
    <w:div w:id="1945259161">
      <w:bodyDiv w:val="1"/>
      <w:marLeft w:val="0"/>
      <w:marRight w:val="0"/>
      <w:marTop w:val="0"/>
      <w:marBottom w:val="0"/>
      <w:divBdr>
        <w:top w:val="none" w:sz="0" w:space="0" w:color="auto"/>
        <w:left w:val="none" w:sz="0" w:space="0" w:color="auto"/>
        <w:bottom w:val="none" w:sz="0" w:space="0" w:color="auto"/>
        <w:right w:val="none" w:sz="0" w:space="0" w:color="auto"/>
      </w:divBdr>
    </w:div>
    <w:div w:id="1966887946">
      <w:bodyDiv w:val="1"/>
      <w:marLeft w:val="0"/>
      <w:marRight w:val="0"/>
      <w:marTop w:val="0"/>
      <w:marBottom w:val="0"/>
      <w:divBdr>
        <w:top w:val="none" w:sz="0" w:space="0" w:color="auto"/>
        <w:left w:val="none" w:sz="0" w:space="0" w:color="auto"/>
        <w:bottom w:val="none" w:sz="0" w:space="0" w:color="auto"/>
        <w:right w:val="none" w:sz="0" w:space="0" w:color="auto"/>
      </w:divBdr>
    </w:div>
    <w:div w:id="2002268348">
      <w:bodyDiv w:val="1"/>
      <w:marLeft w:val="0"/>
      <w:marRight w:val="0"/>
      <w:marTop w:val="0"/>
      <w:marBottom w:val="0"/>
      <w:divBdr>
        <w:top w:val="none" w:sz="0" w:space="0" w:color="auto"/>
        <w:left w:val="none" w:sz="0" w:space="0" w:color="auto"/>
        <w:bottom w:val="none" w:sz="0" w:space="0" w:color="auto"/>
        <w:right w:val="none" w:sz="0" w:space="0" w:color="auto"/>
      </w:divBdr>
    </w:div>
    <w:div w:id="2024698874">
      <w:bodyDiv w:val="1"/>
      <w:marLeft w:val="0"/>
      <w:marRight w:val="0"/>
      <w:marTop w:val="0"/>
      <w:marBottom w:val="0"/>
      <w:divBdr>
        <w:top w:val="none" w:sz="0" w:space="0" w:color="auto"/>
        <w:left w:val="none" w:sz="0" w:space="0" w:color="auto"/>
        <w:bottom w:val="none" w:sz="0" w:space="0" w:color="auto"/>
        <w:right w:val="none" w:sz="0" w:space="0" w:color="auto"/>
      </w:divBdr>
    </w:div>
    <w:div w:id="2036227868">
      <w:bodyDiv w:val="1"/>
      <w:marLeft w:val="0"/>
      <w:marRight w:val="0"/>
      <w:marTop w:val="0"/>
      <w:marBottom w:val="0"/>
      <w:divBdr>
        <w:top w:val="none" w:sz="0" w:space="0" w:color="auto"/>
        <w:left w:val="none" w:sz="0" w:space="0" w:color="auto"/>
        <w:bottom w:val="none" w:sz="0" w:space="0" w:color="auto"/>
        <w:right w:val="none" w:sz="0" w:space="0" w:color="auto"/>
      </w:divBdr>
    </w:div>
    <w:div w:id="2039506665">
      <w:bodyDiv w:val="1"/>
      <w:marLeft w:val="0"/>
      <w:marRight w:val="0"/>
      <w:marTop w:val="0"/>
      <w:marBottom w:val="0"/>
      <w:divBdr>
        <w:top w:val="none" w:sz="0" w:space="0" w:color="auto"/>
        <w:left w:val="none" w:sz="0" w:space="0" w:color="auto"/>
        <w:bottom w:val="none" w:sz="0" w:space="0" w:color="auto"/>
        <w:right w:val="none" w:sz="0" w:space="0" w:color="auto"/>
      </w:divBdr>
    </w:div>
    <w:div w:id="2046324856">
      <w:bodyDiv w:val="1"/>
      <w:marLeft w:val="0"/>
      <w:marRight w:val="0"/>
      <w:marTop w:val="0"/>
      <w:marBottom w:val="0"/>
      <w:divBdr>
        <w:top w:val="none" w:sz="0" w:space="0" w:color="auto"/>
        <w:left w:val="none" w:sz="0" w:space="0" w:color="auto"/>
        <w:bottom w:val="none" w:sz="0" w:space="0" w:color="auto"/>
        <w:right w:val="none" w:sz="0" w:space="0" w:color="auto"/>
      </w:divBdr>
    </w:div>
    <w:div w:id="2048020549">
      <w:bodyDiv w:val="1"/>
      <w:marLeft w:val="0"/>
      <w:marRight w:val="0"/>
      <w:marTop w:val="0"/>
      <w:marBottom w:val="0"/>
      <w:divBdr>
        <w:top w:val="none" w:sz="0" w:space="0" w:color="auto"/>
        <w:left w:val="none" w:sz="0" w:space="0" w:color="auto"/>
        <w:bottom w:val="none" w:sz="0" w:space="0" w:color="auto"/>
        <w:right w:val="none" w:sz="0" w:space="0" w:color="auto"/>
      </w:divBdr>
    </w:div>
    <w:div w:id="2087455274">
      <w:bodyDiv w:val="1"/>
      <w:marLeft w:val="0"/>
      <w:marRight w:val="0"/>
      <w:marTop w:val="0"/>
      <w:marBottom w:val="0"/>
      <w:divBdr>
        <w:top w:val="none" w:sz="0" w:space="0" w:color="auto"/>
        <w:left w:val="none" w:sz="0" w:space="0" w:color="auto"/>
        <w:bottom w:val="none" w:sz="0" w:space="0" w:color="auto"/>
        <w:right w:val="none" w:sz="0" w:space="0" w:color="auto"/>
      </w:divBdr>
    </w:div>
    <w:div w:id="209743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bi.nlm.nih.gov/pubmed/7993622"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cbi.nlm.nih.gov/pubmed/7623121"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cbi.nlm.nih.gov/pubmed/9006966"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gnomad.broadinstitute.org/about" TargetMode="External"/><Relationship Id="rId4" Type="http://schemas.openxmlformats.org/officeDocument/2006/relationships/customXml" Target="../customXml/item4.xml"/><Relationship Id="rId9" Type="http://schemas.openxmlformats.org/officeDocument/2006/relationships/hyperlink" Target="mailto:carsten.bonnemann@nih.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B368F31CE29464FBD6824FA9C0B0A80" ma:contentTypeVersion="10" ma:contentTypeDescription="Create a new document." ma:contentTypeScope="" ma:versionID="483b08dde2ee5a3b2f70b99652b1ff51">
  <xsd:schema xmlns:xsd="http://www.w3.org/2001/XMLSchema" xmlns:xs="http://www.w3.org/2001/XMLSchema" xmlns:p="http://schemas.microsoft.com/office/2006/metadata/properties" xmlns:ns3="a69f56f0-2058-47bc-9e5a-e036a9b6b75c" targetNamespace="http://schemas.microsoft.com/office/2006/metadata/properties" ma:root="true" ma:fieldsID="8050cf78a4477c784c6148dc486185b0" ns3:_="">
    <xsd:import namespace="a69f56f0-2058-47bc-9e5a-e036a9b6b75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9f56f0-2058-47bc-9e5a-e036a9b6b7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5CC48-4385-45BC-A024-C69ED706A0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DD71192-B7A7-4727-8BAF-8AF3845011B6}">
  <ds:schemaRefs>
    <ds:schemaRef ds:uri="http://schemas.microsoft.com/sharepoint/v3/contenttype/forms"/>
  </ds:schemaRefs>
</ds:datastoreItem>
</file>

<file path=customXml/itemProps3.xml><?xml version="1.0" encoding="utf-8"?>
<ds:datastoreItem xmlns:ds="http://schemas.openxmlformats.org/officeDocument/2006/customXml" ds:itemID="{85149E7B-44B3-4DEF-8FED-14EA14A6FF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9f56f0-2058-47bc-9e5a-e036a9b6b7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5DBD90-F404-448C-A9AF-C8AC1D621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7402</Words>
  <Characters>42195</Characters>
  <Application>Microsoft Office Word</Application>
  <DocSecurity>0</DocSecurity>
  <Lines>351</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kervoort, Sandra (NIH/NINDS) [E]</dc:creator>
  <cp:keywords/>
  <dc:description/>
  <cp:lastModifiedBy>Jenni Hughes</cp:lastModifiedBy>
  <cp:revision>1</cp:revision>
  <dcterms:created xsi:type="dcterms:W3CDTF">2020-05-22T14:51:00Z</dcterms:created>
  <dcterms:modified xsi:type="dcterms:W3CDTF">2021-08-2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368F31CE29464FBD6824FA9C0B0A80</vt:lpwstr>
  </property>
</Properties>
</file>